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38E29" w14:textId="77777777" w:rsidR="00DF37B5" w:rsidRPr="0061035F" w:rsidRDefault="00DF37B5" w:rsidP="00DF37B5">
      <w:pPr>
        <w:pStyle w:val="Heading2"/>
      </w:pPr>
      <w:bookmarkStart w:id="2" w:name="_Toc46996148"/>
      <w:r w:rsidRPr="0061035F">
        <w:t>Raptor Effects Monitoring</w:t>
      </w:r>
      <w:bookmarkEnd w:id="2"/>
    </w:p>
    <w:p w14:paraId="79818D76" w14:textId="77777777" w:rsidR="00DF37B5" w:rsidRPr="0061035F" w:rsidRDefault="00DF37B5" w:rsidP="00DF37B5">
      <w:pPr>
        <w:pStyle w:val="BodyText-EDI"/>
      </w:pPr>
      <w:r w:rsidRPr="00687D7D">
        <w:t xml:space="preserve">The Baffinland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Falco rusticolus</w:t>
      </w:r>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Baffinland committed to monitoring relevant sections of the project area for </w:t>
      </w:r>
      <w:r>
        <w:t>Peregrine Falcon</w:t>
      </w:r>
      <w:r w:rsidRPr="00687D7D">
        <w:t xml:space="preserve"> nesting activities (Commitment #75)</w:t>
      </w:r>
      <w:r w:rsidRPr="0061035F">
        <w:t>.</w:t>
      </w:r>
    </w:p>
    <w:p w14:paraId="7A1CEE83" w14:textId="45130DA4" w:rsidR="00DF37B5" w:rsidRPr="0061035F" w:rsidRDefault="00DF37B5" w:rsidP="00DF37B5">
      <w:pPr>
        <w:pStyle w:val="Heading3"/>
      </w:pPr>
      <w:bookmarkStart w:id="3" w:name="_Toc504576279"/>
      <w:bookmarkStart w:id="4" w:name="_Toc46996149"/>
      <w:r w:rsidRPr="0061035F">
        <w:t>Background 2011–20</w:t>
      </w:r>
      <w:ins w:id="5" w:author="Erik Hedlin" w:date="2020-10-19T09:09:00Z">
        <w:r w:rsidR="00DB1D94">
          <w:t>20</w:t>
        </w:r>
      </w:ins>
      <w:del w:id="6" w:author="Erik Hedlin" w:date="2020-10-19T09:09:00Z">
        <w:r w:rsidRPr="0061035F" w:rsidDel="00DB1D94">
          <w:delText>1</w:delText>
        </w:r>
        <w:bookmarkEnd w:id="3"/>
        <w:r w:rsidDel="00DB1D94">
          <w:delText>9</w:delText>
        </w:r>
      </w:del>
      <w:bookmarkEnd w:id="4"/>
    </w:p>
    <w:p w14:paraId="42F7012A" w14:textId="083EC326" w:rsidR="00DF37B5" w:rsidRPr="00A23FDD" w:rsidRDefault="00DF37B5" w:rsidP="00DF37B5">
      <w:pPr>
        <w:pStyle w:val="BodyText-EDI"/>
      </w:pPr>
      <w:bookmarkStart w:id="7" w:name="_Toc504576280"/>
      <w:r w:rsidRPr="004408F7">
        <w:t>Arctic Raptors Inc. (ARInc.) personnel have conducted raptor monitoring as part of the Baffinland Iron Mine terrestrial baseline surveys and terrestrial effects monitoring efforts from 2011 through</w:t>
      </w:r>
      <w:r>
        <w:t xml:space="preserve"> </w:t>
      </w:r>
      <w:del w:id="8" w:author="AlastairF" w:date="2020-10-01T12:26:00Z">
        <w:r w:rsidDel="008A1C71">
          <w:delText>2019</w:delText>
        </w:r>
      </w:del>
      <w:ins w:id="9"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10" w:author="AlastairF" w:date="2020-10-01T12:27:00Z">
        <w:r w:rsidRPr="00245871" w:rsidDel="008A1C71">
          <w:delText xml:space="preserve">to </w:delText>
        </w:r>
        <w:r w:rsidDel="008A1C71">
          <w:delText>confirm</w:delText>
        </w:r>
      </w:del>
      <w:ins w:id="11"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Baffinland to </w:t>
      </w:r>
      <w:proofErr w:type="gramStart"/>
      <w:r w:rsidRPr="00245871">
        <w:t>substantiate</w:t>
      </w:r>
      <w:proofErr w:type="gramEnd"/>
      <w:r w:rsidRPr="00245871">
        <w:t xml:space="preserv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Steensby Inlet in the south). A second goal was to gauge the potential for establishing a dedicated study area to be based at Steensby Inlet that could serve as a replicate for the long-term monitoring program located near Rankin Inlet, Nunavut. </w:t>
      </w:r>
      <w:proofErr w:type="gramStart"/>
      <w:r w:rsidRPr="00245871">
        <w:t>ARInc.</w:t>
      </w:r>
      <w:proofErr w:type="gramEnd"/>
      <w:r w:rsidRPr="00245871">
        <w:t xml:space="preserve"> </w:t>
      </w:r>
      <w:proofErr w:type="gramStart"/>
      <w:r w:rsidRPr="00245871">
        <w:t>initiated</w:t>
      </w:r>
      <w:proofErr w:type="gramEnd"/>
      <w:r w:rsidRPr="00245871">
        <w:t xml:space="preserve">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12"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proofErr w:type="gramStart"/>
      <w:r w:rsidRPr="004A7FC7">
        <w:rPr>
          <w:rFonts w:eastAsiaTheme="minorHAnsi"/>
          <w:lang w:val="en-CA" w:bidi="ar-SA"/>
        </w:rPr>
        <w:t xml:space="preserve">Prior to the 2015 breeding season, </w:t>
      </w:r>
      <w:r>
        <w:rPr>
          <w:rFonts w:eastAsiaTheme="minorHAnsi"/>
          <w:lang w:val="en-CA" w:bidi="ar-SA"/>
        </w:rPr>
        <w:t>AR</w:t>
      </w:r>
      <w:r w:rsidRPr="004A7FC7">
        <w:rPr>
          <w:rFonts w:eastAsiaTheme="minorHAnsi"/>
          <w:lang w:val="en-CA" w:bidi="ar-SA"/>
        </w:rPr>
        <w:t>Inc.</w:t>
      </w:r>
      <w:proofErr w:type="gramEnd"/>
      <w:r w:rsidRPr="004A7FC7">
        <w:rPr>
          <w:rFonts w:eastAsiaTheme="minorHAnsi"/>
          <w:lang w:val="en-CA" w:bidi="ar-SA"/>
        </w:rPr>
        <w:t xml:space="preserve"> </w:t>
      </w:r>
      <w:proofErr w:type="gramStart"/>
      <w:r w:rsidRPr="004A7FC7">
        <w:rPr>
          <w:rFonts w:eastAsiaTheme="minorHAnsi"/>
          <w:lang w:val="en-CA" w:bidi="ar-SA"/>
        </w:rPr>
        <w:t>was</w:t>
      </w:r>
      <w:proofErr w:type="gramEnd"/>
      <w:r w:rsidRPr="004A7FC7">
        <w:rPr>
          <w:rFonts w:eastAsiaTheme="minorHAnsi"/>
          <w:lang w:val="en-CA" w:bidi="ar-SA"/>
        </w:rPr>
        <w:t xml:space="preserve">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13" w:author="AlastairF" w:date="2020-10-01T12:31:00Z">
        <w:r w:rsidRPr="00245871" w:rsidDel="008A1C71">
          <w:delText>201</w:delText>
        </w:r>
        <w:r w:rsidDel="008A1C71">
          <w:delText>9</w:delText>
        </w:r>
        <w:r w:rsidRPr="00245871" w:rsidDel="008A1C71">
          <w:delText xml:space="preserve"> </w:delText>
        </w:r>
      </w:del>
      <w:ins w:id="14"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5" w:name="_Toc46996150"/>
      <w:r w:rsidRPr="0061035F">
        <w:t>Terminology</w:t>
      </w:r>
      <w:bookmarkEnd w:id="7"/>
      <w:bookmarkEnd w:id="15"/>
    </w:p>
    <w:p w14:paraId="4F0FA745" w14:textId="77777777" w:rsidR="00DF37B5" w:rsidRPr="00297227" w:rsidRDefault="00DF37B5" w:rsidP="00DF37B5">
      <w:pPr>
        <w:pStyle w:val="BodyText-EDI"/>
      </w:pPr>
      <w:bookmarkStart w:id="16"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7" w:name="_Toc473023545"/>
      <w:r>
        <w:rPr>
          <w:b/>
          <w:iCs/>
        </w:rPr>
        <w:t>n</w:t>
      </w:r>
      <w:r w:rsidRPr="00BE7F1C">
        <w:rPr>
          <w:b/>
          <w:iCs/>
        </w:rPr>
        <w:t>est</w:t>
      </w:r>
      <w:bookmarkEnd w:id="17"/>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8" w:name="_Toc473023529"/>
      <w:proofErr w:type="gramStart"/>
      <w:r>
        <w:rPr>
          <w:rFonts w:eastAsia="Calibri"/>
          <w:b/>
          <w:bCs/>
        </w:rPr>
        <w:t>b</w:t>
      </w:r>
      <w:r w:rsidRPr="00FD20DD">
        <w:rPr>
          <w:rFonts w:eastAsia="Calibri"/>
          <w:b/>
          <w:bCs/>
        </w:rPr>
        <w:t>rood</w:t>
      </w:r>
      <w:proofErr w:type="gramEnd"/>
      <w:r w:rsidRPr="00FD20DD">
        <w:rPr>
          <w:rFonts w:eastAsia="Calibri"/>
          <w:b/>
          <w:bCs/>
        </w:rPr>
        <w:t xml:space="preserve"> </w:t>
      </w:r>
      <w:r>
        <w:rPr>
          <w:rFonts w:eastAsia="Calibri"/>
          <w:b/>
          <w:bCs/>
        </w:rPr>
        <w:t>s</w:t>
      </w:r>
      <w:r w:rsidRPr="00FD20DD">
        <w:rPr>
          <w:rFonts w:eastAsia="Calibri"/>
          <w:b/>
          <w:bCs/>
        </w:rPr>
        <w:t>ize</w:t>
      </w:r>
      <w:bookmarkEnd w:id="18"/>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proofErr w:type="gramStart"/>
      <w:r w:rsidRPr="00FD20DD">
        <w:rPr>
          <w:rFonts w:eastAsia="Calibri"/>
        </w:rPr>
        <w:t>Report mean and standard error, or standard deviation.</w:t>
      </w:r>
      <w:proofErr w:type="gramEnd"/>
    </w:p>
    <w:p w14:paraId="183C3F39" w14:textId="77777777" w:rsidR="00DF37B5" w:rsidRPr="00FD20DD" w:rsidRDefault="00DF37B5" w:rsidP="00DF37B5">
      <w:pPr>
        <w:pStyle w:val="BodyText-EDI"/>
        <w:rPr>
          <w:rFonts w:eastAsia="Calibri"/>
        </w:rPr>
      </w:pPr>
      <w:bookmarkStart w:id="19" w:name="_Hlk27132039"/>
      <w:proofErr w:type="gramStart"/>
      <w:r>
        <w:rPr>
          <w:rFonts w:eastAsia="Calibri"/>
          <w:b/>
          <w:bCs/>
        </w:rPr>
        <w:t>b</w:t>
      </w:r>
      <w:r w:rsidRPr="00FD20DD">
        <w:rPr>
          <w:rFonts w:eastAsia="Calibri"/>
          <w:b/>
          <w:bCs/>
        </w:rPr>
        <w:t>rood</w:t>
      </w:r>
      <w:proofErr w:type="gramEnd"/>
      <w:r w:rsidRPr="00FD20DD">
        <w:rPr>
          <w:rFonts w:eastAsia="Calibri"/>
          <w:b/>
          <w:bCs/>
        </w:rPr>
        <w:t xml:space="preserve"> </w:t>
      </w:r>
      <w:r>
        <w:rPr>
          <w:rFonts w:eastAsia="Calibri"/>
          <w:b/>
          <w:bCs/>
        </w:rPr>
        <w:t>s</w:t>
      </w:r>
      <w:r w:rsidRPr="00FD20DD">
        <w:rPr>
          <w:rFonts w:eastAsia="Calibri"/>
          <w:b/>
          <w:bCs/>
        </w:rPr>
        <w:t>ize ≥ 10 days</w:t>
      </w:r>
      <w:bookmarkEnd w:id="19"/>
      <w:r>
        <w:rPr>
          <w:rFonts w:eastAsia="Calibri"/>
        </w:rPr>
        <w:t xml:space="preserve"> </w:t>
      </w:r>
      <w:r w:rsidRPr="00FD20DD">
        <w:rPr>
          <w:rFonts w:asciiTheme="majorHAnsi" w:eastAsia="Calibri" w:hAnsiTheme="majorHAnsi"/>
          <w:kern w:val="24"/>
          <w:szCs w:val="24"/>
        </w:rPr>
        <w:t xml:space="preserve">— </w:t>
      </w:r>
      <w:bookmarkStart w:id="20" w:name="_Hlk27131919"/>
      <w:bookmarkStart w:id="21"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20"/>
      <w:r w:rsidRPr="00FD20DD">
        <w:rPr>
          <w:rFonts w:eastAsia="Calibri"/>
        </w:rPr>
        <w:t xml:space="preserve">. </w:t>
      </w:r>
      <w:proofErr w:type="gramStart"/>
      <w:r w:rsidRPr="00FD20DD">
        <w:rPr>
          <w:rFonts w:eastAsia="Calibri"/>
        </w:rPr>
        <w:t>Report mean and standard error, or standard deviation.</w:t>
      </w:r>
      <w:bookmarkEnd w:id="21"/>
      <w:proofErr w:type="gramEnd"/>
      <w:r>
        <w:rPr>
          <w:rFonts w:eastAsia="Calibri"/>
        </w:rPr>
        <w:t xml:space="preserve"> </w:t>
      </w:r>
      <w:bookmarkStart w:id="22" w:name="_Toc473023530"/>
    </w:p>
    <w:bookmarkEnd w:id="22"/>
    <w:p w14:paraId="5A521950" w14:textId="77777777" w:rsidR="00DF37B5" w:rsidRDefault="00DF37B5" w:rsidP="00DF37B5">
      <w:pPr>
        <w:pStyle w:val="BodyText-EDI"/>
      </w:pPr>
      <w:proofErr w:type="gramStart"/>
      <w:r w:rsidRPr="004158DA">
        <w:rPr>
          <w:b/>
        </w:rPr>
        <w:t>minimum</w:t>
      </w:r>
      <w:proofErr w:type="gramEnd"/>
      <w:r w:rsidRPr="004158DA">
        <w:rPr>
          <w:b/>
        </w:rPr>
        <w:t xml:space="preserve">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proofErr w:type="gramStart"/>
      <w:r w:rsidRPr="00D27477">
        <w:rPr>
          <w:b/>
          <w:bCs/>
        </w:rPr>
        <w:t>nest</w:t>
      </w:r>
      <w:proofErr w:type="gramEnd"/>
      <w:r w:rsidRPr="00D27477">
        <w:rPr>
          <w:b/>
          <w:bCs/>
        </w:rPr>
        <w:t xml:space="preserve">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proofErr w:type="gramStart"/>
      <w:r w:rsidRPr="000A605A">
        <w:rPr>
          <w:b/>
          <w:bCs/>
        </w:rPr>
        <w:t>total</w:t>
      </w:r>
      <w:proofErr w:type="gramEnd"/>
      <w:r w:rsidRPr="000A605A">
        <w:rPr>
          <w:b/>
          <w:bCs/>
        </w:rPr>
        <w:t xml:space="preserve">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23" w:name="_Toc46996151"/>
      <w:r w:rsidRPr="0061035F">
        <w:t>Breeding Phenology</w:t>
      </w:r>
      <w:bookmarkEnd w:id="16"/>
      <w:bookmarkEnd w:id="23"/>
    </w:p>
    <w:p w14:paraId="6EBC655B" w14:textId="77777777" w:rsidR="00DF37B5" w:rsidRPr="00E0328B" w:rsidRDefault="00DF37B5" w:rsidP="00DF37B5">
      <w:pPr>
        <w:pStyle w:val="BodyText-EDI"/>
        <w:rPr>
          <w:highlight w:val="yellow"/>
        </w:rPr>
      </w:pPr>
      <w:bookmarkStart w:id="24"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Igloolik (June 15 ± 3.6 days; Chi²</w:t>
      </w:r>
      <w:r>
        <w:t> </w:t>
      </w:r>
      <w:r w:rsidRPr="00A23FDD">
        <w:t>= 31.56, p &lt;0.001) and north Baffin Island (June 16 ± 3.5 days; Chi² = 35.56, p &lt;0.001) with no difference observed between Igloolik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5" w:name="_Toc46996152"/>
      <w:r w:rsidRPr="0061035F">
        <w:t>Raptor Monitoring Data</w:t>
      </w:r>
      <w:bookmarkEnd w:id="24"/>
      <w:bookmarkEnd w:id="25"/>
    </w:p>
    <w:p w14:paraId="4A86AAB1" w14:textId="08F097CC" w:rsidR="00DF37B5" w:rsidRDefault="00DF37B5" w:rsidP="00DF37B5">
      <w:pPr>
        <w:pStyle w:val="BodyText-EDI"/>
      </w:pPr>
      <w:r w:rsidRPr="00A23FDD">
        <w:t>The landscape is generally rugged, and elevation varies ranging from sea-level to 685 meters</w:t>
      </w:r>
      <w:ins w:id="26"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dominated by mountain aven</w:t>
      </w:r>
      <w:r>
        <w:t>s</w:t>
      </w:r>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Salix arctica</w:t>
      </w:r>
      <w:r>
        <w:t>)</w:t>
      </w:r>
      <w:r w:rsidRPr="00245871">
        <w:t>, along with alpine foxtail</w:t>
      </w:r>
      <w:r>
        <w:t xml:space="preserve"> (</w:t>
      </w:r>
      <w:r w:rsidRPr="00C40CB0">
        <w:rPr>
          <w:i/>
          <w:iCs/>
        </w:rPr>
        <w:t>Alopecurus</w:t>
      </w:r>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r w:rsidRPr="00EA5D3E">
        <w:rPr>
          <w:i/>
          <w:iCs/>
        </w:rPr>
        <w:t>Saxifraga</w:t>
      </w:r>
      <w:r>
        <w:t xml:space="preserve"> spp)</w:t>
      </w:r>
      <w:r w:rsidRPr="00245871">
        <w:t>. Dry or high elevation sites are very sparsely vegetated, whereas wet areas have a continuous cover of sedge</w:t>
      </w:r>
      <w:r>
        <w:t xml:space="preserve"> (</w:t>
      </w:r>
      <w:r w:rsidRPr="00EA5D3E">
        <w:rPr>
          <w:i/>
          <w:iCs/>
        </w:rPr>
        <w:t>Carex</w:t>
      </w:r>
      <w:r>
        <w:t xml:space="preserve"> spp.)</w:t>
      </w:r>
      <w:r w:rsidRPr="00245871">
        <w:t>, cottongrass</w:t>
      </w:r>
      <w:r>
        <w:t xml:space="preserve"> (</w:t>
      </w:r>
      <w:r w:rsidRPr="009000D2">
        <w:rPr>
          <w:i/>
          <w:iCs/>
        </w:rPr>
        <w:t>Eriophorum</w:t>
      </w:r>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val="en-CA" w:eastAsia="en-CA"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7" w:name="_Ref496781698"/>
      <w:bookmarkStart w:id="28" w:name="_Toc45116173"/>
      <w:proofErr w:type="gramStart"/>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7"/>
      <w:r w:rsidRPr="00AE0153">
        <w:tab/>
        <w:t>Raptor monitoring area and distribution of nesting sites during the 201</w:t>
      </w:r>
      <w:r>
        <w:t>9</w:t>
      </w:r>
      <w:r w:rsidRPr="00AE0153">
        <w:t xml:space="preserve"> occupancy and productivity surveys; Mary River Project.</w:t>
      </w:r>
      <w:bookmarkEnd w:id="28"/>
      <w:proofErr w:type="gramEnd"/>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9" w:name="_Toc504576283"/>
      <w:bookmarkStart w:id="30" w:name="_Toc46996153"/>
      <w:r w:rsidRPr="00AE0153">
        <w:lastRenderedPageBreak/>
        <w:t>Methods</w:t>
      </w:r>
      <w:bookmarkEnd w:id="29"/>
      <w:bookmarkEnd w:id="30"/>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31" w:author="AlastairF" w:date="2020-10-01T14:48:00Z">
        <w:r w:rsidR="0061631A">
          <w:t>out</w:t>
        </w:r>
      </w:ins>
      <w:r w:rsidRPr="00AE0153">
        <w:t xml:space="preserve"> the region extending from Milne Inlet to Steensby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32" w:author="AlastairF" w:date="2020-10-01T14:49:00Z">
        <w:r w:rsidRPr="00AE0153" w:rsidDel="0061631A">
          <w:delText>201</w:delText>
        </w:r>
        <w:r w:rsidDel="0061631A">
          <w:delText>9</w:delText>
        </w:r>
        <w:r w:rsidRPr="00AE0153" w:rsidDel="0061631A">
          <w:delText xml:space="preserve"> </w:delText>
        </w:r>
      </w:del>
      <w:ins w:id="33"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4" w:name="_Toc504576284"/>
      <w:r w:rsidRPr="00AE0153">
        <w:t>Helicopter Survey</w:t>
      </w:r>
      <w:bookmarkEnd w:id="34"/>
    </w:p>
    <w:p w14:paraId="1E23BD4B" w14:textId="63BB5F09" w:rsidR="00DF37B5" w:rsidRPr="00DD5347" w:rsidRDefault="00DF37B5" w:rsidP="00DF37B5">
      <w:pPr>
        <w:pStyle w:val="BodyText-EDI"/>
      </w:pPr>
      <w:bookmarkStart w:id="35" w:name="_Hlk527377048"/>
      <w:bookmarkStart w:id="36" w:name="_Toc504576285"/>
      <w:r w:rsidRPr="00DE671D">
        <w:t xml:space="preserve">Three </w:t>
      </w:r>
      <w:r>
        <w:t xml:space="preserve">helicopter-based </w:t>
      </w:r>
      <w:del w:id="37" w:author="AlastairF" w:date="2020-10-01T14:50:00Z">
        <w:r w:rsidDel="0061631A">
          <w:delText xml:space="preserve">raptor </w:delText>
        </w:r>
      </w:del>
      <w:r w:rsidRPr="00DE671D">
        <w:t xml:space="preserve">surveys were conducted in </w:t>
      </w:r>
      <w:del w:id="38" w:author="AlastairF" w:date="2020-10-01T14:49:00Z">
        <w:r w:rsidRPr="00DE671D" w:rsidDel="0061631A">
          <w:delText>201</w:delText>
        </w:r>
        <w:r w:rsidDel="0061631A">
          <w:delText>9</w:delText>
        </w:r>
      </w:del>
      <w:ins w:id="39" w:author="AlastairF" w:date="2020-10-01T14:49:00Z">
        <w:r w:rsidR="0061631A">
          <w:t>2020</w:t>
        </w:r>
      </w:ins>
      <w:r w:rsidRPr="00DE671D">
        <w:t xml:space="preserve">: June </w:t>
      </w:r>
      <w:del w:id="40" w:author="AlastairF" w:date="2020-10-01T14:52:00Z">
        <w:r w:rsidRPr="00DE671D" w:rsidDel="0061631A">
          <w:delText>1</w:delText>
        </w:r>
        <w:r w:rsidDel="0061631A">
          <w:delText xml:space="preserve">2 </w:delText>
        </w:r>
      </w:del>
      <w:ins w:id="41" w:author="AlastairF" w:date="2020-10-01T14:52:00Z">
        <w:r w:rsidR="0061631A">
          <w:t xml:space="preserve">25 </w:t>
        </w:r>
      </w:ins>
      <w:r>
        <w:t xml:space="preserve">to </w:t>
      </w:r>
      <w:del w:id="42" w:author="AlastairF" w:date="2020-10-01T14:52:00Z">
        <w:r w:rsidRPr="00DE671D" w:rsidDel="0061631A">
          <w:delText>1</w:delText>
        </w:r>
        <w:r w:rsidDel="0061631A">
          <w:delText>4</w:delText>
        </w:r>
      </w:del>
      <w:ins w:id="43" w:author="AlastairF" w:date="2020-10-01T14:52:00Z">
        <w:r w:rsidR="0061631A">
          <w:t>28</w:t>
        </w:r>
      </w:ins>
      <w:ins w:id="44" w:author="Erik Hedlin" w:date="2020-10-19T09:13:00Z">
        <w:r w:rsidR="00DB1D94">
          <w:t xml:space="preserve">, </w:t>
        </w:r>
      </w:ins>
      <w:del w:id="45" w:author="Erik Hedlin" w:date="2020-10-19T09:13:00Z">
        <w:r w:rsidRPr="00DE671D" w:rsidDel="00DB1D94">
          <w:delText xml:space="preserve"> (</w:delText>
        </w:r>
        <w:r w:rsidDel="00DB1D94">
          <w:delText>18</w:delText>
        </w:r>
        <w:r w:rsidRPr="00DE671D" w:rsidDel="00DB1D94">
          <w:delText xml:space="preserve"> </w:delText>
        </w:r>
      </w:del>
      <w:ins w:id="46" w:author="AlastairF" w:date="2020-10-01T14:50:00Z">
        <w:del w:id="47" w:author="Erik Hedlin" w:date="2020-10-19T09:13:00Z">
          <w:r w:rsidR="0061631A" w:rsidDel="00DB1D94">
            <w:delText>XX</w:delText>
          </w:r>
          <w:r w:rsidR="0061631A" w:rsidRPr="00DE671D" w:rsidDel="00DB1D94">
            <w:delText xml:space="preserve"> </w:delText>
          </w:r>
        </w:del>
      </w:ins>
      <w:del w:id="48" w:author="Erik Hedlin" w:date="2020-10-19T09:13:00Z">
        <w:r w:rsidRPr="00DE671D" w:rsidDel="00DB1D94">
          <w:delText xml:space="preserve">hours), </w:delText>
        </w:r>
      </w:del>
      <w:r w:rsidRPr="00DE671D">
        <w:t xml:space="preserve">July </w:t>
      </w:r>
      <w:del w:id="49" w:author="AlastairF" w:date="2020-10-01T14:52:00Z">
        <w:r w:rsidRPr="00DE671D" w:rsidDel="0061631A">
          <w:delText>2</w:delText>
        </w:r>
        <w:r w:rsidDel="0061631A">
          <w:delText xml:space="preserve">6 </w:delText>
        </w:r>
      </w:del>
      <w:ins w:id="50" w:author="AlastairF" w:date="2020-10-01T14:52:00Z">
        <w:r w:rsidR="0061631A">
          <w:t xml:space="preserve">18 </w:t>
        </w:r>
      </w:ins>
      <w:r>
        <w:t xml:space="preserve">to </w:t>
      </w:r>
      <w:del w:id="51" w:author="AlastairF" w:date="2020-10-01T14:53:00Z">
        <w:r w:rsidDel="0061631A">
          <w:delText>29</w:delText>
        </w:r>
        <w:r w:rsidRPr="00DE671D" w:rsidDel="0061631A">
          <w:delText xml:space="preserve"> </w:delText>
        </w:r>
      </w:del>
      <w:ins w:id="52" w:author="AlastairF" w:date="2020-10-01T14:53:00Z">
        <w:r w:rsidR="0061631A">
          <w:t>21</w:t>
        </w:r>
        <w:del w:id="53" w:author="Erik Hedlin" w:date="2020-10-19T09:13:00Z">
          <w:r w:rsidR="0061631A" w:rsidRPr="00DE671D" w:rsidDel="00DB1D94">
            <w:delText xml:space="preserve"> </w:delText>
          </w:r>
        </w:del>
      </w:ins>
      <w:del w:id="54" w:author="Erik Hedlin" w:date="2020-10-19T09:13:00Z">
        <w:r w:rsidRPr="00DE671D" w:rsidDel="00DB1D94">
          <w:delText>(</w:delText>
        </w:r>
        <w:r w:rsidDel="00DB1D94">
          <w:delText>19 </w:delText>
        </w:r>
      </w:del>
      <w:ins w:id="55" w:author="AlastairF" w:date="2020-10-01T14:50:00Z">
        <w:del w:id="56" w:author="Erik Hedlin" w:date="2020-10-19T09:13:00Z">
          <w:r w:rsidR="0061631A" w:rsidDel="00DB1D94">
            <w:delText>XX </w:delText>
          </w:r>
        </w:del>
      </w:ins>
      <w:del w:id="57" w:author="Erik Hedlin" w:date="2020-10-19T09:13:00Z">
        <w:r w:rsidRPr="00DE671D" w:rsidDel="00DB1D94">
          <w:delText>hours)</w:delText>
        </w:r>
      </w:del>
      <w:r w:rsidRPr="00DE671D">
        <w:t xml:space="preserve">, </w:t>
      </w:r>
      <w:proofErr w:type="gramStart"/>
      <w:r w:rsidRPr="00DE671D">
        <w:t xml:space="preserve">August </w:t>
      </w:r>
      <w:del w:id="58" w:author="AlastairF" w:date="2020-10-01T14:53:00Z">
        <w:r w:rsidDel="00E75842">
          <w:delText xml:space="preserve">20 </w:delText>
        </w:r>
      </w:del>
      <w:ins w:id="59" w:author="AlastairF" w:date="2020-10-01T14:53:00Z">
        <w:r w:rsidR="00E75842">
          <w:t xml:space="preserve">11 </w:t>
        </w:r>
      </w:ins>
      <w:r>
        <w:t xml:space="preserve">to </w:t>
      </w:r>
      <w:del w:id="60" w:author="AlastairF" w:date="2020-10-01T14:54:00Z">
        <w:r w:rsidRPr="00DE671D" w:rsidDel="00E75842">
          <w:delText>2</w:delText>
        </w:r>
        <w:r w:rsidDel="00E75842">
          <w:delText>7</w:delText>
        </w:r>
        <w:r w:rsidRPr="00DE671D" w:rsidDel="00E75842">
          <w:delText xml:space="preserve"> </w:delText>
        </w:r>
      </w:del>
      <w:ins w:id="61" w:author="AlastairF" w:date="2020-10-01T14:54:00Z">
        <w:r w:rsidR="00E75842">
          <w:t>14</w:t>
        </w:r>
        <w:proofErr w:type="gramEnd"/>
        <w:del w:id="62" w:author="Erik Hedlin" w:date="2020-10-19T09:13:00Z">
          <w:r w:rsidR="00E75842" w:rsidRPr="00DE671D" w:rsidDel="00DB1D94">
            <w:delText xml:space="preserve"> </w:delText>
          </w:r>
        </w:del>
      </w:ins>
      <w:del w:id="63" w:author="Erik Hedlin" w:date="2020-10-19T09:13:00Z">
        <w:r w:rsidDel="00DB1D94">
          <w:delText>(19 </w:delText>
        </w:r>
      </w:del>
      <w:ins w:id="64" w:author="AlastairF" w:date="2020-10-01T14:50:00Z">
        <w:del w:id="65" w:author="Erik Hedlin" w:date="2020-10-19T09:13:00Z">
          <w:r w:rsidR="0061631A" w:rsidDel="00DB1D94">
            <w:delText>XX </w:delText>
          </w:r>
        </w:del>
      </w:ins>
      <w:del w:id="66" w:author="Erik Hedlin" w:date="2020-10-19T09:13:00Z">
        <w:r w:rsidRPr="00DE671D" w:rsidDel="00DB1D94">
          <w:delText>hours).</w:delText>
        </w:r>
        <w:bookmarkEnd w:id="35"/>
        <w:r w:rsidDel="00DB1D94">
          <w:delText xml:space="preserve"> </w:delText>
        </w:r>
      </w:del>
      <w:ins w:id="67" w:author="Erik Hedlin" w:date="2020-10-19T09:13:00Z">
        <w:r w:rsidR="00DB1D94">
          <w:t xml:space="preserve">. </w:t>
        </w:r>
      </w:ins>
      <w:r w:rsidRPr="00DE671D">
        <w:t>The focus</w:t>
      </w:r>
      <w:r w:rsidRPr="00AE0153">
        <w:t xml:space="preserve"> of these surveys was to search known nesting sites for the presence of cliff-nesting birds. In addition to the structured surveys, </w:t>
      </w:r>
      <w:del w:id="68" w:author="AlastairF" w:date="2020-10-01T14:50:00Z">
        <w:r w:rsidRPr="00AE0153" w:rsidDel="0061631A">
          <w:delText>favourable</w:delText>
        </w:r>
      </w:del>
      <w:ins w:id="69" w:author="AlastairF" w:date="2020-10-01T14:50:00Z">
        <w:r w:rsidR="0061631A" w:rsidRPr="00AE0153">
          <w:t>favorable</w:t>
        </w:r>
      </w:ins>
      <w:r w:rsidRPr="00AE0153">
        <w:t xml:space="preserve"> habitat was searched opportunistically when ferrying between known sites, camps or other mine infrastructure</w:t>
      </w:r>
      <w:ins w:id="70"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6"/>
    </w:p>
    <w:p w14:paraId="0FABA48A" w14:textId="3C168A6C" w:rsidR="00DF37B5" w:rsidRPr="00E0328B" w:rsidRDefault="00DF37B5" w:rsidP="00DF37B5">
      <w:pPr>
        <w:pStyle w:val="BodyText-EDI"/>
        <w:rPr>
          <w:highlight w:val="yellow"/>
        </w:rPr>
      </w:pPr>
      <w:bookmarkStart w:id="71"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ins w:id="72" w:author="Erik Hedlin" w:date="2020-10-19T09:15:00Z">
        <w:r w:rsidR="00DB1D94">
          <w:t xml:space="preserve"> </w:t>
        </w:r>
      </w:ins>
      <w:del w:id="73" w:author="Erik Hedlin" w:date="2020-10-19T09:15:00Z">
        <w:r w:rsidRPr="00AE0153" w:rsidDel="00DB1D94">
          <w:delText xml:space="preserve"> </w:delText>
        </w:r>
      </w:del>
      <w:r w:rsidRPr="00AE0153">
        <w:t xml:space="preserve">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w:t>
      </w:r>
      <w:proofErr w:type="gramStart"/>
      <w:r w:rsidRPr="00A23FDD">
        <w:t>Near</w:t>
      </w:r>
      <w:proofErr w:type="gramEnd"/>
      <w:r w:rsidRPr="00A23FDD">
        <w:t xml:space="preserve">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71"/>
    </w:p>
    <w:p w14:paraId="4BAD7CEA" w14:textId="1BBEA560" w:rsidR="00DF37B5" w:rsidRDefault="00DF37B5" w:rsidP="00DF37B5">
      <w:pPr>
        <w:pStyle w:val="BodyText-EDI"/>
        <w:rPr>
          <w:ins w:id="74" w:author="Erik Hedlin" w:date="2020-10-19T09:18:00Z"/>
        </w:rPr>
      </w:pPr>
      <w:bookmarkStart w:id="75" w:name="_Toc504576287"/>
      <w:r w:rsidRPr="00A23FDD">
        <w:t xml:space="preserve">Nearest neighbour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r w:rsidRPr="00A23FDD">
        <w:t>sp</w:t>
      </w:r>
      <w:r>
        <w:t>’</w:t>
      </w:r>
      <w:del w:id="76" w:author="Erik Hedlin" w:date="2020-10-19T09:15:00Z">
        <w:r w:rsidDel="00DB1D94">
          <w:delText>'</w:delText>
        </w:r>
      </w:del>
      <w:r w:rsidRPr="00A23FDD">
        <w:t xml:space="preserve">, </w:t>
      </w:r>
      <w:r>
        <w:t>‘</w:t>
      </w:r>
      <w:r w:rsidRPr="002E00FB">
        <w:rPr>
          <w:noProof/>
        </w:rPr>
        <w:t>rgeos</w:t>
      </w:r>
      <w:del w:id="77" w:author="Erik Hedlin" w:date="2020-10-19T09:15:00Z">
        <w:r w:rsidDel="00DB1D94">
          <w:rPr>
            <w:noProof/>
          </w:rPr>
          <w:delText>’</w:delText>
        </w:r>
      </w:del>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i.e., distance to nearest neighbour).</w:t>
      </w:r>
    </w:p>
    <w:p w14:paraId="7BDB0300" w14:textId="12DE106C" w:rsidR="00FB11ED" w:rsidRPr="00C56B26" w:rsidRDefault="00FB11ED" w:rsidP="00FB11ED">
      <w:pPr>
        <w:pStyle w:val="Heading4"/>
        <w:rPr>
          <w:ins w:id="78" w:author="Erik Hedlin" w:date="2020-10-19T09:19:00Z"/>
          <w:rPrChange w:id="79" w:author="Erik Hedlin" w:date="2020-10-20T11:31:00Z">
            <w:rPr>
              <w:ins w:id="80" w:author="Erik Hedlin" w:date="2020-10-19T09:19:00Z"/>
              <w:highlight w:val="yellow"/>
            </w:rPr>
          </w:rPrChange>
        </w:rPr>
      </w:pPr>
      <w:ins w:id="81" w:author="Erik Hedlin" w:date="2020-10-19T09:18:00Z">
        <w:r w:rsidRPr="00C56B26">
          <w:rPr>
            <w:rPrChange w:id="82" w:author="Erik Hedlin" w:date="2020-10-20T11:31:00Z">
              <w:rPr>
                <w:highlight w:val="yellow"/>
              </w:rPr>
            </w:rPrChange>
          </w:rPr>
          <w:t xml:space="preserve">Normalized Difference </w:t>
        </w:r>
      </w:ins>
      <w:ins w:id="83" w:author="Erik Hedlin" w:date="2020-10-19T09:19:00Z">
        <w:r w:rsidRPr="00C56B26">
          <w:rPr>
            <w:rPrChange w:id="84" w:author="Erik Hedlin" w:date="2020-10-20T11:31:00Z">
              <w:rPr>
                <w:highlight w:val="yellow"/>
              </w:rPr>
            </w:rPrChange>
          </w:rPr>
          <w:t>Veg</w:t>
        </w:r>
      </w:ins>
      <w:ins w:id="85" w:author="Erik Hedlin" w:date="2020-10-19T09:28:00Z">
        <w:r w:rsidR="00B70BC2" w:rsidRPr="00C56B26">
          <w:rPr>
            <w:rPrChange w:id="86" w:author="Erik Hedlin" w:date="2020-10-20T11:31:00Z">
              <w:rPr>
                <w:highlight w:val="yellow"/>
              </w:rPr>
            </w:rPrChange>
          </w:rPr>
          <w:t>e</w:t>
        </w:r>
      </w:ins>
      <w:ins w:id="87" w:author="Erik Hedlin" w:date="2020-10-19T09:19:00Z">
        <w:r w:rsidRPr="00C56B26">
          <w:rPr>
            <w:rPrChange w:id="88" w:author="Erik Hedlin" w:date="2020-10-20T11:31:00Z">
              <w:rPr>
                <w:highlight w:val="yellow"/>
              </w:rPr>
            </w:rPrChange>
          </w:rPr>
          <w:t>tation Index</w:t>
        </w:r>
      </w:ins>
    </w:p>
    <w:p w14:paraId="245CAFAD" w14:textId="77777777" w:rsidR="00513B0A" w:rsidRPr="00C56B26" w:rsidRDefault="00FB11ED" w:rsidP="00FB11ED">
      <w:pPr>
        <w:rPr>
          <w:ins w:id="89" w:author="Erik Hedlin" w:date="2020-10-19T09:42:00Z"/>
          <w:rPrChange w:id="90" w:author="Erik Hedlin" w:date="2020-10-20T11:31:00Z">
            <w:rPr>
              <w:ins w:id="91" w:author="Erik Hedlin" w:date="2020-10-19T09:42:00Z"/>
              <w:highlight w:val="yellow"/>
            </w:rPr>
          </w:rPrChange>
        </w:rPr>
      </w:pPr>
      <w:ins w:id="92" w:author="Erik Hedlin" w:date="2020-10-19T09:20:00Z">
        <w:r w:rsidRPr="00C56B26">
          <w:rPr>
            <w:rPrChange w:id="93" w:author="Erik Hedlin" w:date="2020-10-20T11:31:00Z">
              <w:rPr>
                <w:highlight w:val="yellow"/>
              </w:rPr>
            </w:rPrChange>
          </w:rPr>
          <w:t xml:space="preserve">Normalized Difference </w:t>
        </w:r>
      </w:ins>
      <w:ins w:id="94" w:author="Erik Hedlin" w:date="2020-10-19T09:25:00Z">
        <w:r w:rsidRPr="00C56B26">
          <w:rPr>
            <w:rPrChange w:id="95" w:author="Erik Hedlin" w:date="2020-10-20T11:31:00Z">
              <w:rPr>
                <w:highlight w:val="yellow"/>
              </w:rPr>
            </w:rPrChange>
          </w:rPr>
          <w:t>Vegetation</w:t>
        </w:r>
      </w:ins>
      <w:ins w:id="96" w:author="Erik Hedlin" w:date="2020-10-19T09:20:00Z">
        <w:r w:rsidRPr="00C56B26">
          <w:rPr>
            <w:rPrChange w:id="97" w:author="Erik Hedlin" w:date="2020-10-20T11:31:00Z">
              <w:rPr>
                <w:highlight w:val="yellow"/>
              </w:rPr>
            </w:rPrChange>
          </w:rPr>
          <w:t xml:space="preserve"> Index (NDVI) </w:t>
        </w:r>
      </w:ins>
      <w:ins w:id="98" w:author="Erik Hedlin" w:date="2020-10-19T09:21:00Z">
        <w:r w:rsidRPr="00C56B26">
          <w:rPr>
            <w:rPrChange w:id="99" w:author="Erik Hedlin" w:date="2020-10-20T11:31:00Z">
              <w:rPr>
                <w:highlight w:val="yellow"/>
              </w:rPr>
            </w:rPrChange>
          </w:rPr>
          <w:t xml:space="preserve">was </w:t>
        </w:r>
      </w:ins>
      <w:ins w:id="100" w:author="Erik Hedlin" w:date="2020-10-19T09:23:00Z">
        <w:r w:rsidRPr="00C56B26">
          <w:rPr>
            <w:rPrChange w:id="101" w:author="Erik Hedlin" w:date="2020-10-20T11:31:00Z">
              <w:rPr>
                <w:highlight w:val="yellow"/>
              </w:rPr>
            </w:rPrChange>
          </w:rPr>
          <w:t xml:space="preserve">used </w:t>
        </w:r>
      </w:ins>
      <w:ins w:id="102" w:author="Erik Hedlin" w:date="2020-10-19T09:24:00Z">
        <w:r w:rsidRPr="00C56B26">
          <w:rPr>
            <w:rPrChange w:id="103" w:author="Erik Hedlin" w:date="2020-10-20T11:31:00Z">
              <w:rPr>
                <w:highlight w:val="yellow"/>
              </w:rPr>
            </w:rPrChange>
          </w:rPr>
          <w:t xml:space="preserve">to quantify </w:t>
        </w:r>
      </w:ins>
      <w:ins w:id="104" w:author="Erik Hedlin" w:date="2020-10-19T09:25:00Z">
        <w:r w:rsidRPr="00C56B26">
          <w:rPr>
            <w:rPrChange w:id="105" w:author="Erik Hedlin" w:date="2020-10-20T11:31:00Z">
              <w:rPr>
                <w:highlight w:val="yellow"/>
              </w:rPr>
            </w:rPrChange>
          </w:rPr>
          <w:t>plant</w:t>
        </w:r>
      </w:ins>
      <w:ins w:id="106" w:author="Erik Hedlin" w:date="2020-10-19T09:24:00Z">
        <w:r w:rsidRPr="00C56B26">
          <w:rPr>
            <w:rPrChange w:id="107" w:author="Erik Hedlin" w:date="2020-10-20T11:31:00Z">
              <w:rPr>
                <w:highlight w:val="yellow"/>
              </w:rPr>
            </w:rPrChange>
          </w:rPr>
          <w:t xml:space="preserve"> productivity throughout the study area.</w:t>
        </w:r>
      </w:ins>
      <w:ins w:id="108" w:author="Erik Hedlin" w:date="2020-10-19T09:28:00Z">
        <w:r w:rsidR="00B70BC2" w:rsidRPr="00C56B26">
          <w:rPr>
            <w:rPrChange w:id="109" w:author="Erik Hedlin" w:date="2020-10-20T11:31:00Z">
              <w:rPr>
                <w:highlight w:val="yellow"/>
              </w:rPr>
            </w:rPrChange>
          </w:rPr>
          <w:t xml:space="preserve"> </w:t>
        </w:r>
      </w:ins>
      <w:ins w:id="110" w:author="Erik Hedlin" w:date="2020-10-19T09:30:00Z">
        <w:r w:rsidR="00B70BC2" w:rsidRPr="00C56B26">
          <w:rPr>
            <w:rPrChange w:id="111" w:author="Erik Hedlin" w:date="2020-10-20T11:31:00Z">
              <w:rPr>
                <w:highlight w:val="yellow"/>
              </w:rPr>
            </w:rPrChange>
          </w:rPr>
          <w:t>Plants absorb solar radiation within the visible spectrum</w:t>
        </w:r>
      </w:ins>
      <w:ins w:id="112" w:author="Erik Hedlin" w:date="2020-10-19T09:31:00Z">
        <w:r w:rsidR="00B70BC2" w:rsidRPr="00C56B26">
          <w:rPr>
            <w:rPrChange w:id="113" w:author="Erik Hedlin" w:date="2020-10-20T11:31:00Z">
              <w:rPr>
                <w:highlight w:val="yellow"/>
              </w:rPr>
            </w:rPrChange>
          </w:rPr>
          <w:t xml:space="preserve"> to power photosynthesis, and leaf cell structures reflect light in the near-infrared</w:t>
        </w:r>
      </w:ins>
      <w:ins w:id="114" w:author="Erik Hedlin" w:date="2020-10-19T09:32:00Z">
        <w:r w:rsidR="00B70BC2" w:rsidRPr="00C56B26">
          <w:rPr>
            <w:rPrChange w:id="115" w:author="Erik Hedlin" w:date="2020-10-20T11:31:00Z">
              <w:rPr>
                <w:highlight w:val="yellow"/>
              </w:rPr>
            </w:rPrChange>
          </w:rPr>
          <w:t xml:space="preserve">. </w:t>
        </w:r>
      </w:ins>
      <w:proofErr w:type="gramStart"/>
      <w:ins w:id="116" w:author="Erik Hedlin" w:date="2020-10-19T09:36:00Z">
        <w:r w:rsidR="00B70BC2" w:rsidRPr="00C56B26">
          <w:rPr>
            <w:rPrChange w:id="117" w:author="Erik Hedlin" w:date="2020-10-20T11:31:00Z">
              <w:rPr>
                <w:highlight w:val="yellow"/>
              </w:rPr>
            </w:rPrChange>
          </w:rPr>
          <w:t>This results</w:t>
        </w:r>
        <w:proofErr w:type="gramEnd"/>
        <w:r w:rsidR="00B70BC2" w:rsidRPr="00C56B26">
          <w:rPr>
            <w:rPrChange w:id="118" w:author="Erik Hedlin" w:date="2020-10-20T11:31:00Z">
              <w:rPr>
                <w:highlight w:val="yellow"/>
              </w:rPr>
            </w:rPrChange>
          </w:rPr>
          <w:t xml:space="preserve"> in a light reflectance signature that is unique to plants, and </w:t>
        </w:r>
      </w:ins>
      <w:ins w:id="119" w:author="Erik Hedlin" w:date="2020-10-19T09:32:00Z">
        <w:r w:rsidR="00B70BC2" w:rsidRPr="00C56B26">
          <w:rPr>
            <w:rPrChange w:id="120" w:author="Erik Hedlin" w:date="2020-10-20T11:31:00Z">
              <w:rPr>
                <w:highlight w:val="yellow"/>
              </w:rPr>
            </w:rPrChange>
          </w:rPr>
          <w:lastRenderedPageBreak/>
          <w:t xml:space="preserve">Satellites equipped with </w:t>
        </w:r>
      </w:ins>
      <w:ins w:id="121" w:author="Erik Hedlin" w:date="2020-10-19T09:34:00Z">
        <w:r w:rsidR="00B70BC2" w:rsidRPr="00C56B26">
          <w:rPr>
            <w:rPrChange w:id="122" w:author="Erik Hedlin" w:date="2020-10-20T11:31:00Z">
              <w:rPr>
                <w:highlight w:val="yellow"/>
              </w:rPr>
            </w:rPrChange>
          </w:rPr>
          <w:t xml:space="preserve">visible and near-infrared </w:t>
        </w:r>
      </w:ins>
      <w:ins w:id="123" w:author="Erik Hedlin" w:date="2020-10-19T09:32:00Z">
        <w:r w:rsidR="00B70BC2" w:rsidRPr="00C56B26">
          <w:rPr>
            <w:rPrChange w:id="124" w:author="Erik Hedlin" w:date="2020-10-20T11:31:00Z">
              <w:rPr>
                <w:highlight w:val="yellow"/>
              </w:rPr>
            </w:rPrChange>
          </w:rPr>
          <w:t xml:space="preserve">sensors that </w:t>
        </w:r>
      </w:ins>
      <w:ins w:id="125" w:author="Erik Hedlin" w:date="2020-10-19T09:33:00Z">
        <w:r w:rsidR="00B70BC2" w:rsidRPr="00C56B26">
          <w:rPr>
            <w:rPrChange w:id="126" w:author="Erik Hedlin" w:date="2020-10-20T11:31:00Z">
              <w:rPr>
                <w:highlight w:val="yellow"/>
              </w:rPr>
            </w:rPrChange>
          </w:rPr>
          <w:t>detect light reflecting</w:t>
        </w:r>
      </w:ins>
      <w:ins w:id="127" w:author="Erik Hedlin" w:date="2020-10-19T09:34:00Z">
        <w:r w:rsidR="00B70BC2" w:rsidRPr="00C56B26">
          <w:rPr>
            <w:rPrChange w:id="128" w:author="Erik Hedlin" w:date="2020-10-20T11:31:00Z">
              <w:rPr>
                <w:highlight w:val="yellow"/>
              </w:rPr>
            </w:rPrChange>
          </w:rPr>
          <w:t xml:space="preserve"> off </w:t>
        </w:r>
      </w:ins>
      <w:ins w:id="129" w:author="Erik Hedlin" w:date="2020-10-19T09:35:00Z">
        <w:r w:rsidR="00B70BC2" w:rsidRPr="00C56B26">
          <w:rPr>
            <w:rPrChange w:id="130" w:author="Erik Hedlin" w:date="2020-10-20T11:31:00Z">
              <w:rPr>
                <w:highlight w:val="yellow"/>
              </w:rPr>
            </w:rPrChange>
          </w:rPr>
          <w:t xml:space="preserve">of </w:t>
        </w:r>
      </w:ins>
      <w:ins w:id="131" w:author="Erik Hedlin" w:date="2020-10-19T09:34:00Z">
        <w:r w:rsidR="00B70BC2" w:rsidRPr="00C56B26">
          <w:rPr>
            <w:rPrChange w:id="132" w:author="Erik Hedlin" w:date="2020-10-20T11:31:00Z">
              <w:rPr>
                <w:highlight w:val="yellow"/>
              </w:rPr>
            </w:rPrChange>
          </w:rPr>
          <w:t xml:space="preserve">earth’s surface can be used to </w:t>
        </w:r>
      </w:ins>
      <w:ins w:id="133" w:author="Erik Hedlin" w:date="2020-10-19T09:35:00Z">
        <w:r w:rsidR="00B70BC2" w:rsidRPr="00C56B26">
          <w:rPr>
            <w:rPrChange w:id="134" w:author="Erik Hedlin" w:date="2020-10-20T11:31:00Z">
              <w:rPr>
                <w:highlight w:val="yellow"/>
              </w:rPr>
            </w:rPrChange>
          </w:rPr>
          <w:t>map vegetation</w:t>
        </w:r>
      </w:ins>
      <w:ins w:id="135" w:author="Erik Hedlin" w:date="2020-10-19T09:37:00Z">
        <w:r w:rsidR="00B70BC2" w:rsidRPr="00C56B26">
          <w:rPr>
            <w:rPrChange w:id="136" w:author="Erik Hedlin" w:date="2020-10-20T11:31:00Z">
              <w:rPr>
                <w:highlight w:val="yellow"/>
              </w:rPr>
            </w:rPrChange>
          </w:rPr>
          <w:t>.</w:t>
        </w:r>
        <w:r w:rsidR="00513B0A" w:rsidRPr="00C56B26">
          <w:rPr>
            <w:rPrChange w:id="137" w:author="Erik Hedlin" w:date="2020-10-20T11:31:00Z">
              <w:rPr>
                <w:highlight w:val="yellow"/>
              </w:rPr>
            </w:rPrChange>
          </w:rPr>
          <w:t xml:space="preserve"> We calculated NDVI </w:t>
        </w:r>
      </w:ins>
      <w:ins w:id="138" w:author="Erik Hedlin" w:date="2020-10-19T09:38:00Z">
        <w:r w:rsidR="00513B0A" w:rsidRPr="00C56B26">
          <w:rPr>
            <w:rPrChange w:id="139" w:author="Erik Hedlin" w:date="2020-10-20T11:31:00Z">
              <w:rPr>
                <w:highlight w:val="yellow"/>
              </w:rPr>
            </w:rPrChange>
          </w:rPr>
          <w:t xml:space="preserve">for the RMA </w:t>
        </w:r>
      </w:ins>
      <w:ins w:id="140" w:author="Erik Hedlin" w:date="2020-10-19T09:37:00Z">
        <w:r w:rsidR="00513B0A" w:rsidRPr="00C56B26">
          <w:rPr>
            <w:rPrChange w:id="141" w:author="Erik Hedlin" w:date="2020-10-20T11:31:00Z">
              <w:rPr>
                <w:highlight w:val="yellow"/>
              </w:rPr>
            </w:rPrChange>
          </w:rPr>
          <w:t>at a spatial resolution of 25m using data collected by Copernicus’ Se</w:t>
        </w:r>
      </w:ins>
      <w:ins w:id="142" w:author="Erik Hedlin" w:date="2020-10-19T09:38:00Z">
        <w:r w:rsidR="00513B0A" w:rsidRPr="00C56B26">
          <w:rPr>
            <w:rPrChange w:id="143" w:author="Erik Hedlin" w:date="2020-10-20T11:31:00Z">
              <w:rPr>
                <w:highlight w:val="yellow"/>
              </w:rPr>
            </w:rPrChange>
          </w:rPr>
          <w:t>ntinel 2 satellite.</w:t>
        </w:r>
      </w:ins>
      <w:ins w:id="144" w:author="Erik Hedlin" w:date="2020-10-19T09:37:00Z">
        <w:r w:rsidR="00B70BC2" w:rsidRPr="00C56B26">
          <w:rPr>
            <w:rPrChange w:id="145" w:author="Erik Hedlin" w:date="2020-10-20T11:31:00Z">
              <w:rPr>
                <w:highlight w:val="yellow"/>
              </w:rPr>
            </w:rPrChange>
          </w:rPr>
          <w:t xml:space="preserve"> </w:t>
        </w:r>
      </w:ins>
    </w:p>
    <w:p w14:paraId="7731E8A2" w14:textId="749FC5A1" w:rsidR="00081377" w:rsidRPr="00C56B26" w:rsidRDefault="00513B0A" w:rsidP="00FB11ED">
      <w:pPr>
        <w:rPr>
          <w:ins w:id="146" w:author="Erik Hedlin" w:date="2020-10-19T11:07:00Z"/>
          <w:rPrChange w:id="147" w:author="Erik Hedlin" w:date="2020-10-20T11:31:00Z">
            <w:rPr>
              <w:ins w:id="148" w:author="Erik Hedlin" w:date="2020-10-19T11:07:00Z"/>
              <w:highlight w:val="yellow"/>
            </w:rPr>
          </w:rPrChange>
        </w:rPr>
      </w:pPr>
      <w:ins w:id="149" w:author="Erik Hedlin" w:date="2020-10-19T09:38:00Z">
        <w:r w:rsidRPr="00C56B26">
          <w:rPr>
            <w:rPrChange w:id="150" w:author="Erik Hedlin" w:date="2020-10-20T11:31:00Z">
              <w:rPr>
                <w:highlight w:val="yellow"/>
              </w:rPr>
            </w:rPrChange>
          </w:rPr>
          <w:t>NDVI ranges from 0 to 1 depe</w:t>
        </w:r>
      </w:ins>
      <w:ins w:id="151" w:author="Erik Hedlin" w:date="2020-10-19T09:39:00Z">
        <w:r w:rsidRPr="00C56B26">
          <w:rPr>
            <w:rPrChange w:id="152" w:author="Erik Hedlin" w:date="2020-10-20T11:31:00Z">
              <w:rPr>
                <w:highlight w:val="yellow"/>
              </w:rPr>
            </w:rPrChange>
          </w:rPr>
          <w:t xml:space="preserve">nding on the amount of photosynthetically active vegetation, but light reflecting from vegetation can be obscured by cloud cover depending on </w:t>
        </w:r>
      </w:ins>
      <w:ins w:id="153" w:author="Erik Hedlin" w:date="2020-10-19T09:40:00Z">
        <w:r w:rsidRPr="00C56B26">
          <w:rPr>
            <w:rPrChange w:id="154" w:author="Erik Hedlin" w:date="2020-10-20T11:31:00Z">
              <w:rPr>
                <w:highlight w:val="yellow"/>
              </w:rPr>
            </w:rPrChange>
          </w:rPr>
          <w:t xml:space="preserve">when the satellite passes over the area of interest. To correct for cloud cover, we calculated </w:t>
        </w:r>
      </w:ins>
      <w:ins w:id="155" w:author="Erik Hedlin" w:date="2020-10-19T09:41:00Z">
        <w:r w:rsidRPr="00C56B26">
          <w:rPr>
            <w:rPrChange w:id="156" w:author="Erik Hedlin" w:date="2020-10-20T11:31:00Z">
              <w:rPr>
                <w:highlight w:val="yellow"/>
              </w:rPr>
            </w:rPrChange>
          </w:rPr>
          <w:t xml:space="preserve">all </w:t>
        </w:r>
      </w:ins>
      <w:ins w:id="157" w:author="Erik Hedlin" w:date="2020-10-19T09:40:00Z">
        <w:r w:rsidRPr="00C56B26">
          <w:rPr>
            <w:rPrChange w:id="158" w:author="Erik Hedlin" w:date="2020-10-20T11:31:00Z">
              <w:rPr>
                <w:highlight w:val="yellow"/>
              </w:rPr>
            </w:rPrChange>
          </w:rPr>
          <w:t>NDVI</w:t>
        </w:r>
      </w:ins>
      <w:ins w:id="159" w:author="Erik Hedlin" w:date="2020-10-19T09:41:00Z">
        <w:r w:rsidRPr="00C56B26">
          <w:rPr>
            <w:rPrChange w:id="160" w:author="Erik Hedlin" w:date="2020-10-20T11:31:00Z">
              <w:rPr>
                <w:highlight w:val="yellow"/>
              </w:rPr>
            </w:rPrChange>
          </w:rPr>
          <w:t xml:space="preserve"> values from 2015 to August 31, 2020, and reduced the data to the maximum NDVI value for each </w:t>
        </w:r>
      </w:ins>
      <w:ins w:id="161" w:author="Erik Hedlin" w:date="2020-10-19T09:42:00Z">
        <w:r w:rsidRPr="00C56B26">
          <w:rPr>
            <w:rPrChange w:id="162" w:author="Erik Hedlin" w:date="2020-10-20T11:31:00Z">
              <w:rPr>
                <w:highlight w:val="yellow"/>
              </w:rPr>
            </w:rPrChange>
          </w:rPr>
          <w:t xml:space="preserve">25m x 25m </w:t>
        </w:r>
      </w:ins>
      <w:ins w:id="163" w:author="Erik Hedlin" w:date="2020-10-19T09:41:00Z">
        <w:r w:rsidRPr="00C56B26">
          <w:rPr>
            <w:rPrChange w:id="164" w:author="Erik Hedlin" w:date="2020-10-20T11:31:00Z">
              <w:rPr>
                <w:highlight w:val="yellow"/>
              </w:rPr>
            </w:rPrChange>
          </w:rPr>
          <w:t>cell</w:t>
        </w:r>
      </w:ins>
      <w:ins w:id="165" w:author="Erik Hedlin" w:date="2020-10-19T09:42:00Z">
        <w:r w:rsidRPr="00C56B26">
          <w:rPr>
            <w:rPrChange w:id="166" w:author="Erik Hedlin" w:date="2020-10-20T11:31:00Z">
              <w:rPr>
                <w:highlight w:val="yellow"/>
              </w:rPr>
            </w:rPrChange>
          </w:rPr>
          <w:t xml:space="preserve"> throughout the study area</w:t>
        </w:r>
      </w:ins>
      <w:ins w:id="167" w:author="Erik Hedlin" w:date="2020-10-19T09:41:00Z">
        <w:r w:rsidRPr="00C56B26">
          <w:rPr>
            <w:rPrChange w:id="168" w:author="Erik Hedlin" w:date="2020-10-20T11:31:00Z">
              <w:rPr>
                <w:highlight w:val="yellow"/>
              </w:rPr>
            </w:rPrChange>
          </w:rPr>
          <w:t xml:space="preserve">. </w:t>
        </w:r>
      </w:ins>
      <w:ins w:id="169" w:author="Erik Hedlin" w:date="2020-10-19T11:03:00Z">
        <w:r w:rsidR="00081377" w:rsidRPr="00C56B26">
          <w:rPr>
            <w:rPrChange w:id="170" w:author="Erik Hedlin" w:date="2020-10-20T11:31:00Z">
              <w:rPr>
                <w:highlight w:val="yellow"/>
              </w:rPr>
            </w:rPrChange>
          </w:rPr>
          <w:t xml:space="preserve">To examine </w:t>
        </w:r>
      </w:ins>
      <w:ins w:id="171" w:author="Erik Hedlin" w:date="2020-10-19T11:04:00Z">
        <w:r w:rsidR="00081377" w:rsidRPr="00C56B26">
          <w:rPr>
            <w:rPrChange w:id="172" w:author="Erik Hedlin" w:date="2020-10-20T11:31:00Z">
              <w:rPr>
                <w:highlight w:val="yellow"/>
              </w:rPr>
            </w:rPrChange>
          </w:rPr>
          <w:t xml:space="preserve">whether or not </w:t>
        </w:r>
      </w:ins>
      <w:ins w:id="173" w:author="Erik Hedlin" w:date="2020-10-19T11:03:00Z">
        <w:r w:rsidR="00081377" w:rsidRPr="00C56B26">
          <w:rPr>
            <w:rPrChange w:id="174" w:author="Erik Hedlin" w:date="2020-10-20T11:31:00Z">
              <w:rPr>
                <w:highlight w:val="yellow"/>
              </w:rPr>
            </w:rPrChange>
          </w:rPr>
          <w:t xml:space="preserve">NDVI </w:t>
        </w:r>
      </w:ins>
      <w:ins w:id="175" w:author="Erik Hedlin" w:date="2020-10-19T11:04:00Z">
        <w:r w:rsidR="00081377" w:rsidRPr="00C56B26">
          <w:rPr>
            <w:rPrChange w:id="176" w:author="Erik Hedlin" w:date="2020-10-20T11:31:00Z">
              <w:rPr>
                <w:highlight w:val="yellow"/>
              </w:rPr>
            </w:rPrChange>
          </w:rPr>
          <w:t xml:space="preserve">explains site occupancy and breeding success among raptors, we further reduced NDVI </w:t>
        </w:r>
      </w:ins>
      <w:ins w:id="177" w:author="Erik Hedlin" w:date="2020-10-19T11:05:00Z">
        <w:r w:rsidR="00081377" w:rsidRPr="00C56B26">
          <w:rPr>
            <w:rPrChange w:id="178" w:author="Erik Hedlin" w:date="2020-10-20T11:31:00Z">
              <w:rPr>
                <w:highlight w:val="yellow"/>
              </w:rPr>
            </w:rPrChange>
          </w:rPr>
          <w:t xml:space="preserve">data </w:t>
        </w:r>
      </w:ins>
      <w:ins w:id="179" w:author="Erik Hedlin" w:date="2020-10-19T11:04:00Z">
        <w:r w:rsidR="00081377" w:rsidRPr="00C56B26">
          <w:rPr>
            <w:rPrChange w:id="180" w:author="Erik Hedlin" w:date="2020-10-20T11:31:00Z">
              <w:rPr>
                <w:highlight w:val="yellow"/>
              </w:rPr>
            </w:rPrChange>
          </w:rPr>
          <w:t xml:space="preserve">to single values </w:t>
        </w:r>
      </w:ins>
      <w:ins w:id="181" w:author="Erik Hedlin" w:date="2020-10-19T11:05:00Z">
        <w:r w:rsidR="00081377" w:rsidRPr="00C56B26">
          <w:rPr>
            <w:rPrChange w:id="182" w:author="Erik Hedlin" w:date="2020-10-20T11:31:00Z">
              <w:rPr>
                <w:highlight w:val="yellow"/>
              </w:rPr>
            </w:rPrChange>
          </w:rPr>
          <w:t xml:space="preserve">associated with </w:t>
        </w:r>
      </w:ins>
      <w:ins w:id="183" w:author="Erik Hedlin" w:date="2020-10-19T11:04:00Z">
        <w:r w:rsidR="00081377" w:rsidRPr="00C56B26">
          <w:rPr>
            <w:rPrChange w:id="184" w:author="Erik Hedlin" w:date="2020-10-20T11:31:00Z">
              <w:rPr>
                <w:highlight w:val="yellow"/>
              </w:rPr>
            </w:rPrChange>
          </w:rPr>
          <w:t xml:space="preserve">each breeding site. </w:t>
        </w:r>
      </w:ins>
      <w:ins w:id="185" w:author="Erik Hedlin" w:date="2020-10-19T11:05:00Z">
        <w:r w:rsidR="00081377" w:rsidRPr="00C56B26">
          <w:rPr>
            <w:rPrChange w:id="186" w:author="Erik Hedlin" w:date="2020-10-20T11:31:00Z">
              <w:rPr>
                <w:highlight w:val="yellow"/>
              </w:rPr>
            </w:rPrChange>
          </w:rPr>
          <w:t xml:space="preserve">To do so, we calculated the mean, maximum, and standard deviation of NDVI values within </w:t>
        </w:r>
      </w:ins>
      <w:ins w:id="187" w:author="Erik Hedlin" w:date="2020-10-19T11:06:00Z">
        <w:r w:rsidR="00081377" w:rsidRPr="00C56B26">
          <w:rPr>
            <w:rPrChange w:id="188" w:author="Erik Hedlin" w:date="2020-10-20T11:31:00Z">
              <w:rPr>
                <w:highlight w:val="yellow"/>
              </w:rPr>
            </w:rPrChange>
          </w:rPr>
          <w:t>a buffer surrounding each nest site</w:t>
        </w:r>
      </w:ins>
      <w:ins w:id="189" w:author="Erik Hedlin" w:date="2020-10-19T11:07:00Z">
        <w:r w:rsidR="00081377" w:rsidRPr="00C56B26">
          <w:rPr>
            <w:rPrChange w:id="190" w:author="Erik Hedlin" w:date="2020-10-20T11:31:00Z">
              <w:rPr>
                <w:highlight w:val="yellow"/>
              </w:rPr>
            </w:rPrChange>
          </w:rPr>
          <w:t>, with a buffer radius of 3</w:t>
        </w:r>
      </w:ins>
      <w:ins w:id="191" w:author="Erik Hedlin" w:date="2020-10-19T11:08:00Z">
        <w:r w:rsidR="00081377" w:rsidRPr="00C56B26">
          <w:rPr>
            <w:rPrChange w:id="192" w:author="Erik Hedlin" w:date="2020-10-20T11:31:00Z">
              <w:rPr>
                <w:highlight w:val="yellow"/>
              </w:rPr>
            </w:rPrChange>
          </w:rPr>
          <w:t>500m (see figure _)</w:t>
        </w:r>
      </w:ins>
      <w:ins w:id="193" w:author="Erik Hedlin" w:date="2020-10-19T11:07:00Z">
        <w:r w:rsidR="00081377" w:rsidRPr="00C56B26">
          <w:rPr>
            <w:rPrChange w:id="194" w:author="Erik Hedlin" w:date="2020-10-20T11:31:00Z">
              <w:rPr>
                <w:highlight w:val="yellow"/>
              </w:rPr>
            </w:rPrChange>
          </w:rPr>
          <w:t>.</w:t>
        </w:r>
      </w:ins>
    </w:p>
    <w:p w14:paraId="13515F65" w14:textId="1FD314D6" w:rsidR="00081377" w:rsidRDefault="00081377" w:rsidP="00FB11ED">
      <w:pPr>
        <w:rPr>
          <w:ins w:id="195" w:author="Erik Hedlin" w:date="2020-10-19T11:07:00Z"/>
          <w:highlight w:val="yellow"/>
        </w:rPr>
      </w:pPr>
      <w:ins w:id="196" w:author="Erik Hedlin" w:date="2020-10-19T11:07:00Z">
        <w:r>
          <w:rPr>
            <w:noProof/>
            <w:lang w:eastAsia="en-CA"/>
          </w:rPr>
          <w:drawing>
            <wp:inline distT="0" distB="0" distL="0" distR="0" wp14:anchorId="7FD31487" wp14:editId="3E79D007">
              <wp:extent cx="6400800" cy="378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_exampl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3780155"/>
                      </a:xfrm>
                      <a:prstGeom prst="rect">
                        <a:avLst/>
                      </a:prstGeom>
                    </pic:spPr>
                  </pic:pic>
                </a:graphicData>
              </a:graphic>
            </wp:inline>
          </w:drawing>
        </w:r>
      </w:ins>
    </w:p>
    <w:p w14:paraId="1B034B24" w14:textId="0CB6EF3E" w:rsidR="00081377" w:rsidRDefault="00081377" w:rsidP="00FB11ED">
      <w:pPr>
        <w:rPr>
          <w:ins w:id="197" w:author="Erik Hedlin" w:date="2020-10-19T11:07:00Z"/>
          <w:highlight w:val="yellow"/>
        </w:rPr>
      </w:pPr>
    </w:p>
    <w:p w14:paraId="6104DBCA" w14:textId="77777777" w:rsidR="00081377" w:rsidRPr="00FA4371" w:rsidRDefault="00081377">
      <w:pPr>
        <w:rPr>
          <w:highlight w:val="yellow"/>
        </w:rPr>
        <w:pPrChange w:id="198" w:author="Erik Hedlin" w:date="2020-10-19T09:19:00Z">
          <w:pPr>
            <w:pStyle w:val="BodyText-EDI"/>
          </w:pPr>
        </w:pPrChange>
      </w:pPr>
    </w:p>
    <w:p w14:paraId="599DF473" w14:textId="77777777" w:rsidR="00DF37B5" w:rsidRPr="0061035F" w:rsidRDefault="00DF37B5" w:rsidP="00DF37B5">
      <w:pPr>
        <w:pStyle w:val="Heading4"/>
      </w:pPr>
      <w:bookmarkStart w:id="199" w:name="_Ref28008996"/>
      <w:r w:rsidRPr="0061035F">
        <w:t>Assigning Nesting Sites to Nesting Territories</w:t>
      </w:r>
      <w:bookmarkEnd w:id="75"/>
      <w:bookmarkEnd w:id="199"/>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 xml:space="preserve">km, and this information </w:t>
      </w:r>
      <w:r w:rsidRPr="00A23FDD">
        <w:lastRenderedPageBreak/>
        <w:t>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proofErr w:type="gramStart"/>
      <w:r>
        <w:rPr>
          <w:lang w:bidi="en-US"/>
        </w:rPr>
        <w:t>f</w:t>
      </w:r>
      <w:r w:rsidRPr="00786F77">
        <w:rPr>
          <w:lang w:bidi="en-US"/>
        </w:rPr>
        <w:t>irst</w:t>
      </w:r>
      <w:proofErr w:type="gramEnd"/>
      <w:r w:rsidRPr="00786F77">
        <w:rPr>
          <w:lang w:bidi="en-US"/>
        </w:rPr>
        <w:t xml:space="preserve">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eastAsia="en-CA"/>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0">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eastAsia="en-CA"/>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1">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200" w:name="_Ref496781793"/>
      <w:bookmarkStart w:id="201"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200"/>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201"/>
    </w:p>
    <w:p w14:paraId="0505ED19" w14:textId="77777777" w:rsidR="00DF37B5" w:rsidRPr="0061035F" w:rsidRDefault="00DF37B5" w:rsidP="00DF37B5">
      <w:pPr>
        <w:pStyle w:val="Captionexplanation"/>
      </w:pPr>
      <w:bookmarkStart w:id="202" w:name="_Toc504576288"/>
      <w:proofErr w:type="gramStart"/>
      <w:r w:rsidRPr="0061035F">
        <w:t>A cluster of four nesting sites within 1</w:t>
      </w:r>
      <w:r>
        <w:t> </w:t>
      </w:r>
      <w:r w:rsidRPr="0061035F">
        <w:t>km of one another that exhibit a site occupancy history among seven years for two species (PEFA and RLHA).</w:t>
      </w:r>
      <w:proofErr w:type="gramEnd"/>
      <w:r w:rsidRPr="0061035F">
        <w:t xml:space="preserve">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202"/>
    </w:p>
    <w:p w14:paraId="6BD586EE" w14:textId="77777777" w:rsidR="00DF37B5" w:rsidRPr="00BE3E5B" w:rsidRDefault="00DF37B5" w:rsidP="00DF37B5">
      <w:pPr>
        <w:pStyle w:val="BodyText-EDI"/>
        <w:jc w:val="both"/>
      </w:pPr>
      <w:bookmarkStart w:id="203"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204"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34222F9A"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205" w:author="AlastairF" w:date="2020-10-01T15:00:00Z">
        <w:r w:rsidRPr="00BE3E5B" w:rsidDel="00E75842">
          <w:delText xml:space="preserve">Where </w:delText>
        </w:r>
      </w:del>
      <w:ins w:id="206" w:author="AlastairF" w:date="2020-10-01T15:00:00Z">
        <w:r w:rsidR="00E75842">
          <w:t>When</w:t>
        </w:r>
        <w:r w:rsidR="00E75842" w:rsidRPr="00BE3E5B">
          <w:t xml:space="preserve"> </w:t>
        </w:r>
      </w:ins>
      <w:r w:rsidRPr="00BE3E5B">
        <w:t xml:space="preserve">appropriate, data were standardized (e.g., the covariate distance to nearest occupied neighbour </w:t>
      </w:r>
      <w:r w:rsidRPr="00BE3E5B">
        <w:lastRenderedPageBreak/>
        <w:t xml:space="preserve">was 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r w:rsidRPr="004D0FAE">
        <w:rPr>
          <w:i/>
        </w:rPr>
        <w:t>unmarkedMultFrame</w:t>
      </w:r>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w:t>
      </w:r>
      <w:proofErr w:type="gramStart"/>
      <w:r w:rsidRPr="00BE3E5B">
        <w:rPr>
          <w:szCs w:val="24"/>
        </w:rPr>
        <w:t xml:space="preserve">number of </w:t>
      </w:r>
      <w:r>
        <w:rPr>
          <w:szCs w:val="24"/>
        </w:rPr>
        <w:t xml:space="preserve">nesting </w:t>
      </w:r>
      <w:r w:rsidRPr="00BE3E5B">
        <w:rPr>
          <w:szCs w:val="24"/>
        </w:rPr>
        <w:t>sites were</w:t>
      </w:r>
      <w:proofErr w:type="gramEnd"/>
      <w:r w:rsidRPr="00BE3E5B">
        <w:rPr>
          <w:szCs w:val="24"/>
        </w:rPr>
        <w:t xml:space="preserve"> filtered to include only sites that were occupied at least once between 2012 and </w:t>
      </w:r>
      <w:del w:id="207" w:author="AlastairF" w:date="2020-10-01T15:01:00Z">
        <w:r w:rsidRPr="00BE3E5B" w:rsidDel="00E75842">
          <w:rPr>
            <w:szCs w:val="24"/>
          </w:rPr>
          <w:delText xml:space="preserve">2019 </w:delText>
        </w:r>
      </w:del>
      <w:ins w:id="208"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209" w:author="AlastairF" w:date="2020-10-01T15:01:00Z">
        <w:r w:rsidRPr="00BE3E5B" w:rsidDel="00E75842">
          <w:rPr>
            <w:szCs w:val="24"/>
          </w:rPr>
          <w:delText xml:space="preserve">94 </w:delText>
        </w:r>
      </w:del>
      <w:ins w:id="210" w:author="AlastairF" w:date="2020-10-01T15:01:00Z">
        <w:del w:id="211" w:author="Erik Hedlin" w:date="2020-10-19T09:17:00Z">
          <w:r w:rsidR="00E75842" w:rsidDel="00FB11ED">
            <w:rPr>
              <w:szCs w:val="24"/>
            </w:rPr>
            <w:delText>XX</w:delText>
          </w:r>
        </w:del>
      </w:ins>
      <w:ins w:id="212" w:author="Erik Hedlin" w:date="2020-10-19T09:17:00Z">
        <w:r w:rsidR="00FB11ED">
          <w:rPr>
            <w:szCs w:val="24"/>
          </w:rPr>
          <w:t>100</w:t>
        </w:r>
      </w:ins>
      <w:ins w:id="213" w:author="AlastairF" w:date="2020-10-01T15:01:00Z">
        <w:r w:rsidR="00E75842" w:rsidRPr="00BE3E5B">
          <w:rPr>
            <w:szCs w:val="24"/>
          </w:rPr>
          <w:t xml:space="preserve"> </w:t>
        </w:r>
      </w:ins>
      <w:r>
        <w:rPr>
          <w:szCs w:val="24"/>
        </w:rPr>
        <w:t xml:space="preserve">and </w:t>
      </w:r>
      <w:del w:id="214" w:author="AlastairF" w:date="2020-10-01T15:01:00Z">
        <w:r w:rsidDel="00E75842">
          <w:rPr>
            <w:szCs w:val="24"/>
          </w:rPr>
          <w:delText xml:space="preserve">91 </w:delText>
        </w:r>
      </w:del>
      <w:ins w:id="215" w:author="AlastairF" w:date="2020-10-01T15:01:00Z">
        <w:del w:id="216" w:author="Erik Hedlin" w:date="2020-10-19T09:17:00Z">
          <w:r w:rsidR="00E75842" w:rsidDel="00FB11ED">
            <w:rPr>
              <w:szCs w:val="24"/>
            </w:rPr>
            <w:delText xml:space="preserve">XX </w:delText>
          </w:r>
        </w:del>
      </w:ins>
      <w:ins w:id="217" w:author="Erik Hedlin" w:date="2020-10-19T09:17:00Z">
        <w:r w:rsidR="00FB11ED">
          <w:rPr>
            <w:szCs w:val="24"/>
          </w:rPr>
          <w:t xml:space="preserve">104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r w:rsidRPr="0073147C">
        <w:rPr>
          <w:i/>
          <w:iCs/>
        </w:rPr>
        <w:t>colext</w:t>
      </w:r>
      <w:r w:rsidRPr="00BE3E5B">
        <w:t xml:space="preserve"> function. Akaike Information Criterion (AIC) was used for model selection. Thirteen candidate models were selected </w:t>
      </w:r>
      <w:r w:rsidRPr="00BE3E5B">
        <w:rPr>
          <w:i/>
        </w:rPr>
        <w:t xml:space="preserve">apriori </w:t>
      </w:r>
      <w:r w:rsidRPr="00BE3E5B">
        <w:t xml:space="preserve">to address anthropogenic (i.e., distance to disturbance) and ecological factors (i.e., distance to nearest occupied </w:t>
      </w:r>
      <w:del w:id="218" w:author="Erik Hedlin" w:date="2020-10-19T09:18:00Z">
        <w:r w:rsidRPr="00BE3E5B" w:rsidDel="00FB11ED">
          <w:delText>neighbour</w:delText>
        </w:r>
      </w:del>
      <w:ins w:id="219" w:author="Erik Hedlin" w:date="2020-10-19T09:18:00Z">
        <w:r w:rsidR="00FB11ED">
          <w:t xml:space="preserve">neighbor, </w:t>
        </w:r>
      </w:ins>
      <w:ins w:id="220" w:author="Erik Hedlin" w:date="2020-10-19T09:45:00Z">
        <w:r w:rsidR="00B541E7">
          <w:t>NDVI</w:t>
        </w:r>
      </w:ins>
      <w:r w:rsidRPr="00BE3E5B">
        <w:t>), and interactions among factors with potential to influence model parameters (initial colonization, annual colonization, annual extinction, and detection probabilities). For example, the effect of distance to disturbance may vary with distance to nearest neighbour (i.e., the effect of distance to disturbance may depend on proximity of neighbouring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221" w:author="AlastairF" w:date="2020-10-01T15:02:00Z">
        <w:r w:rsidRPr="00BE3E5B" w:rsidDel="00E75842">
          <w:delText xml:space="preserve">are </w:delText>
        </w:r>
      </w:del>
      <w:ins w:id="222" w:author="AlastairF" w:date="2020-10-01T15:02:00Z">
        <w:r w:rsidR="00E75842">
          <w:t>were</w:t>
        </w:r>
        <w:r w:rsidR="00E75842" w:rsidRPr="00BE3E5B">
          <w:t xml:space="preserve"> </w:t>
        </w:r>
      </w:ins>
      <w:r w:rsidRPr="00BE3E5B">
        <w:t>occupied</w:t>
      </w:r>
      <w:del w:id="223" w:author="AlastairF" w:date="2020-10-01T15:02:00Z">
        <w:r w:rsidRPr="00BE3E5B" w:rsidDel="00E75842">
          <w:delText xml:space="preserve"> or not</w:delText>
        </w:r>
      </w:del>
      <w:r w:rsidRPr="00BE3E5B">
        <w:t>, and</w:t>
      </w:r>
      <w:r>
        <w:t>;</w:t>
      </w:r>
      <w:r w:rsidRPr="00BE3E5B">
        <w:t xml:space="preserve"> 2) to estimate the overall trend in </w:t>
      </w:r>
      <w:ins w:id="224" w:author="AlastairF" w:date="2020-10-01T14:01:00Z">
        <w:r w:rsidR="00527CE1">
          <w:t xml:space="preserve">nesting site </w:t>
        </w:r>
      </w:ins>
      <w:r w:rsidRPr="00BE3E5B">
        <w:t>occupancy from 2012</w:t>
      </w:r>
      <w:ins w:id="225" w:author="AlastairF" w:date="2020-10-01T14:01:00Z">
        <w:r w:rsidR="00527CE1">
          <w:t xml:space="preserve"> </w:t>
        </w:r>
      </w:ins>
      <w:r>
        <w:t>to</w:t>
      </w:r>
      <w:r w:rsidRPr="00BE3E5B">
        <w:t xml:space="preserve"> </w:t>
      </w:r>
      <w:del w:id="226" w:author="AlastairF" w:date="2020-10-01T15:02:00Z">
        <w:r w:rsidRPr="00BE3E5B" w:rsidDel="00E75842">
          <w:delText>201</w:delText>
        </w:r>
        <w:r w:rsidDel="00E75842">
          <w:delText>9</w:delText>
        </w:r>
        <w:r w:rsidRPr="00BE3E5B" w:rsidDel="00E75842">
          <w:delText xml:space="preserve"> </w:delText>
        </w:r>
      </w:del>
      <w:ins w:id="227"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228" w:author="AlastairF" w:date="2020-10-01T15:03:00Z">
        <w:r w:rsidDel="00E75842">
          <w:delText>less than</w:delText>
        </w:r>
        <w:r w:rsidRPr="00BE3E5B" w:rsidDel="00E75842">
          <w:delText>1</w:delText>
        </w:r>
      </w:del>
      <w:ins w:id="229" w:author="AlastairF" w:date="2020-10-01T15:03:00Z">
        <w:r w:rsidR="00E75842">
          <w:t>&lt;1</w:t>
        </w:r>
      </w:ins>
      <w:r w:rsidRPr="00BE3E5B">
        <w:t xml:space="preserve"> indicates population decline and </w:t>
      </w:r>
      <w:del w:id="230" w:author="AlastairF" w:date="2020-10-01T15:03:00Z">
        <w:r w:rsidDel="00E75842">
          <w:delText xml:space="preserve">greater than </w:delText>
        </w:r>
        <w:r w:rsidRPr="00BE3E5B" w:rsidDel="00E75842">
          <w:delText>1</w:delText>
        </w:r>
      </w:del>
      <w:ins w:id="231"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203"/>
    </w:p>
    <w:p w14:paraId="7ED9A645" w14:textId="5D42E6D6" w:rsidR="003F6AE7"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All nesting sites were contained within a unique nesting territory (i.e., no nesting territories were occupied by more than one pair of birds, regardless of the existence of known alternative nesting sites within nesting territories).</w:t>
      </w:r>
    </w:p>
    <w:p w14:paraId="6CD70526" w14:textId="1CDFC4B8" w:rsidR="00DF37B5" w:rsidRDefault="00DF37B5" w:rsidP="00DF37B5">
      <w:pPr>
        <w:pStyle w:val="BodyText-EDI0"/>
        <w:rPr>
          <w:ins w:id="232" w:author="Erik Hedlin" w:date="2020-10-20T10:52:00Z"/>
        </w:rPr>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233" w:author="AlastairF" w:date="2020-10-01T15:04:00Z">
        <w:r w:rsidDel="00AF2D30">
          <w:delText>s</w:delText>
        </w:r>
      </w:del>
      <w:ins w:id="234" w:author="AlastairF" w:date="2020-10-01T15:04:00Z">
        <w:r w:rsidR="00AF2D30">
          <w:t>d</w:t>
        </w:r>
      </w:ins>
      <w:r>
        <w:t xml:space="preserve"> young given that the nesting site was occupied) </w:t>
      </w:r>
      <w:r w:rsidRPr="00414F36">
        <w:t>across space and time</w:t>
      </w:r>
      <w:ins w:id="235" w:author="Erik Hedlin" w:date="2020-10-20T10:52:00Z">
        <w:r w:rsidR="003F6AE7">
          <w:t xml:space="preserve"> for peregrine falcons</w:t>
        </w:r>
      </w:ins>
      <w:r w:rsidRPr="00414F36">
        <w:t>,</w:t>
      </w:r>
      <w:r>
        <w:t xml:space="preserve"> </w:t>
      </w:r>
      <w:ins w:id="236" w:author="AlastairF" w:date="2020-10-01T15:05:00Z">
        <w:r w:rsidR="00AF2D30">
          <w:t xml:space="preserve">we </w:t>
        </w:r>
      </w:ins>
      <w:ins w:id="237" w:author="Erik Hedlin" w:date="2020-10-20T11:03:00Z">
        <w:r w:rsidR="00F43FB0">
          <w:t xml:space="preserve">built a model that explained breeding success as a function of </w:t>
        </w:r>
      </w:ins>
      <w:ins w:id="238" w:author="AlastairF" w:date="2020-10-01T15:05:00Z">
        <w:del w:id="239" w:author="Erik Hedlin" w:date="2020-10-20T11:03:00Z">
          <w:r w:rsidR="00AF2D30" w:rsidDel="00F43FB0">
            <w:delText>compared</w:delText>
          </w:r>
        </w:del>
      </w:ins>
      <w:ins w:id="240" w:author="Erik Hedlin" w:date="2020-10-20T11:01:00Z">
        <w:r w:rsidR="00F43FB0">
          <w:t xml:space="preserve"> distance to the nearest occupied nest site, distance to anthropogenic disturbance,</w:t>
        </w:r>
      </w:ins>
      <w:ins w:id="241" w:author="AlastairF" w:date="2020-10-01T15:05:00Z">
        <w:r w:rsidR="00AF2D30">
          <w:t xml:space="preserve"> </w:t>
        </w:r>
      </w:ins>
      <w:ins w:id="242" w:author="Erik Hedlin" w:date="2020-10-20T11:01:00Z">
        <w:r w:rsidR="00F43FB0">
          <w:t>NDVI</w:t>
        </w:r>
      </w:ins>
      <w:ins w:id="243" w:author="Erik Hedlin" w:date="2020-10-20T11:02:00Z">
        <w:r w:rsidR="00F43FB0">
          <w:t xml:space="preserve">, and grouping effects of nest sites, and year. </w:t>
        </w:r>
      </w:ins>
      <w:ins w:id="244" w:author="Erik Hedlin" w:date="2020-10-20T11:03:00Z">
        <w:r w:rsidR="00F43FB0">
          <w:t>We compared this model with three</w:t>
        </w:r>
      </w:ins>
      <w:ins w:id="245" w:author="Erik Hedlin" w:date="2020-10-20T11:04:00Z">
        <w:r w:rsidR="00F43FB0">
          <w:t xml:space="preserve"> other models that included </w:t>
        </w:r>
      </w:ins>
      <w:ins w:id="246" w:author="Erik Hedlin" w:date="2020-10-20T11:02:00Z">
        <w:r w:rsidR="00F43FB0">
          <w:t xml:space="preserve">different </w:t>
        </w:r>
      </w:ins>
      <w:ins w:id="247" w:author="AlastairF" w:date="2020-10-01T15:05:00Z">
        <w:del w:id="248" w:author="Erik Hedlin" w:date="2020-10-20T11:02:00Z">
          <w:r w:rsidR="00AF2D30" w:rsidDel="00F43FB0">
            <w:delText>three</w:delText>
          </w:r>
        </w:del>
      </w:ins>
      <w:del w:id="249" w:author="Erik Hedlin" w:date="2020-10-20T11:02:00Z">
        <w:r w:rsidDel="00F43FB0">
          <w:delText>a model</w:delText>
        </w:r>
      </w:del>
      <w:ins w:id="250" w:author="AlastairF" w:date="2020-10-01T15:05:00Z">
        <w:del w:id="251" w:author="Erik Hedlin" w:date="2020-10-20T11:02:00Z">
          <w:r w:rsidR="00AF2D30" w:rsidDel="00F43FB0">
            <w:delText>s</w:delText>
          </w:r>
        </w:del>
      </w:ins>
      <w:del w:id="252" w:author="Erik Hedlin" w:date="2020-10-20T11:02:00Z">
        <w:r w:rsidDel="00F43FB0">
          <w:delText xml:space="preserve"> was</w:delText>
        </w:r>
        <w:r w:rsidRPr="001C4A73" w:rsidDel="00F43FB0">
          <w:delText xml:space="preserve"> constructed</w:delText>
        </w:r>
        <w:r w:rsidRPr="00D62BCB" w:rsidDel="00F43FB0">
          <w:delText xml:space="preserve"> that estimated </w:delText>
        </w:r>
      </w:del>
      <w:r w:rsidRPr="00567203">
        <w:t xml:space="preserve">spatiotemporal variation among </w:t>
      </w:r>
      <w:ins w:id="253" w:author="AlastairF" w:date="2020-10-01T15:06:00Z">
        <w:r w:rsidR="00AF2D30">
          <w:t xml:space="preserve">nesting </w:t>
        </w:r>
      </w:ins>
      <w:r w:rsidRPr="00567203">
        <w:t xml:space="preserve">sites, as follows: 1) spatial structure </w:t>
      </w:r>
      <w:del w:id="254"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255"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w:t>
      </w:r>
      <w:ins w:id="256" w:author="Erik Hedlin" w:date="2020-10-20T11:04:00Z">
        <w:r w:rsidR="00F43FB0">
          <w:t xml:space="preserve">In summary, we compared four models, one with no spatial component, and three with varying spatial/temporal components. </w:t>
        </w:r>
      </w:ins>
      <w:r w:rsidRPr="00567203">
        <w:t xml:space="preserve">All models were constructed and executed within the framework of </w:t>
      </w:r>
      <w:bookmarkStart w:id="257" w:name="_Hlk32415139"/>
      <w:r w:rsidRPr="00567203">
        <w:t>Integrated Nested Laplace Approximation</w:t>
      </w:r>
      <w:bookmarkEnd w:id="257"/>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xml:space="preserve">, and compared using </w:t>
      </w:r>
      <w:del w:id="258" w:author="Erik Hedlin" w:date="2020-10-20T11:05:00Z">
        <w:r w:rsidRPr="00567203" w:rsidDel="00F43FB0">
          <w:delText>deviance information criterion</w:delText>
        </w:r>
      </w:del>
      <w:ins w:id="259" w:author="Erik Hedlin" w:date="2020-10-20T11:05:00Z">
        <w:r w:rsidR="00F43FB0">
          <w:t xml:space="preserve">Watanabe-Akaike </w:t>
        </w:r>
        <w:r w:rsidR="00F43FB0">
          <w:lastRenderedPageBreak/>
          <w:t>Information Criterion (WAIC)</w:t>
        </w:r>
      </w:ins>
      <w:r w:rsidRPr="00567203">
        <w:t>. Covariates contained within the top model were individually assessed based on the pro</w:t>
      </w:r>
      <w:r w:rsidRPr="00851D94">
        <w:t xml:space="preserve">ximity of their </w:t>
      </w:r>
      <w:del w:id="260" w:author="Erik Hedlin" w:date="2020-10-20T11:06:00Z">
        <w:r w:rsidRPr="00851D94" w:rsidDel="00F43FB0">
          <w:delText>posterio</w:delText>
        </w:r>
      </w:del>
      <w:ins w:id="261" w:author="Erik Hedlin" w:date="2020-10-20T11:06:00Z">
        <w:r w:rsidR="00F43FB0">
          <w:t>posterior</w:t>
        </w:r>
      </w:ins>
      <w:r w:rsidRPr="00851D94">
        <w:t>r distributions to zero.</w:t>
      </w:r>
    </w:p>
    <w:p w14:paraId="243EFD1F" w14:textId="6EAE966B" w:rsidR="003F6AE7" w:rsidRDefault="003F6AE7" w:rsidP="00DF37B5">
      <w:pPr>
        <w:pStyle w:val="BodyText-EDI0"/>
      </w:pPr>
      <w:ins w:id="262" w:author="Erik Hedlin" w:date="2020-10-20T10:53:00Z">
        <w:r>
          <w:t xml:space="preserve">The methods used to investigate nest survival among rough-legged hawks was nearly identical to those used for peregrine falcons, however, the total number of breeding rough-legged hawk pairs in the study area varied drastically </w:t>
        </w:r>
      </w:ins>
      <w:ins w:id="263" w:author="Erik Hedlin" w:date="2020-10-20T10:54:00Z">
        <w:r>
          <w:t>(47 in peak years, to just 1 pair in 2013). To</w:t>
        </w:r>
      </w:ins>
      <w:ins w:id="264" w:author="Erik Hedlin" w:date="2020-10-20T10:55:00Z">
        <w:r>
          <w:t xml:space="preserve"> ensure</w:t>
        </w:r>
      </w:ins>
      <w:ins w:id="265" w:author="Erik Hedlin" w:date="2020-10-20T10:54:00Z">
        <w:r>
          <w:t xml:space="preserve"> </w:t>
        </w:r>
      </w:ins>
      <w:ins w:id="266" w:author="Erik Hedlin" w:date="2020-10-20T10:55:00Z">
        <w:r>
          <w:t>our models properly estimated yearly effects on breeding succes</w:t>
        </w:r>
      </w:ins>
      <w:ins w:id="267" w:author="Erik Hedlin" w:date="2020-10-20T10:56:00Z">
        <w:r>
          <w:t xml:space="preserve">s </w:t>
        </w:r>
      </w:ins>
      <w:ins w:id="268" w:author="Erik Hedlin" w:date="2020-10-20T10:54:00Z">
        <w:r>
          <w:t xml:space="preserve">(both </w:t>
        </w:r>
      </w:ins>
      <w:ins w:id="269" w:author="Erik Hedlin" w:date="2020-10-20T10:55:00Z">
        <w:r>
          <w:t xml:space="preserve">as a spatial and non-spatial effect), </w:t>
        </w:r>
      </w:ins>
      <w:ins w:id="270" w:author="Erik Hedlin" w:date="2020-10-20T10:56:00Z">
        <w:r>
          <w:t>we reduced the rough-leg</w:t>
        </w:r>
      </w:ins>
      <w:ins w:id="271" w:author="Erik Hedlin" w:date="2020-10-20T10:58:00Z">
        <w:r>
          <w:t>ged</w:t>
        </w:r>
      </w:ins>
      <w:ins w:id="272" w:author="Erik Hedlin" w:date="2020-10-20T10:56:00Z">
        <w:r>
          <w:t xml:space="preserve"> hawk data to only include years where the number of breeding pairs within the RMA was greater than 15</w:t>
        </w:r>
      </w:ins>
      <w:ins w:id="273" w:author="Erik Hedlin" w:date="2020-10-20T11:00:00Z">
        <w:r>
          <w:t xml:space="preserve"> (2012, 2014, 2015, 2016, and 2020)</w:t>
        </w:r>
      </w:ins>
      <w:ins w:id="274" w:author="Erik Hedlin" w:date="2020-10-20T10:56:00Z">
        <w:r>
          <w:t xml:space="preserve">. </w:t>
        </w:r>
      </w:ins>
      <w:ins w:id="275" w:author="Erik Hedlin" w:date="2020-10-20T10:58:00Z">
        <w:r>
          <w:t>As such, the years</w:t>
        </w:r>
      </w:ins>
      <w:ins w:id="276" w:author="Erik Hedlin" w:date="2020-10-20T10:59:00Z">
        <w:r>
          <w:t xml:space="preserve"> used in the analysis weren’t all sequential, and we therefore didn’t investigate breeding success </w:t>
        </w:r>
      </w:ins>
      <w:ins w:id="277" w:author="Erik Hedlin" w:date="2020-10-20T11:06:00Z">
        <w:r w:rsidR="00F43FB0">
          <w:t xml:space="preserve">with an </w:t>
        </w:r>
      </w:ins>
      <w:ins w:id="278" w:author="Erik Hedlin" w:date="2020-10-20T10:59:00Z">
        <w:r>
          <w:t xml:space="preserve">autoregressive </w:t>
        </w:r>
      </w:ins>
      <w:ins w:id="279" w:author="Erik Hedlin" w:date="2020-10-20T11:06:00Z">
        <w:r w:rsidR="00F43FB0">
          <w:t xml:space="preserve">spatial </w:t>
        </w:r>
      </w:ins>
      <w:ins w:id="280" w:author="Erik Hedlin" w:date="2020-10-20T10:59:00Z">
        <w:r>
          <w:t>structure as we did with peregrine falcons.</w:t>
        </w:r>
      </w:ins>
      <w:ins w:id="281" w:author="Erik Hedlin" w:date="2020-10-20T11:00:00Z">
        <w:r>
          <w:t xml:space="preserve"> </w:t>
        </w:r>
      </w:ins>
    </w:p>
    <w:p w14:paraId="0FED65CA" w14:textId="77777777" w:rsidR="00DF37B5" w:rsidRDefault="00DF37B5" w:rsidP="00DF37B5">
      <w:pPr>
        <w:pStyle w:val="Heading4"/>
        <w:keepNext/>
        <w:keepLines/>
      </w:pPr>
      <w:bookmarkStart w:id="282" w:name="_Hlk52455040"/>
      <w:r>
        <w:t>Small Mammal Monitoring</w:t>
      </w:r>
    </w:p>
    <w:p w14:paraId="2166A7EA" w14:textId="62DD682C" w:rsidR="00DF37B5" w:rsidRPr="004436CA" w:rsidRDefault="00DF37B5" w:rsidP="00DF37B5">
      <w:pPr>
        <w:pStyle w:val="BodyText-EDI"/>
        <w:keepNext/>
        <w:keepLines/>
      </w:pPr>
      <w:bookmarkStart w:id="283" w:name="_Toc496782933"/>
      <w:bookmarkStart w:id="284" w:name="_Toc496785046"/>
      <w:bookmarkStart w:id="285" w:name="_Toc496785839"/>
      <w:bookmarkStart w:id="286" w:name="_Toc496791382"/>
      <w:bookmarkStart w:id="287" w:name="_Toc496795733"/>
      <w:bookmarkStart w:id="288" w:name="_Toc496796402"/>
      <w:bookmarkStart w:id="289" w:name="_Toc496782934"/>
      <w:bookmarkStart w:id="290" w:name="_Toc496785047"/>
      <w:bookmarkStart w:id="291" w:name="_Toc496785840"/>
      <w:bookmarkStart w:id="292" w:name="_Toc496791383"/>
      <w:bookmarkStart w:id="293" w:name="_Toc496795734"/>
      <w:bookmarkStart w:id="294" w:name="_Toc496796403"/>
      <w:bookmarkStart w:id="295" w:name="_Toc496782935"/>
      <w:bookmarkStart w:id="296" w:name="_Toc496785048"/>
      <w:bookmarkStart w:id="297" w:name="_Toc496785841"/>
      <w:bookmarkStart w:id="298" w:name="_Toc496791384"/>
      <w:bookmarkStart w:id="299" w:name="_Toc496795735"/>
      <w:bookmarkStart w:id="300" w:name="_Toc496796404"/>
      <w:bookmarkStart w:id="301" w:name="_Toc496782936"/>
      <w:bookmarkStart w:id="302" w:name="_Toc496785049"/>
      <w:bookmarkStart w:id="303" w:name="_Toc496785842"/>
      <w:bookmarkStart w:id="304" w:name="_Toc496791385"/>
      <w:bookmarkStart w:id="305" w:name="_Toc496795736"/>
      <w:bookmarkStart w:id="306" w:name="_Toc496796405"/>
      <w:bookmarkStart w:id="307" w:name="_Toc496782937"/>
      <w:bookmarkStart w:id="308" w:name="_Toc496785050"/>
      <w:bookmarkStart w:id="309" w:name="_Toc496785843"/>
      <w:bookmarkStart w:id="310" w:name="_Toc496791386"/>
      <w:bookmarkStart w:id="311" w:name="_Toc496795737"/>
      <w:bookmarkStart w:id="312" w:name="_Toc496796406"/>
      <w:bookmarkStart w:id="313" w:name="_Toc496782938"/>
      <w:bookmarkStart w:id="314" w:name="_Toc496785051"/>
      <w:bookmarkStart w:id="315" w:name="_Toc496785844"/>
      <w:bookmarkStart w:id="316" w:name="_Toc496791387"/>
      <w:bookmarkStart w:id="317" w:name="_Toc496795738"/>
      <w:bookmarkStart w:id="318" w:name="_Toc496796407"/>
      <w:bookmarkStart w:id="319" w:name="_Toc496782939"/>
      <w:bookmarkStart w:id="320" w:name="_Toc496785052"/>
      <w:bookmarkStart w:id="321" w:name="_Toc496785845"/>
      <w:bookmarkStart w:id="322" w:name="_Toc496791388"/>
      <w:bookmarkStart w:id="323" w:name="_Toc496795739"/>
      <w:bookmarkStart w:id="324" w:name="_Toc496796408"/>
      <w:bookmarkStart w:id="325" w:name="_Toc496782940"/>
      <w:bookmarkStart w:id="326" w:name="_Toc496785053"/>
      <w:bookmarkStart w:id="327" w:name="_Toc496785846"/>
      <w:bookmarkStart w:id="328" w:name="_Toc496791389"/>
      <w:bookmarkStart w:id="329" w:name="_Toc496795740"/>
      <w:bookmarkStart w:id="330" w:name="_Toc496796409"/>
      <w:bookmarkStart w:id="331" w:name="_Toc496782941"/>
      <w:bookmarkStart w:id="332" w:name="_Toc496785054"/>
      <w:bookmarkStart w:id="333" w:name="_Toc496785847"/>
      <w:bookmarkStart w:id="334" w:name="_Toc496791390"/>
      <w:bookmarkStart w:id="335" w:name="_Toc496795741"/>
      <w:bookmarkStart w:id="336" w:name="_Toc496796410"/>
      <w:bookmarkStart w:id="337" w:name="_Toc496782942"/>
      <w:bookmarkStart w:id="338" w:name="_Toc496785055"/>
      <w:bookmarkStart w:id="339" w:name="_Toc496785848"/>
      <w:bookmarkStart w:id="340" w:name="_Toc496791391"/>
      <w:bookmarkStart w:id="341" w:name="_Toc496795742"/>
      <w:bookmarkStart w:id="342" w:name="_Toc496796411"/>
      <w:bookmarkStart w:id="343" w:name="_Toc496782943"/>
      <w:bookmarkStart w:id="344" w:name="_Toc496785056"/>
      <w:bookmarkStart w:id="345" w:name="_Toc496785849"/>
      <w:bookmarkStart w:id="346" w:name="_Toc496791392"/>
      <w:bookmarkStart w:id="347" w:name="_Toc496795743"/>
      <w:bookmarkStart w:id="348" w:name="_Toc496796412"/>
      <w:bookmarkStart w:id="349" w:name="_Toc496782944"/>
      <w:bookmarkStart w:id="350" w:name="_Toc496785057"/>
      <w:bookmarkStart w:id="351" w:name="_Toc496785850"/>
      <w:bookmarkStart w:id="352" w:name="_Toc496791393"/>
      <w:bookmarkStart w:id="353" w:name="_Toc496795744"/>
      <w:bookmarkStart w:id="354" w:name="_Toc496796413"/>
      <w:bookmarkStart w:id="355" w:name="_Toc496782945"/>
      <w:bookmarkStart w:id="356" w:name="_Toc496785058"/>
      <w:bookmarkStart w:id="357" w:name="_Toc496785851"/>
      <w:bookmarkStart w:id="358" w:name="_Toc496791394"/>
      <w:bookmarkStart w:id="359" w:name="_Toc496795745"/>
      <w:bookmarkStart w:id="360" w:name="_Toc496796414"/>
      <w:bookmarkStart w:id="361" w:name="_Toc496782946"/>
      <w:bookmarkStart w:id="362" w:name="_Toc496785059"/>
      <w:bookmarkStart w:id="363" w:name="_Toc496785852"/>
      <w:bookmarkStart w:id="364" w:name="_Toc496791395"/>
      <w:bookmarkStart w:id="365" w:name="_Toc496795746"/>
      <w:bookmarkStart w:id="366" w:name="_Toc496796415"/>
      <w:bookmarkStart w:id="367" w:name="_Toc496782947"/>
      <w:bookmarkStart w:id="368" w:name="_Toc496785060"/>
      <w:bookmarkStart w:id="369" w:name="_Toc496785853"/>
      <w:bookmarkStart w:id="370" w:name="_Toc496791396"/>
      <w:bookmarkStart w:id="371" w:name="_Toc496795747"/>
      <w:bookmarkStart w:id="372" w:name="_Toc496796416"/>
      <w:bookmarkStart w:id="373" w:name="_Toc496782948"/>
      <w:bookmarkStart w:id="374" w:name="_Toc496785061"/>
      <w:bookmarkStart w:id="375" w:name="_Toc496785854"/>
      <w:bookmarkStart w:id="376" w:name="_Toc496791397"/>
      <w:bookmarkStart w:id="377" w:name="_Toc496795748"/>
      <w:bookmarkStart w:id="378" w:name="_Toc496796417"/>
      <w:bookmarkStart w:id="379" w:name="_Toc496782949"/>
      <w:bookmarkStart w:id="380" w:name="_Toc496785062"/>
      <w:bookmarkStart w:id="381" w:name="_Toc496785855"/>
      <w:bookmarkStart w:id="382" w:name="_Toc496791398"/>
      <w:bookmarkStart w:id="383" w:name="_Toc496795749"/>
      <w:bookmarkStart w:id="384" w:name="_Toc496796418"/>
      <w:bookmarkStart w:id="385" w:name="_Toc496782950"/>
      <w:bookmarkStart w:id="386" w:name="_Toc496785063"/>
      <w:bookmarkStart w:id="387" w:name="_Toc496785856"/>
      <w:bookmarkStart w:id="388" w:name="_Toc496791399"/>
      <w:bookmarkStart w:id="389" w:name="_Toc496795750"/>
      <w:bookmarkStart w:id="390" w:name="_Toc496796419"/>
      <w:bookmarkStart w:id="391" w:name="_Toc496782951"/>
      <w:bookmarkStart w:id="392" w:name="_Toc496785064"/>
      <w:bookmarkStart w:id="393" w:name="_Toc496785857"/>
      <w:bookmarkStart w:id="394" w:name="_Toc496791400"/>
      <w:bookmarkStart w:id="395" w:name="_Toc496795751"/>
      <w:bookmarkStart w:id="396" w:name="_Toc496796420"/>
      <w:bookmarkStart w:id="397" w:name="_Toc504576290"/>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r>
        <w:t>T</w:t>
      </w:r>
      <w:r w:rsidRPr="004436CA">
        <w:t xml:space="preserve">wo </w:t>
      </w:r>
      <w:r>
        <w:t xml:space="preserve">small mammal </w:t>
      </w:r>
      <w:r w:rsidRPr="004436CA">
        <w:t xml:space="preserve">trapping sessions </w:t>
      </w:r>
      <w:r>
        <w:t xml:space="preserve">were conducted from June </w:t>
      </w:r>
      <w:del w:id="398" w:author="Erik Hedlin" w:date="2020-10-19T10:49:00Z">
        <w:r w:rsidDel="00B7170F">
          <w:delText xml:space="preserve">16 </w:delText>
        </w:r>
      </w:del>
      <w:ins w:id="399" w:author="Erik Hedlin" w:date="2020-10-19T10:49:00Z">
        <w:r w:rsidR="00B7170F">
          <w:t xml:space="preserve">30 </w:t>
        </w:r>
      </w:ins>
      <w:r>
        <w:rPr>
          <w:rFonts w:eastAsiaTheme="minorEastAsia"/>
          <w:szCs w:val="24"/>
        </w:rPr>
        <w:t xml:space="preserve">to </w:t>
      </w:r>
      <w:del w:id="400" w:author="Erik Hedlin" w:date="2020-10-19T10:49:00Z">
        <w:r w:rsidDel="00B7170F">
          <w:delText xml:space="preserve">22 </w:delText>
        </w:r>
      </w:del>
      <w:ins w:id="401" w:author="Erik Hedlin" w:date="2020-10-19T10:49:00Z">
        <w:r w:rsidR="00B7170F">
          <w:t xml:space="preserve">July 3, </w:t>
        </w:r>
      </w:ins>
      <w:r>
        <w:t xml:space="preserve">and August 7 </w:t>
      </w:r>
      <w:r>
        <w:rPr>
          <w:rFonts w:eastAsiaTheme="minorEastAsia"/>
          <w:szCs w:val="24"/>
        </w:rPr>
        <w:t>to</w:t>
      </w:r>
      <w:r>
        <w:t xml:space="preserve"> 14, 20</w:t>
      </w:r>
      <w:ins w:id="402" w:author="Erik Hedlin" w:date="2020-10-19T09:49:00Z">
        <w:r w:rsidR="00E35BDB">
          <w:t>20</w:t>
        </w:r>
      </w:ins>
      <w:del w:id="403" w:author="Erik Hedlin" w:date="2020-10-19T09:49:00Z">
        <w:r w:rsidDel="00E35BDB">
          <w:delText>19</w:delText>
        </w:r>
      </w:del>
      <w:r>
        <w:t>,</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404" w:author="AlastairF" w:date="2020-10-01T14:30:00Z"/>
        </w:rPr>
      </w:pPr>
      <w:r>
        <w:t>T</w:t>
      </w:r>
      <w:r w:rsidRPr="004436CA">
        <w:t xml:space="preserve">raps were checked once daily for </w:t>
      </w:r>
      <w:del w:id="405" w:author="AlastairF" w:date="2020-10-01T15:07:00Z">
        <w:r w:rsidRPr="004436CA" w:rsidDel="00AF2D30">
          <w:delText xml:space="preserve">six </w:delText>
        </w:r>
      </w:del>
      <w:ins w:id="406" w:author="AlastairF" w:date="2020-10-01T15:07:00Z">
        <w:r w:rsidR="00AF2D30">
          <w:t>three</w:t>
        </w:r>
        <w:r w:rsidR="00AF2D30" w:rsidRPr="004436CA">
          <w:t xml:space="preserve"> </w:t>
        </w:r>
      </w:ins>
      <w:r w:rsidRPr="004436CA">
        <w:t xml:space="preserve">trap-nights, resulting in </w:t>
      </w:r>
      <w:del w:id="407" w:author="AlastairF" w:date="2020-10-01T15:07:00Z">
        <w:r w:rsidRPr="004436CA" w:rsidDel="00AF2D30">
          <w:delText>1</w:delText>
        </w:r>
        <w:r w:rsidDel="00AF2D30">
          <w:delText>,</w:delText>
        </w:r>
        <w:r w:rsidRPr="004436CA" w:rsidDel="00AF2D30">
          <w:delText>440</w:delText>
        </w:r>
      </w:del>
      <w:ins w:id="408"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409" w:author="AlastairF" w:date="2020-10-01T14:30:00Z"/>
        </w:rPr>
      </w:pPr>
      <w:ins w:id="410" w:author="AlastairF" w:date="2020-10-01T14:30:00Z">
        <w:r>
          <w:t xml:space="preserve">Avian </w:t>
        </w:r>
        <w:r w:rsidR="00A629CD">
          <w:t xml:space="preserve">Prey </w:t>
        </w:r>
        <w:commentRangeStart w:id="411"/>
        <w:r w:rsidR="00A629CD">
          <w:t>Mo</w:t>
        </w:r>
      </w:ins>
      <w:ins w:id="412" w:author="AlastairF" w:date="2020-10-01T14:31:00Z">
        <w:r w:rsidR="00A629CD">
          <w:t>n</w:t>
        </w:r>
      </w:ins>
      <w:ins w:id="413" w:author="AlastairF" w:date="2020-10-01T14:30:00Z">
        <w:r w:rsidR="00A629CD">
          <w:t>itori</w:t>
        </w:r>
      </w:ins>
      <w:ins w:id="414" w:author="AlastairF" w:date="2020-10-01T14:31:00Z">
        <w:r w:rsidR="00A629CD">
          <w:t>ng</w:t>
        </w:r>
      </w:ins>
      <w:commentRangeEnd w:id="411"/>
      <w:ins w:id="415" w:author="AlastairF" w:date="2020-10-01T16:04:00Z">
        <w:r w:rsidR="00BE3B1F">
          <w:rPr>
            <w:rStyle w:val="CommentReference"/>
            <w:rFonts w:asciiTheme="minorHAnsi" w:eastAsiaTheme="minorHAnsi" w:hAnsiTheme="minorHAnsi" w:cstheme="minorBidi"/>
            <w:b w:val="0"/>
            <w:bCs w:val="0"/>
            <w:iCs w:val="0"/>
            <w:color w:val="auto"/>
            <w:spacing w:val="0"/>
          </w:rPr>
          <w:commentReference w:id="411"/>
        </w:r>
      </w:ins>
    </w:p>
    <w:p w14:paraId="60B0B33D" w14:textId="1C24FD71" w:rsidR="00975776" w:rsidRPr="00E23DD9" w:rsidRDefault="00975776">
      <w:pPr>
        <w:pStyle w:val="Heading6"/>
        <w:rPr>
          <w:ins w:id="416" w:author="kevin.hawkshaw@sympatico.ca" w:date="2020-10-20T15:08:00Z"/>
        </w:rPr>
        <w:pPrChange w:id="417" w:author="kevin.hawkshaw@sympatico.ca" w:date="2020-10-20T15:10:00Z">
          <w:pPr>
            <w:pStyle w:val="Heading2"/>
          </w:pPr>
        </w:pPrChange>
      </w:pPr>
      <w:ins w:id="418" w:author="kevin.hawkshaw@sympatico.ca" w:date="2020-10-20T15:08:00Z">
        <w:r w:rsidRPr="00E23DD9">
          <w:t>Study area</w:t>
        </w:r>
      </w:ins>
    </w:p>
    <w:p w14:paraId="75D9037F" w14:textId="77777777" w:rsidR="00975776" w:rsidRDefault="00975776" w:rsidP="00975776">
      <w:pPr>
        <w:spacing w:line="240" w:lineRule="auto"/>
        <w:rPr>
          <w:ins w:id="419" w:author="kevin.hawkshaw@sympatico.ca" w:date="2020-10-20T15:08:00Z"/>
          <w:szCs w:val="20"/>
        </w:rPr>
      </w:pPr>
      <w:ins w:id="420" w:author="kevin.hawkshaw@sympatico.ca" w:date="2020-10-20T15:08:00Z">
        <w:r>
          <w:rPr>
            <w:rFonts w:ascii="Times New Roman" w:hAnsi="Times New Roman" w:cs="Times New Roman"/>
            <w:sz w:val="20"/>
            <w:szCs w:val="20"/>
          </w:rPr>
          <w:t xml:space="preserve">Surveys were conducted within a minimum bounding polygon including all areas less than 10-km from historical raptor nest sites. This </w:t>
        </w:r>
        <w:proofErr w:type="gramStart"/>
        <w:r>
          <w:rPr>
            <w:rFonts w:ascii="Times New Roman" w:hAnsi="Times New Roman" w:cs="Times New Roman"/>
            <w:sz w:val="20"/>
            <w:szCs w:val="20"/>
          </w:rPr>
          <w:t>area  spans</w:t>
        </w:r>
        <w:proofErr w:type="gramEnd"/>
        <w:r>
          <w:rPr>
            <w:rFonts w:ascii="Times New Roman" w:hAnsi="Times New Roman" w:cs="Times New Roman"/>
            <w:sz w:val="20"/>
            <w:szCs w:val="20"/>
          </w:rPr>
          <w:t xml:space="preserve"> a region approximately 25-km south of the Mary River Mine site to just north of Milne Port, and is about 50-km wide.</w:t>
        </w:r>
        <w:r>
          <w:rPr>
            <w:szCs w:val="20"/>
          </w:rPr>
          <w:t xml:space="preserve"> </w:t>
        </w:r>
      </w:ins>
    </w:p>
    <w:p w14:paraId="21682543" w14:textId="77777777" w:rsidR="00975776" w:rsidRPr="00E23DD9" w:rsidRDefault="00975776">
      <w:pPr>
        <w:pStyle w:val="Heading6"/>
        <w:rPr>
          <w:ins w:id="421" w:author="kevin.hawkshaw@sympatico.ca" w:date="2020-10-20T15:08:00Z"/>
        </w:rPr>
        <w:pPrChange w:id="422" w:author="kevin.hawkshaw@sympatico.ca" w:date="2020-10-20T15:10:00Z">
          <w:pPr>
            <w:pStyle w:val="Heading2"/>
          </w:pPr>
        </w:pPrChange>
      </w:pPr>
      <w:ins w:id="423" w:author="kevin.hawkshaw@sympatico.ca" w:date="2020-10-20T15:08:00Z">
        <w:r w:rsidRPr="00E23DD9">
          <w:t>Distance sampling</w:t>
        </w:r>
      </w:ins>
    </w:p>
    <w:p w14:paraId="336A3410" w14:textId="77777777" w:rsidR="00975776" w:rsidRPr="00E23DD9" w:rsidRDefault="00975776" w:rsidP="00975776">
      <w:pPr>
        <w:spacing w:line="240" w:lineRule="auto"/>
        <w:rPr>
          <w:ins w:id="424" w:author="kevin.hawkshaw@sympatico.ca" w:date="2020-10-20T15:08:00Z"/>
          <w:rFonts w:ascii="Times New Roman" w:hAnsi="Times New Roman" w:cs="Times New Roman"/>
          <w:sz w:val="20"/>
          <w:szCs w:val="20"/>
        </w:rPr>
      </w:pPr>
      <w:ins w:id="425" w:author="kevin.hawkshaw@sympatico.ca" w:date="2020-10-20T15:08:00Z">
        <w:r w:rsidRPr="00E23DD9">
          <w:rPr>
            <w:rFonts w:ascii="Times New Roman" w:hAnsi="Times New Roman" w:cs="Times New Roman"/>
            <w:sz w:val="20"/>
            <w:szCs w:val="20"/>
          </w:rPr>
          <w:t>We</w:t>
        </w:r>
        <w:r>
          <w:rPr>
            <w:rFonts w:ascii="Times New Roman" w:hAnsi="Times New Roman" w:cs="Times New Roman"/>
            <w:sz w:val="20"/>
            <w:szCs w:val="20"/>
          </w:rPr>
          <w:t xml:space="preserve"> used </w:t>
        </w:r>
        <w:r w:rsidRPr="00E23DD9">
          <w:rPr>
            <w:rFonts w:ascii="Times New Roman" w:hAnsi="Times New Roman" w:cs="Times New Roman"/>
            <w:sz w:val="20"/>
            <w:szCs w:val="20"/>
          </w:rPr>
          <w:t xml:space="preserve">distance sampling </w:t>
        </w:r>
        <w:r>
          <w:rPr>
            <w:rFonts w:ascii="Times New Roman" w:hAnsi="Times New Roman" w:cs="Times New Roman"/>
            <w:sz w:val="20"/>
            <w:szCs w:val="20"/>
          </w:rPr>
          <w:t xml:space="preserve">transec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uckland&lt;/Author&gt;&lt;Year&gt;2015&lt;/Year&gt;&lt;RecNum&gt;1358&lt;/RecNum&gt;&lt;DisplayText&gt;(Buckland et al. 2015)&lt;/DisplayText&gt;&lt;record&gt;&lt;rec-number&gt;1358&lt;/rec-number&gt;&lt;foreign-keys&gt;&lt;key app="EN" db-id="wtxdaseew0tfd1ext9kvpd9qfsved5xex5dz" timestamp="1506458359"&gt;1358&lt;/key&gt;&lt;/foreign-keys&gt;&lt;ref-type name="Book"&gt;6&lt;/ref-type&gt;&lt;contributors&gt;&lt;authors&gt;&lt;author&gt;Buckland, Stephen T&lt;/author&gt;&lt;author&gt;Rexstad, Eric A&lt;/author&gt;&lt;author&gt;Marques, Tiago A&lt;/author&gt;&lt;author&gt;Oedekoven, Cornelia S&lt;/author&gt;&lt;/authors&gt;&lt;secondary-authors&gt;&lt;author&gt;Robinson, A. P.&lt;/author&gt;&lt;author&gt;Buckland, S. T.&lt;/author&gt;&lt;author&gt;Reich, P.&lt;/author&gt;&lt;author&gt;McCarthy, M.&lt;/author&gt;&lt;/secondary-authors&gt;&lt;/contributors&gt;&lt;titles&gt;&lt;title&gt;Distance Sampling: Methods and Applications&lt;/title&gt;&lt;secondary-title&gt;Methods in Statistical Ecology&lt;/secondary-title&gt;&lt;/titles&gt;&lt;dates&gt;&lt;year&gt;2015&lt;/year&gt;&lt;/dates&gt;&lt;pub-location&gt;Switzerland&lt;/pub-location&gt;&lt;publisher&gt;Springer&lt;/publisher&gt;&lt;isbn&gt;978-3-319-19218-5&amp;#xD;978-3-319-19219-2&lt;/isbn&gt;&lt;urls&gt;&lt;/urls&gt;&lt;electronic-resource-num&gt;10.1007/978-3-319-19219-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Buckland et al. 2015)</w:t>
        </w:r>
        <w:r>
          <w:rPr>
            <w:rFonts w:ascii="Times New Roman" w:hAnsi="Times New Roman" w:cs="Times New Roman"/>
            <w:sz w:val="20"/>
            <w:szCs w:val="20"/>
          </w:rPr>
          <w:fldChar w:fldCharType="end"/>
        </w:r>
        <w:r>
          <w:rPr>
            <w:rFonts w:ascii="Times New Roman" w:hAnsi="Times New Roman" w:cs="Times New Roman"/>
            <w:sz w:val="20"/>
            <w:szCs w:val="20"/>
          </w:rPr>
          <w:t xml:space="preserve">, each approximately 1-km in length and randomly placed, to estimate habitat associations </w:t>
        </w:r>
        <w:r w:rsidRPr="00E23DD9">
          <w:rPr>
            <w:rFonts w:ascii="Times New Roman" w:hAnsi="Times New Roman" w:cs="Times New Roman"/>
            <w:sz w:val="20"/>
            <w:szCs w:val="20"/>
          </w:rPr>
          <w:t xml:space="preserve">of avian </w:t>
        </w:r>
        <w:r>
          <w:rPr>
            <w:rFonts w:ascii="Times New Roman" w:hAnsi="Times New Roman" w:cs="Times New Roman"/>
            <w:sz w:val="20"/>
            <w:szCs w:val="20"/>
          </w:rPr>
          <w:t>species and</w:t>
        </w:r>
        <w:r w:rsidRPr="00E23DD9">
          <w:rPr>
            <w:rFonts w:ascii="Times New Roman" w:hAnsi="Times New Roman" w:cs="Times New Roman"/>
            <w:sz w:val="20"/>
            <w:szCs w:val="20"/>
          </w:rPr>
          <w:t xml:space="preserve"> </w:t>
        </w:r>
        <w:r>
          <w:rPr>
            <w:rFonts w:ascii="Times New Roman" w:hAnsi="Times New Roman" w:cs="Times New Roman"/>
            <w:sz w:val="20"/>
            <w:szCs w:val="20"/>
          </w:rPr>
          <w:t>groups</w:t>
        </w:r>
        <w:r w:rsidRPr="00E23DD9">
          <w:rPr>
            <w:rFonts w:ascii="Times New Roman" w:hAnsi="Times New Roman" w:cs="Times New Roman"/>
            <w:sz w:val="20"/>
            <w:szCs w:val="20"/>
          </w:rPr>
          <w:t xml:space="preserve">. </w:t>
        </w:r>
        <w:r>
          <w:rPr>
            <w:rFonts w:ascii="Times New Roman" w:hAnsi="Times New Roman" w:cs="Times New Roman"/>
            <w:sz w:val="20"/>
            <w:szCs w:val="20"/>
          </w:rPr>
          <w:t xml:space="preserve">Logistical constraints meant that sampling occurred in two blocks: the first spanning late July 1-23, and the second August 7-17. Some transects were repeated in each sampling period. </w:t>
        </w:r>
      </w:ins>
    </w:p>
    <w:p w14:paraId="0C5C108C" w14:textId="77777777" w:rsidR="00975776" w:rsidRDefault="00975776" w:rsidP="00975776">
      <w:pPr>
        <w:spacing w:line="240" w:lineRule="auto"/>
        <w:ind w:firstLine="720"/>
        <w:rPr>
          <w:ins w:id="426" w:author="kevin.hawkshaw@sympatico.ca" w:date="2020-10-20T15:08:00Z"/>
          <w:rFonts w:ascii="Times New Roman" w:hAnsi="Times New Roman" w:cs="Times New Roman"/>
          <w:sz w:val="20"/>
          <w:szCs w:val="20"/>
        </w:rPr>
      </w:pPr>
      <w:ins w:id="427" w:author="kevin.hawkshaw@sympatico.ca" w:date="2020-10-20T15:08:00Z">
        <w:r>
          <w:rPr>
            <w:rFonts w:ascii="Times New Roman" w:hAnsi="Times New Roman" w:cs="Times New Roman"/>
            <w:sz w:val="20"/>
            <w:szCs w:val="20"/>
          </w:rPr>
          <w:t>Our analysis involved a two step process: 1) we modelled the probability of detection of each species or group as a function of distance and detection covariates, 2) we modelled spatiotemporal variation in our survey counts while accounting for the probability of detection estimated in step 1. The first step</w:t>
        </w:r>
        <w:r w:rsidRPr="00E23DD9">
          <w:rPr>
            <w:rFonts w:ascii="Times New Roman" w:hAnsi="Times New Roman" w:cs="Times New Roman"/>
            <w:sz w:val="20"/>
            <w:szCs w:val="20"/>
          </w:rPr>
          <w:t xml:space="preserve"> involve</w:t>
        </w:r>
        <w:r>
          <w:rPr>
            <w:rFonts w:ascii="Times New Roman" w:hAnsi="Times New Roman" w:cs="Times New Roman"/>
            <w:sz w:val="20"/>
            <w:szCs w:val="20"/>
          </w:rPr>
          <w:t xml:space="preserve">d estimating </w:t>
        </w:r>
        <w:r w:rsidRPr="00E23DD9">
          <w:rPr>
            <w:rFonts w:ascii="Times New Roman" w:hAnsi="Times New Roman" w:cs="Times New Roman"/>
            <w:sz w:val="20"/>
            <w:szCs w:val="20"/>
          </w:rPr>
          <w:t xml:space="preserve">the relationship between observation distance and probability of detection. </w:t>
        </w:r>
        <w:r>
          <w:rPr>
            <w:rFonts w:ascii="Times New Roman" w:hAnsi="Times New Roman" w:cs="Times New Roman"/>
            <w:sz w:val="20"/>
            <w:szCs w:val="20"/>
          </w:rPr>
          <w:t xml:space="preserve">We collected bearing and distance data for all observations using a compass and a laser rangefinder, and subsequently calculated perpendicular distance from the transect line (as recorded by handheld Global Positioning System: GPSmap 62s, Garmin Ltd.). Songbirds were the only group for which we attained the recommended minimum 60 observ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uckland&lt;/Author&gt;&lt;Year&gt;2001&lt;/Year&gt;&lt;RecNum&gt;2534&lt;/RecNum&gt;&lt;DisplayText&gt;(Buckland et al. 2001)&lt;/DisplayText&gt;&lt;record&gt;&lt;rec-number&gt;2534&lt;/rec-number&gt;&lt;foreign-keys&gt;&lt;key app="EN" db-id="wtxdaseew0tfd1ext9kvpd9qfsved5xex5dz" timestamp="1506459444"&gt;2534&lt;/key&gt;&lt;/foreign-keys&gt;&lt;ref-type name="Book"&gt;6&lt;/ref-type&gt;&lt;contributors&gt;&lt;authors&gt;&lt;author&gt;Buckland, Stephen T&lt;/author&gt;&lt;author&gt;Anderson, David R&lt;/author&gt;&lt;author&gt;Burnham, Kenneth Paul&lt;/author&gt;&lt;author&gt;Laake, Jeffrey Lee&lt;/author&gt;&lt;author&gt;Borchers, David Louis&lt;/author&gt;&lt;author&gt;Thomas, Leonard&lt;/author&gt;&lt;/authors&gt;&lt;/contributors&gt;&lt;titles&gt;&lt;title&gt;Introduction to distance sampling estimating abundance of biological populations&lt;/title&gt;&lt;/titles&gt;&lt;dates&gt;&lt;year&gt;2001&lt;/year&gt;&lt;/dates&gt;&lt;pub-location&gt;Oxford, United Kingdom&lt;/pub-location&gt;&lt;publisher&gt; Oxford Univ.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Buckland et al. 2001)</w:t>
        </w:r>
        <w:r>
          <w:rPr>
            <w:rFonts w:ascii="Times New Roman" w:hAnsi="Times New Roman" w:cs="Times New Roman"/>
            <w:sz w:val="20"/>
            <w:szCs w:val="20"/>
          </w:rPr>
          <w:fldChar w:fldCharType="end"/>
        </w:r>
        <w:r>
          <w:rPr>
            <w:rFonts w:ascii="Times New Roman" w:hAnsi="Times New Roman" w:cs="Times New Roman"/>
            <w:sz w:val="20"/>
            <w:szCs w:val="20"/>
          </w:rPr>
          <w:t xml:space="preserve"> for modelling a detection function.</w:t>
        </w:r>
      </w:ins>
    </w:p>
    <w:p w14:paraId="42F39051" w14:textId="77777777" w:rsidR="00975776" w:rsidRPr="00E23DD9" w:rsidRDefault="00975776" w:rsidP="00975776">
      <w:pPr>
        <w:spacing w:line="240" w:lineRule="auto"/>
        <w:ind w:firstLine="720"/>
        <w:rPr>
          <w:ins w:id="428" w:author="kevin.hawkshaw@sympatico.ca" w:date="2020-10-20T15:08:00Z"/>
          <w:rFonts w:ascii="Times New Roman" w:hAnsi="Times New Roman" w:cs="Times New Roman"/>
          <w:sz w:val="20"/>
          <w:szCs w:val="20"/>
        </w:rPr>
      </w:pPr>
      <w:ins w:id="429" w:author="kevin.hawkshaw@sympatico.ca" w:date="2020-10-20T15:08:00Z">
        <w:r w:rsidRPr="00E23DD9">
          <w:rPr>
            <w:rFonts w:ascii="Times New Roman" w:hAnsi="Times New Roman" w:cs="Times New Roman"/>
            <w:sz w:val="20"/>
            <w:szCs w:val="20"/>
          </w:rPr>
          <w:lastRenderedPageBreak/>
          <w:t xml:space="preserve">We followed </w:t>
        </w:r>
        <w:r>
          <w:rPr>
            <w:rFonts w:ascii="Times New Roman" w:hAnsi="Times New Roman" w:cs="Times New Roman"/>
            <w:sz w:val="20"/>
            <w:szCs w:val="20"/>
          </w:rPr>
          <w:t xml:space="preserve">the recommendations of </w:t>
        </w:r>
        <w:r w:rsidRPr="00E23DD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Thomas&lt;/Author&gt;&lt;Year&gt;2010&lt;/Year&gt;&lt;RecNum&gt;1713&lt;/RecNum&gt;&lt;DisplayText&gt;Thomas et al. (2010)&lt;/DisplayText&gt;&lt;record&gt;&lt;rec-number&gt;1713&lt;/rec-number&gt;&lt;foreign-keys&gt;&lt;key app="EN" db-id="wtxdaseew0tfd1ext9kvpd9qfsved5xex5dz" timestamp="1515449588"&gt;1713&lt;/key&gt;&lt;key app="ENWeb" db-id=""&gt;0&lt;/key&gt;&lt;/foreign-keys&gt;&lt;ref-type name="Journal Article"&gt;17&lt;/ref-type&gt;&lt;contributors&gt;&lt;authors&gt;&lt;author&gt;Thomas, L.&lt;/author&gt;&lt;author&gt;Buckland, S. T.&lt;/author&gt;&lt;author&gt;Rexstad, E. A.&lt;/author&gt;&lt;author&gt;Laake, J. L.&lt;/author&gt;&lt;author&gt;Strindberg, S.&lt;/author&gt;&lt;author&gt;Hedley, S. L.&lt;/author&gt;&lt;author&gt;Bishop, J. R.&lt;/author&gt;&lt;author&gt;Marques, T. A.&lt;/author&gt;&lt;author&gt;Burnham, K. P.&lt;/author&gt;&lt;/authors&gt;&lt;/contributors&gt;&lt;titles&gt;&lt;title&gt;Distance software: design and analysis of distance sampling surveys for estimating population size&lt;/title&gt;&lt;secondary-title&gt;J Appl Ecol&lt;/secondary-title&gt;&lt;/titles&gt;&lt;periodical&gt;&lt;full-title&gt;Journal of Applied Ecology&lt;/full-title&gt;&lt;abbr-1&gt;J. Appl. Ecol.&lt;/abbr-1&gt;&lt;abbr-2&gt;J Appl Ecol&lt;/abbr-2&gt;&lt;/periodical&gt;&lt;pages&gt;5-14&lt;/pages&gt;&lt;volume&gt;47&lt;/volume&gt;&lt;number&gt;1&lt;/number&gt;&lt;dates&gt;&lt;year&gt;2010&lt;/year&gt;&lt;pub-dates&gt;&lt;date&gt;Feb&lt;/date&gt;&lt;/pub-dates&gt;&lt;/dates&gt;&lt;isbn&gt;0021-8901 (Print)&amp;#xD;0021-8901 (Linking)&lt;/isbn&gt;&lt;accession-num&gt;20383262&lt;/accession-num&gt;&lt;urls&gt;&lt;related-urls&gt;&lt;url&gt;https://www.ncbi.nlm.nih.gov/pubmed/20383262&lt;/url&gt;&lt;/related-urls&gt;&lt;/urls&gt;&lt;custom2&gt;PMC2847204&lt;/custom2&gt;&lt;electronic-resource-num&gt;10.1111/j.1365-2664.2009.01737.x&lt;/electronic-resource-num&gt;&lt;/record&gt;&lt;/Cite&gt;&lt;/EndNote&gt;</w:instrText>
        </w:r>
        <w:r w:rsidRPr="00E23DD9">
          <w:rPr>
            <w:rFonts w:ascii="Times New Roman" w:hAnsi="Times New Roman" w:cs="Times New Roman"/>
            <w:sz w:val="20"/>
            <w:szCs w:val="20"/>
          </w:rPr>
          <w:fldChar w:fldCharType="separate"/>
        </w:r>
        <w:r w:rsidRPr="00E23DD9">
          <w:rPr>
            <w:rFonts w:ascii="Times New Roman" w:hAnsi="Times New Roman" w:cs="Times New Roman"/>
            <w:noProof/>
            <w:sz w:val="20"/>
            <w:szCs w:val="20"/>
          </w:rPr>
          <w:t>Thomas et al. (2010)</w:t>
        </w:r>
        <w:r w:rsidRPr="00E23DD9">
          <w:rPr>
            <w:rFonts w:ascii="Times New Roman" w:hAnsi="Times New Roman" w:cs="Times New Roman"/>
            <w:sz w:val="20"/>
            <w:szCs w:val="20"/>
          </w:rPr>
          <w:fldChar w:fldCharType="end"/>
        </w:r>
        <w:r>
          <w:rPr>
            <w:rFonts w:ascii="Times New Roman" w:hAnsi="Times New Roman" w:cs="Times New Roman"/>
            <w:sz w:val="20"/>
            <w:szCs w:val="20"/>
          </w:rPr>
          <w:t xml:space="preserve"> and modelled combinations of key functions (half normal, hazard rate, uniform) and adjustment terms in our detection functions</w:t>
        </w:r>
        <w:r w:rsidRPr="00E23DD9">
          <w:rPr>
            <w:rFonts w:ascii="Times New Roman" w:hAnsi="Times New Roman" w:cs="Times New Roman"/>
            <w:sz w:val="20"/>
            <w:szCs w:val="20"/>
          </w:rPr>
          <w:t>. Also included in candidate models were detection covariates</w:t>
        </w:r>
        <w:r>
          <w:rPr>
            <w:rFonts w:ascii="Times New Roman" w:hAnsi="Times New Roman" w:cs="Times New Roman"/>
            <w:sz w:val="20"/>
            <w:szCs w:val="20"/>
          </w:rPr>
          <w:t>, as follows:</w:t>
        </w:r>
        <w:r w:rsidRPr="00E23DD9">
          <w:rPr>
            <w:rFonts w:ascii="Times New Roman" w:hAnsi="Times New Roman" w:cs="Times New Roman"/>
            <w:sz w:val="20"/>
            <w:szCs w:val="20"/>
          </w:rPr>
          <w:t xml:space="preserve"> day</w:t>
        </w:r>
        <w:r>
          <w:rPr>
            <w:rFonts w:ascii="Times New Roman" w:hAnsi="Times New Roman" w:cs="Times New Roman"/>
            <w:sz w:val="20"/>
            <w:szCs w:val="20"/>
          </w:rPr>
          <w:t xml:space="preserve"> of the year</w:t>
        </w:r>
        <w:r w:rsidRPr="00E23DD9">
          <w:rPr>
            <w:rFonts w:ascii="Times New Roman" w:hAnsi="Times New Roman" w:cs="Times New Roman"/>
            <w:sz w:val="20"/>
            <w:szCs w:val="20"/>
          </w:rPr>
          <w:t xml:space="preserve">, time of day, </w:t>
        </w:r>
        <w:r>
          <w:rPr>
            <w:rFonts w:ascii="Times New Roman" w:hAnsi="Times New Roman" w:cs="Times New Roman"/>
            <w:sz w:val="20"/>
            <w:szCs w:val="20"/>
          </w:rPr>
          <w:t>terrain ruggedness</w:t>
        </w:r>
        <w:r w:rsidRPr="00E23DD9">
          <w:rPr>
            <w:rFonts w:ascii="Times New Roman" w:hAnsi="Times New Roman" w:cs="Times New Roman"/>
            <w:sz w:val="20"/>
            <w:szCs w:val="20"/>
          </w:rPr>
          <w:t xml:space="preserve"> (standard deviation in elevation</w:t>
        </w:r>
        <w:r>
          <w:rPr>
            <w:rFonts w:ascii="Times New Roman" w:hAnsi="Times New Roman" w:cs="Times New Roman"/>
            <w:sz w:val="20"/>
            <w:szCs w:val="20"/>
          </w:rPr>
          <w:t xml:space="preserve">; scale corresponded to that used in subsequent spatial modelling, see section on Density surface modelling), </w:t>
        </w:r>
        <w:r w:rsidRPr="00E23DD9">
          <w:rPr>
            <w:rFonts w:ascii="Times New Roman" w:hAnsi="Times New Roman" w:cs="Times New Roman"/>
            <w:sz w:val="20"/>
            <w:szCs w:val="20"/>
          </w:rPr>
          <w:t xml:space="preserve">wind speed on </w:t>
        </w:r>
        <w:r>
          <w:rPr>
            <w:rFonts w:ascii="Times New Roman" w:hAnsi="Times New Roman" w:cs="Times New Roman"/>
            <w:sz w:val="20"/>
            <w:szCs w:val="20"/>
          </w:rPr>
          <w:t xml:space="preserve">a </w:t>
        </w:r>
        <w:r w:rsidRPr="00E23DD9">
          <w:rPr>
            <w:rFonts w:ascii="Times New Roman" w:hAnsi="Times New Roman" w:cs="Times New Roman"/>
            <w:sz w:val="20"/>
            <w:szCs w:val="20"/>
          </w:rPr>
          <w:t>0-3 scale</w:t>
        </w:r>
        <w:r>
          <w:rPr>
            <w:rFonts w:ascii="Times New Roman" w:hAnsi="Times New Roman" w:cs="Times New Roman"/>
            <w:sz w:val="20"/>
            <w:szCs w:val="20"/>
          </w:rPr>
          <w:t xml:space="preserve"> of increasing severity (upper limit ~ 30-km/hr), observer (Kevin Hawkshaw, Christine Duke, or Erik Hedlin), and species (American Pipit </w:t>
        </w:r>
        <w:r w:rsidRPr="00883360">
          <w:rPr>
            <w:rFonts w:ascii="Times New Roman" w:hAnsi="Times New Roman" w:cs="Times New Roman"/>
            <w:i/>
            <w:sz w:val="20"/>
            <w:szCs w:val="20"/>
          </w:rPr>
          <w:t>Anthus rubescens</w:t>
        </w:r>
        <w:r>
          <w:rPr>
            <w:rFonts w:ascii="Times New Roman" w:hAnsi="Times New Roman" w:cs="Times New Roman"/>
            <w:sz w:val="20"/>
            <w:szCs w:val="20"/>
          </w:rPr>
          <w:t xml:space="preserve">, Horned Lark </w:t>
        </w:r>
        <w:r w:rsidRPr="00883360">
          <w:rPr>
            <w:rFonts w:ascii="Times New Roman" w:hAnsi="Times New Roman" w:cs="Times New Roman"/>
            <w:i/>
            <w:sz w:val="20"/>
            <w:szCs w:val="20"/>
          </w:rPr>
          <w:t>Eremophila alpestris</w:t>
        </w:r>
        <w:r>
          <w:rPr>
            <w:rFonts w:ascii="Times New Roman" w:hAnsi="Times New Roman" w:cs="Times New Roman"/>
            <w:sz w:val="20"/>
            <w:szCs w:val="20"/>
          </w:rPr>
          <w:t xml:space="preserve">, Lapland Longspur </w:t>
        </w:r>
        <w:r w:rsidRPr="00047175">
          <w:rPr>
            <w:rFonts w:ascii="Times New Roman" w:hAnsi="Times New Roman" w:cs="Times New Roman"/>
            <w:i/>
            <w:sz w:val="20"/>
            <w:szCs w:val="20"/>
          </w:rPr>
          <w:t>Calcarius lapponicus</w:t>
        </w:r>
        <w:r>
          <w:rPr>
            <w:rFonts w:ascii="Times New Roman" w:hAnsi="Times New Roman" w:cs="Times New Roman"/>
            <w:sz w:val="20"/>
            <w:szCs w:val="20"/>
          </w:rPr>
          <w:t xml:space="preserve">,  Snow Bunting </w:t>
        </w:r>
        <w:r>
          <w:rPr>
            <w:rFonts w:ascii="Times New Roman" w:hAnsi="Times New Roman" w:cs="Times New Roman"/>
            <w:i/>
            <w:sz w:val="20"/>
            <w:szCs w:val="20"/>
          </w:rPr>
          <w:t>Plectrophenax nivalis</w:t>
        </w:r>
        <w:r>
          <w:rPr>
            <w:rFonts w:ascii="Times New Roman" w:hAnsi="Times New Roman" w:cs="Times New Roman"/>
            <w:sz w:val="20"/>
            <w:szCs w:val="20"/>
          </w:rPr>
          <w:t xml:space="preserve">, or unknown). </w:t>
        </w:r>
      </w:ins>
    </w:p>
    <w:p w14:paraId="14F45BE1" w14:textId="77777777" w:rsidR="00975776" w:rsidRPr="00E23DD9" w:rsidRDefault="00975776" w:rsidP="00975776">
      <w:pPr>
        <w:spacing w:line="240" w:lineRule="auto"/>
        <w:ind w:firstLine="720"/>
        <w:rPr>
          <w:ins w:id="430" w:author="kevin.hawkshaw@sympatico.ca" w:date="2020-10-20T15:08:00Z"/>
          <w:rFonts w:ascii="Times New Roman" w:hAnsi="Times New Roman" w:cs="Times New Roman"/>
          <w:sz w:val="20"/>
          <w:szCs w:val="20"/>
        </w:rPr>
      </w:pPr>
      <w:ins w:id="431" w:author="kevin.hawkshaw@sympatico.ca" w:date="2020-10-20T15:08:00Z">
        <w:r w:rsidRPr="00E23DD9">
          <w:rPr>
            <w:rFonts w:ascii="Times New Roman" w:hAnsi="Times New Roman" w:cs="Times New Roman"/>
            <w:sz w:val="20"/>
            <w:szCs w:val="20"/>
          </w:rPr>
          <w:t xml:space="preserve">The </w:t>
        </w:r>
        <w:r>
          <w:rPr>
            <w:rFonts w:ascii="Times New Roman" w:hAnsi="Times New Roman" w:cs="Times New Roman"/>
            <w:sz w:val="20"/>
            <w:szCs w:val="20"/>
          </w:rPr>
          <w:t>best fitting detection function</w:t>
        </w:r>
        <w:r w:rsidRPr="00E23DD9">
          <w:rPr>
            <w:rFonts w:ascii="Times New Roman" w:hAnsi="Times New Roman" w:cs="Times New Roman"/>
            <w:sz w:val="20"/>
            <w:szCs w:val="20"/>
          </w:rPr>
          <w:t xml:space="preserve"> for each </w:t>
        </w:r>
        <w:r>
          <w:rPr>
            <w:rFonts w:ascii="Times New Roman" w:hAnsi="Times New Roman" w:cs="Times New Roman"/>
            <w:sz w:val="20"/>
            <w:szCs w:val="20"/>
          </w:rPr>
          <w:t>species or group</w:t>
        </w:r>
        <w:r w:rsidRPr="00E23DD9">
          <w:rPr>
            <w:rFonts w:ascii="Times New Roman" w:hAnsi="Times New Roman" w:cs="Times New Roman"/>
            <w:sz w:val="20"/>
            <w:szCs w:val="20"/>
          </w:rPr>
          <w:t xml:space="preserve"> was selected by comparing</w:t>
        </w:r>
        <w:r>
          <w:rPr>
            <w:rFonts w:ascii="Times New Roman" w:hAnsi="Times New Roman" w:cs="Times New Roman"/>
            <w:sz w:val="20"/>
            <w:szCs w:val="20"/>
          </w:rPr>
          <w:t xml:space="preserve"> Akaike’s Information Criterion corrected for small sample size</w:t>
        </w:r>
        <w:r w:rsidRPr="00E23DD9">
          <w:rPr>
            <w:rFonts w:ascii="Times New Roman" w:hAnsi="Times New Roman" w:cs="Times New Roman"/>
            <w:sz w:val="20"/>
            <w:szCs w:val="20"/>
          </w:rPr>
          <w:t xml:space="preserve"> </w:t>
        </w:r>
        <w:r>
          <w:rPr>
            <w:rFonts w:ascii="Times New Roman" w:hAnsi="Times New Roman" w:cs="Times New Roman"/>
            <w:sz w:val="20"/>
            <w:szCs w:val="20"/>
          </w:rPr>
          <w:t xml:space="preserve">(AICc) </w:t>
        </w:r>
        <w:r w:rsidRPr="00E23DD9">
          <w:rPr>
            <w:rFonts w:ascii="Times New Roman" w:hAnsi="Times New Roman" w:cs="Times New Roman"/>
            <w:sz w:val="20"/>
            <w:szCs w:val="20"/>
          </w:rPr>
          <w:t>for the suite of candidate models and selecting the</w:t>
        </w:r>
        <w:r>
          <w:rPr>
            <w:rFonts w:ascii="Times New Roman" w:hAnsi="Times New Roman" w:cs="Times New Roman"/>
            <w:sz w:val="20"/>
            <w:szCs w:val="20"/>
          </w:rPr>
          <w:t xml:space="preserve"> competitive model (</w:t>
        </w:r>
        <w:r w:rsidRPr="00E23DD9">
          <w:rPr>
            <w:rFonts w:ascii="Times New Roman" w:hAnsi="Times New Roman" w:cs="Times New Roman"/>
            <w:sz w:val="20"/>
            <w:szCs w:val="20"/>
          </w:rPr>
          <w:t>∆AIC</w:t>
        </w:r>
        <w:r>
          <w:rPr>
            <w:rFonts w:ascii="Times New Roman" w:hAnsi="Times New Roman" w:cs="Times New Roman"/>
            <w:sz w:val="20"/>
            <w:szCs w:val="20"/>
          </w:rPr>
          <w:t>c</w:t>
        </w:r>
        <w:r w:rsidRPr="00E23DD9">
          <w:rPr>
            <w:rFonts w:ascii="Times New Roman" w:hAnsi="Times New Roman" w:cs="Times New Roman"/>
            <w:sz w:val="20"/>
            <w:szCs w:val="20"/>
          </w:rPr>
          <w:t xml:space="preserve"> &lt; 2</w:t>
        </w:r>
        <w:r>
          <w:rPr>
            <w:rFonts w:ascii="Times New Roman" w:hAnsi="Times New Roman" w:cs="Times New Roman"/>
            <w:sz w:val="20"/>
            <w:szCs w:val="20"/>
          </w:rPr>
          <w:t xml:space="preserve">) </w:t>
        </w:r>
        <w:r w:rsidRPr="00E23DD9">
          <w:rPr>
            <w:rFonts w:ascii="Times New Roman" w:hAnsi="Times New Roman" w:cs="Times New Roman"/>
            <w:sz w:val="20"/>
            <w:szCs w:val="20"/>
          </w:rPr>
          <w:t>with the fewest parameters</w:t>
        </w:r>
        <w:r>
          <w:rPr>
            <w:rFonts w:ascii="Times New Roman" w:hAnsi="Times New Roman" w:cs="Times New Roman"/>
            <w:sz w:val="20"/>
            <w:szCs w:val="20"/>
          </w:rPr>
          <w:t xml:space="preserve"> for subsequent spatiotemporal modelling</w:t>
        </w:r>
        <w:r w:rsidRPr="00E23DD9">
          <w:rPr>
            <w:rFonts w:ascii="Times New Roman" w:hAnsi="Times New Roman" w:cs="Times New Roman"/>
            <w:sz w:val="20"/>
            <w:szCs w:val="20"/>
          </w:rPr>
          <w:t xml:space="preserve">. Detection functions were fit using the package </w:t>
        </w:r>
        <w:r w:rsidRPr="00871069">
          <w:rPr>
            <w:rFonts w:ascii="Times New Roman" w:hAnsi="Times New Roman" w:cs="Times New Roman"/>
            <w:i/>
            <w:sz w:val="20"/>
            <w:szCs w:val="20"/>
          </w:rPr>
          <w:t>Distance</w:t>
        </w:r>
        <w:r w:rsidRPr="00E23DD9">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ller&lt;/Author&gt;&lt;Year&gt;2019&lt;/Year&gt;&lt;RecNum&gt;6974&lt;/RecNum&gt;&lt;DisplayText&gt;(Miller et al. 2019)&lt;/DisplayText&gt;&lt;record&gt;&lt;rec-number&gt;6974&lt;/rec-number&gt;&lt;foreign-keys&gt;&lt;key app="EN" db-id="wtxdaseew0tfd1ext9kvpd9qfsved5xex5dz" timestamp="1590210738"&gt;6974&lt;/key&gt;&lt;/foreign-keys&gt;&lt;ref-type name="Journal Article"&gt;17&lt;/ref-type&gt;&lt;contributors&gt;&lt;authors&gt;&lt;author&gt;Miller, David&lt;/author&gt;&lt;author&gt;Rexstad, Eric&lt;/author&gt;&lt;author&gt;Thomas, Len&lt;/author&gt;&lt;author&gt;Marshall, Laura&lt;/author&gt;&lt;author&gt;Laake, Jeffrey&lt;/author&gt;&lt;/authors&gt;&lt;/contributors&gt;&lt;titles&gt;&lt;title&gt;Distance Sampling in R&lt;/title&gt;&lt;secondary-title&gt;Journal of Statistical Software, Articles&lt;/secondary-title&gt;&lt;/titles&gt;&lt;pages&gt;1–28&lt;/pages&gt;&lt;volume&gt;89&lt;/volume&gt;&lt;number&gt;1&lt;/number&gt;&lt;keywords&gt;&lt;keyword&gt;distance sampling; abundance estimation; line transect; point transecs; detection function; Horvitz-Thompson; R; distance&lt;/keyword&gt;&lt;/keywords&gt;&lt;dates&gt;&lt;year&gt;2019&lt;/year&gt;&lt;/dates&gt;&lt;work-type&gt;https://doi.org/10.18637/jss.v089.i01&lt;/work-type&gt;&lt;urls&gt;&lt;related-urls&gt;&lt;url&gt;https://www.jstatsoft.org/v089/i01&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Miller et al. 2019)</w:t>
        </w:r>
        <w:r>
          <w:rPr>
            <w:rFonts w:ascii="Times New Roman" w:hAnsi="Times New Roman" w:cs="Times New Roman"/>
            <w:sz w:val="20"/>
            <w:szCs w:val="20"/>
          </w:rPr>
          <w:fldChar w:fldCharType="end"/>
        </w:r>
        <w:r w:rsidRPr="00E23DD9">
          <w:rPr>
            <w:rFonts w:ascii="Times New Roman" w:hAnsi="Times New Roman" w:cs="Times New Roman"/>
            <w:sz w:val="20"/>
            <w:szCs w:val="20"/>
          </w:rPr>
          <w:t xml:space="preserve"> in the R statistical environmen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 Core Team&lt;/Author&gt;&lt;Year&gt;2020&lt;/Year&gt;&lt;RecNum&gt;4086&lt;/RecNum&gt;&lt;DisplayText&gt;(R Core Team 2020)&lt;/DisplayText&gt;&lt;record&gt;&lt;rec-number&gt;4086&lt;/rec-number&gt;&lt;foreign-keys&gt;&lt;key app="EN" db-id="wtxdaseew0tfd1ext9kvpd9qfsved5xex5dz" timestamp="1536780392"&gt;4086&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R Core Team 2020)</w:t>
        </w:r>
        <w:r>
          <w:rPr>
            <w:rFonts w:ascii="Times New Roman" w:hAnsi="Times New Roman" w:cs="Times New Roman"/>
            <w:sz w:val="20"/>
            <w:szCs w:val="20"/>
          </w:rPr>
          <w:fldChar w:fldCharType="end"/>
        </w:r>
        <w:r>
          <w:rPr>
            <w:rFonts w:ascii="Times New Roman" w:hAnsi="Times New Roman" w:cs="Times New Roman"/>
            <w:sz w:val="20"/>
            <w:szCs w:val="20"/>
          </w:rPr>
          <w:t>.</w:t>
        </w:r>
        <w:r w:rsidRPr="00E23DD9">
          <w:rPr>
            <w:rFonts w:ascii="Times New Roman" w:hAnsi="Times New Roman" w:cs="Times New Roman"/>
            <w:sz w:val="20"/>
            <w:szCs w:val="20"/>
          </w:rPr>
          <w:t xml:space="preserve"> </w:t>
        </w:r>
      </w:ins>
    </w:p>
    <w:p w14:paraId="7D758227" w14:textId="77777777" w:rsidR="00975776" w:rsidRPr="00E23DD9" w:rsidRDefault="00975776">
      <w:pPr>
        <w:pStyle w:val="Heading6"/>
        <w:rPr>
          <w:ins w:id="432" w:author="kevin.hawkshaw@sympatico.ca" w:date="2020-10-20T15:08:00Z"/>
        </w:rPr>
        <w:pPrChange w:id="433" w:author="kevin.hawkshaw@sympatico.ca" w:date="2020-10-20T15:11:00Z">
          <w:pPr>
            <w:pStyle w:val="Heading2"/>
          </w:pPr>
        </w:pPrChange>
      </w:pPr>
      <w:ins w:id="434" w:author="kevin.hawkshaw@sympatico.ca" w:date="2020-10-20T15:08:00Z">
        <w:r w:rsidRPr="00E23DD9">
          <w:t>Density surface modelling</w:t>
        </w:r>
      </w:ins>
    </w:p>
    <w:p w14:paraId="200F13F2" w14:textId="77777777" w:rsidR="00975776" w:rsidRPr="00E23DD9" w:rsidRDefault="00975776" w:rsidP="00975776">
      <w:pPr>
        <w:spacing w:line="240" w:lineRule="auto"/>
        <w:rPr>
          <w:ins w:id="435" w:author="kevin.hawkshaw@sympatico.ca" w:date="2020-10-20T15:08:00Z"/>
          <w:rFonts w:ascii="Times New Roman" w:hAnsi="Times New Roman" w:cs="Times New Roman"/>
          <w:sz w:val="20"/>
          <w:szCs w:val="20"/>
        </w:rPr>
      </w:pPr>
      <w:ins w:id="436" w:author="kevin.hawkshaw@sympatico.ca" w:date="2020-10-20T15:08:00Z">
        <w:r>
          <w:rPr>
            <w:rFonts w:ascii="Times New Roman" w:hAnsi="Times New Roman" w:cs="Times New Roman"/>
            <w:sz w:val="20"/>
            <w:szCs w:val="20"/>
          </w:rPr>
          <w:t>The second step of our analysis, we modelled our count data, adjusted for detection, as a function of</w:t>
        </w:r>
        <w:r w:rsidRPr="00E23DD9">
          <w:rPr>
            <w:rFonts w:ascii="Times New Roman" w:hAnsi="Times New Roman" w:cs="Times New Roman"/>
            <w:sz w:val="20"/>
            <w:szCs w:val="20"/>
          </w:rPr>
          <w:t xml:space="preserve"> </w:t>
        </w:r>
        <w:r>
          <w:rPr>
            <w:rFonts w:ascii="Times New Roman" w:hAnsi="Times New Roman" w:cs="Times New Roman"/>
            <w:sz w:val="20"/>
            <w:szCs w:val="20"/>
          </w:rPr>
          <w:t>habitat covariates</w:t>
        </w:r>
        <w:r w:rsidRPr="00E23DD9">
          <w:rPr>
            <w:rFonts w:ascii="Times New Roman" w:hAnsi="Times New Roman" w:cs="Times New Roman"/>
            <w:sz w:val="20"/>
            <w:szCs w:val="20"/>
          </w:rPr>
          <w:t xml:space="preserve">. </w:t>
        </w:r>
        <w:r>
          <w:rPr>
            <w:rFonts w:ascii="Times New Roman" w:hAnsi="Times New Roman" w:cs="Times New Roman"/>
            <w:sz w:val="20"/>
            <w:szCs w:val="20"/>
          </w:rPr>
          <w:t xml:space="preserve">We only constructed habitat models for Lapland Longspurs and Snow Buntings, as other species were too uncommon to produce reliable results. </w:t>
        </w:r>
        <w:r w:rsidRPr="00E23DD9">
          <w:rPr>
            <w:rFonts w:ascii="Times New Roman" w:hAnsi="Times New Roman" w:cs="Times New Roman"/>
            <w:sz w:val="20"/>
            <w:szCs w:val="20"/>
          </w:rPr>
          <w:t xml:space="preserve">Analyses </w:t>
        </w:r>
        <w:r>
          <w:rPr>
            <w:rFonts w:ascii="Times New Roman" w:hAnsi="Times New Roman" w:cs="Times New Roman"/>
            <w:sz w:val="20"/>
            <w:szCs w:val="20"/>
          </w:rPr>
          <w:t>were conducted using</w:t>
        </w:r>
        <w:r w:rsidRPr="00E23DD9">
          <w:rPr>
            <w:rFonts w:ascii="Times New Roman" w:hAnsi="Times New Roman" w:cs="Times New Roman"/>
            <w:sz w:val="20"/>
            <w:szCs w:val="20"/>
          </w:rPr>
          <w:t xml:space="preserve"> the R package </w:t>
        </w:r>
        <w:r w:rsidRPr="00871069">
          <w:rPr>
            <w:rFonts w:ascii="Times New Roman" w:hAnsi="Times New Roman" w:cs="Times New Roman"/>
            <w:i/>
            <w:sz w:val="20"/>
            <w:szCs w:val="20"/>
          </w:rPr>
          <w:t>dsm</w:t>
        </w:r>
        <w:r w:rsidRPr="00E23DD9">
          <w:rPr>
            <w:rFonts w:ascii="Times New Roman" w:hAnsi="Times New Roman" w:cs="Times New Roman"/>
            <w:sz w:val="20"/>
            <w:szCs w:val="20"/>
          </w:rPr>
          <w:t xml:space="preserve"> </w:t>
        </w:r>
        <w:r w:rsidRPr="00E23DD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ller&lt;/Author&gt;&lt;Year&gt;2020&lt;/Year&gt;&lt;RecNum&gt;3797&lt;/RecNum&gt;&lt;DisplayText&gt;(Miller et al. 2020)&lt;/DisplayText&gt;&lt;record&gt;&lt;rec-number&gt;3797&lt;/rec-number&gt;&lt;foreign-keys&gt;&lt;key app="EN" db-id="wtxdaseew0tfd1ext9kvpd9qfsved5xex5dz" timestamp="1517802182"&gt;3797&lt;/key&gt;&lt;/foreign-keys&gt;&lt;ref-type name="Computer Program"&gt;9&lt;/ref-type&gt;&lt;contributors&gt;&lt;authors&gt;&lt;author&gt;Miller, David L&lt;/author&gt;&lt;author&gt;Rexstad, Eric&lt;/author&gt;&lt;author&gt;Burt, Louise&lt;/author&gt;&lt;author&gt;Bravington, Mark V&lt;/author&gt;&lt;author&gt;Hedley, Sharon&lt;/author&gt;&lt;/authors&gt;&lt;/contributors&gt;&lt;titles&gt;&lt;title&gt;dsm: Density Surface Modelling of Distance Sampling Data&lt;/title&gt;&lt;/titles&gt;&lt;edition&gt;R package version 2.3.0&lt;/edition&gt;&lt;dates&gt;&lt;year&gt;2020&lt;/year&gt;&lt;/dates&gt;&lt;urls&gt;&lt;related-urls&gt;&lt;url&gt;https://CRAN.R-project.org/package=dsm&lt;/url&gt;&lt;/related-urls&gt;&lt;/urls&gt;&lt;/record&gt;&lt;/Cite&gt;&lt;/EndNote&gt;</w:instrText>
        </w:r>
        <w:r w:rsidRPr="00E23DD9">
          <w:rPr>
            <w:rFonts w:ascii="Times New Roman" w:hAnsi="Times New Roman" w:cs="Times New Roman"/>
            <w:sz w:val="20"/>
            <w:szCs w:val="20"/>
          </w:rPr>
          <w:fldChar w:fldCharType="separate"/>
        </w:r>
        <w:r>
          <w:rPr>
            <w:rFonts w:ascii="Times New Roman" w:hAnsi="Times New Roman" w:cs="Times New Roman"/>
            <w:noProof/>
            <w:sz w:val="20"/>
            <w:szCs w:val="20"/>
          </w:rPr>
          <w:t>(Miller et al. 2020)</w:t>
        </w:r>
        <w:r w:rsidRPr="00E23DD9">
          <w:rPr>
            <w:rFonts w:ascii="Times New Roman" w:hAnsi="Times New Roman" w:cs="Times New Roman"/>
            <w:sz w:val="20"/>
            <w:szCs w:val="20"/>
          </w:rPr>
          <w:fldChar w:fldCharType="end"/>
        </w:r>
        <w:r>
          <w:rPr>
            <w:rFonts w:ascii="Times New Roman" w:hAnsi="Times New Roman" w:cs="Times New Roman"/>
            <w:sz w:val="20"/>
            <w:szCs w:val="20"/>
          </w:rPr>
          <w:t xml:space="preserve">. </w:t>
        </w:r>
      </w:ins>
    </w:p>
    <w:p w14:paraId="7D7CF577" w14:textId="77777777" w:rsidR="00975776" w:rsidRPr="00E23DD9" w:rsidRDefault="00975776" w:rsidP="00975776">
      <w:pPr>
        <w:spacing w:line="240" w:lineRule="auto"/>
        <w:ind w:firstLine="720"/>
        <w:rPr>
          <w:ins w:id="437" w:author="kevin.hawkshaw@sympatico.ca" w:date="2020-10-20T15:08:00Z"/>
          <w:rFonts w:ascii="Times New Roman" w:hAnsi="Times New Roman" w:cs="Times New Roman"/>
          <w:sz w:val="20"/>
          <w:szCs w:val="20"/>
        </w:rPr>
      </w:pPr>
      <w:ins w:id="438" w:author="kevin.hawkshaw@sympatico.ca" w:date="2020-10-20T15:08:00Z">
        <w:r>
          <w:rPr>
            <w:rFonts w:ascii="Times New Roman" w:hAnsi="Times New Roman" w:cs="Times New Roman"/>
            <w:sz w:val="20"/>
            <w:szCs w:val="20"/>
          </w:rPr>
          <w:t>We included</w:t>
        </w:r>
        <w:r w:rsidRPr="00E23DD9">
          <w:rPr>
            <w:rFonts w:ascii="Times New Roman" w:hAnsi="Times New Roman" w:cs="Times New Roman"/>
            <w:sz w:val="20"/>
            <w:szCs w:val="20"/>
          </w:rPr>
          <w:t xml:space="preserve"> </w:t>
        </w:r>
        <w:r>
          <w:rPr>
            <w:rFonts w:ascii="Times New Roman" w:hAnsi="Times New Roman" w:cs="Times New Roman"/>
            <w:sz w:val="20"/>
            <w:szCs w:val="20"/>
          </w:rPr>
          <w:t>four</w:t>
        </w:r>
        <w:r w:rsidRPr="00E23DD9">
          <w:rPr>
            <w:rFonts w:ascii="Times New Roman" w:hAnsi="Times New Roman" w:cs="Times New Roman"/>
            <w:sz w:val="20"/>
            <w:szCs w:val="20"/>
          </w:rPr>
          <w:t xml:space="preserve"> </w:t>
        </w:r>
        <w:r>
          <w:rPr>
            <w:rFonts w:ascii="Times New Roman" w:hAnsi="Times New Roman" w:cs="Times New Roman"/>
            <w:sz w:val="20"/>
            <w:szCs w:val="20"/>
          </w:rPr>
          <w:t xml:space="preserve">habitat variables in our candidate DSMs, as follows: ruggedness, </w:t>
        </w:r>
        <w:r w:rsidRPr="00E23DD9">
          <w:rPr>
            <w:rFonts w:ascii="Times New Roman" w:hAnsi="Times New Roman" w:cs="Times New Roman"/>
            <w:sz w:val="20"/>
            <w:szCs w:val="20"/>
          </w:rPr>
          <w:t>NDVI, proportion freshwater</w:t>
        </w:r>
        <w:r>
          <w:rPr>
            <w:rFonts w:ascii="Times New Roman" w:hAnsi="Times New Roman" w:cs="Times New Roman"/>
            <w:sz w:val="20"/>
            <w:szCs w:val="20"/>
          </w:rPr>
          <w:t xml:space="preserve"> cover</w:t>
        </w:r>
        <w:r w:rsidRPr="00E23DD9">
          <w:rPr>
            <w:rFonts w:ascii="Times New Roman" w:hAnsi="Times New Roman" w:cs="Times New Roman"/>
            <w:sz w:val="20"/>
            <w:szCs w:val="20"/>
          </w:rPr>
          <w:t xml:space="preserve">, and elevation. Data exploration proceeded according to the protocol of </w:t>
        </w:r>
        <w:r w:rsidRPr="00E23DD9">
          <w:rPr>
            <w:rFonts w:ascii="Times New Roman" w:hAnsi="Times New Roman" w:cs="Times New Roman"/>
            <w:sz w:val="20"/>
            <w:szCs w:val="20"/>
          </w:rPr>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gQXV0aG9yWWVhcj0iMSI+PEF1dGhvcj5adXVyPC9BdXRob3I+PFllYXI+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E23DD9">
          <w:rPr>
            <w:rFonts w:ascii="Times New Roman" w:hAnsi="Times New Roman" w:cs="Times New Roman"/>
            <w:sz w:val="20"/>
            <w:szCs w:val="20"/>
          </w:rPr>
        </w:r>
        <w:r w:rsidRPr="00E23DD9">
          <w:rPr>
            <w:rFonts w:ascii="Times New Roman" w:hAnsi="Times New Roman" w:cs="Times New Roman"/>
            <w:sz w:val="20"/>
            <w:szCs w:val="20"/>
          </w:rPr>
          <w:fldChar w:fldCharType="separate"/>
        </w:r>
        <w:r w:rsidRPr="00E23DD9">
          <w:rPr>
            <w:rFonts w:ascii="Times New Roman" w:hAnsi="Times New Roman" w:cs="Times New Roman"/>
            <w:noProof/>
            <w:sz w:val="20"/>
            <w:szCs w:val="20"/>
          </w:rPr>
          <w:t>Zuur et al. (2010)</w:t>
        </w:r>
        <w:r w:rsidRPr="00E23DD9">
          <w:rPr>
            <w:rFonts w:ascii="Times New Roman" w:hAnsi="Times New Roman" w:cs="Times New Roman"/>
            <w:sz w:val="20"/>
            <w:szCs w:val="20"/>
          </w:rPr>
          <w:fldChar w:fldCharType="end"/>
        </w:r>
        <w:r w:rsidRPr="00E23DD9">
          <w:rPr>
            <w:rFonts w:ascii="Times New Roman" w:hAnsi="Times New Roman" w:cs="Times New Roman"/>
            <w:sz w:val="20"/>
            <w:szCs w:val="20"/>
          </w:rPr>
          <w:t xml:space="preserve">, and </w:t>
        </w:r>
        <w:r>
          <w:rPr>
            <w:rFonts w:ascii="Times New Roman" w:hAnsi="Times New Roman" w:cs="Times New Roman"/>
            <w:sz w:val="20"/>
            <w:szCs w:val="20"/>
          </w:rPr>
          <w:t xml:space="preserve">we ensured </w:t>
        </w:r>
        <w:r w:rsidRPr="00E23DD9">
          <w:rPr>
            <w:rFonts w:ascii="Times New Roman" w:hAnsi="Times New Roman" w:cs="Times New Roman"/>
            <w:sz w:val="20"/>
            <w:szCs w:val="20"/>
          </w:rPr>
          <w:t xml:space="preserve">collinearity among predictors </w:t>
        </w:r>
        <w:r>
          <w:rPr>
            <w:rFonts w:ascii="Times New Roman" w:hAnsi="Times New Roman" w:cs="Times New Roman"/>
            <w:sz w:val="20"/>
            <w:szCs w:val="20"/>
          </w:rPr>
          <w:t>included in a given model was |</w:t>
        </w:r>
        <w:r w:rsidRPr="003460A9">
          <w:rPr>
            <w:rFonts w:ascii="Times New Roman" w:hAnsi="Times New Roman" w:cs="Times New Roman"/>
            <w:i/>
            <w:sz w:val="20"/>
            <w:szCs w:val="20"/>
          </w:rPr>
          <w:t>R</w:t>
        </w:r>
        <w:r>
          <w:rPr>
            <w:rFonts w:ascii="Times New Roman" w:hAnsi="Times New Roman" w:cs="Times New Roman"/>
            <w:sz w:val="20"/>
            <w:szCs w:val="20"/>
          </w:rPr>
          <w:t>| ≤ 0.6</w:t>
        </w:r>
        <w:r w:rsidRPr="00E23DD9">
          <w:rPr>
            <w:rFonts w:ascii="Times New Roman" w:hAnsi="Times New Roman" w:cs="Times New Roman"/>
            <w:sz w:val="20"/>
            <w:szCs w:val="20"/>
          </w:rPr>
          <w:t xml:space="preserve">. </w:t>
        </w:r>
        <w:r>
          <w:rPr>
            <w:rFonts w:ascii="Times New Roman" w:hAnsi="Times New Roman" w:cs="Times New Roman"/>
            <w:sz w:val="20"/>
            <w:szCs w:val="20"/>
          </w:rPr>
          <w:t>We standardized all continuous covariates prior to analyses.</w:t>
        </w:r>
      </w:ins>
    </w:p>
    <w:p w14:paraId="3DE1CC2B" w14:textId="77777777" w:rsidR="00975776" w:rsidRPr="00E23DD9" w:rsidRDefault="00975776" w:rsidP="00975776">
      <w:pPr>
        <w:spacing w:line="240" w:lineRule="auto"/>
        <w:ind w:firstLine="720"/>
        <w:rPr>
          <w:ins w:id="439" w:author="kevin.hawkshaw@sympatico.ca" w:date="2020-10-20T15:08:00Z"/>
          <w:rFonts w:ascii="Times New Roman" w:hAnsi="Times New Roman" w:cs="Times New Roman"/>
          <w:sz w:val="20"/>
          <w:szCs w:val="20"/>
        </w:rPr>
      </w:pPr>
      <w:ins w:id="440" w:author="kevin.hawkshaw@sympatico.ca" w:date="2020-10-20T15:08:00Z">
        <w:r>
          <w:rPr>
            <w:rFonts w:ascii="Times New Roman" w:hAnsi="Times New Roman" w:cs="Times New Roman"/>
            <w:sz w:val="20"/>
            <w:szCs w:val="20"/>
          </w:rPr>
          <w:t>Because habitat can vary along a line transect, during DSM analyses they are typically</w:t>
        </w:r>
        <w:r w:rsidRPr="00E23DD9">
          <w:rPr>
            <w:rFonts w:ascii="Times New Roman" w:hAnsi="Times New Roman" w:cs="Times New Roman"/>
            <w:sz w:val="20"/>
            <w:szCs w:val="20"/>
          </w:rPr>
          <w:t xml:space="preserve"> </w:t>
        </w:r>
        <w:r>
          <w:rPr>
            <w:rFonts w:ascii="Times New Roman" w:hAnsi="Times New Roman" w:cs="Times New Roman"/>
            <w:sz w:val="20"/>
            <w:szCs w:val="20"/>
          </w:rPr>
          <w:t>divided</w:t>
        </w:r>
        <w:r w:rsidRPr="00E23DD9">
          <w:rPr>
            <w:rFonts w:ascii="Times New Roman" w:hAnsi="Times New Roman" w:cs="Times New Roman"/>
            <w:sz w:val="20"/>
            <w:szCs w:val="20"/>
          </w:rPr>
          <w:t xml:space="preserve"> into smaller segments</w:t>
        </w:r>
        <w:r>
          <w:rPr>
            <w:rFonts w:ascii="Times New Roman" w:hAnsi="Times New Roman" w:cs="Times New Roman"/>
            <w:sz w:val="20"/>
            <w:szCs w:val="20"/>
          </w:rPr>
          <w:t xml:space="preserve">. In our study segment length was approximately 250-m, and corresponded to roughly twice the truncation distance used when modelling the detection function for a given species or group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etersen&lt;/Author&gt;&lt;Year&gt;2011&lt;/Year&gt;&lt;RecNum&gt;4674&lt;/RecNum&gt;&lt;DisplayText&gt;(Petersen et al. 2011)&lt;/DisplayText&gt;&lt;record&gt;&lt;rec-number&gt;4674&lt;/rec-number&gt;&lt;foreign-keys&gt;&lt;key app="EN" db-id="wtxdaseew0tfd1ext9kvpd9qfsved5xex5dz" timestamp="1556644965"&gt;4674&lt;/key&gt;&lt;/foreign-keys&gt;&lt;ref-type name="Report"&gt;27&lt;/ref-type&gt;&lt;contributors&gt;&lt;authors&gt;&lt;author&gt;Petersen, Ib Krag&lt;/author&gt;&lt;author&gt;MacKenzie, Monique Lea&lt;/author&gt;&lt;author&gt;Rexstad, Eric&lt;/author&gt;&lt;author&gt;Wisz, Mary S&lt;/author&gt;&lt;author&gt;Fox, Anthony D&lt;/author&gt;&lt;/authors&gt;&lt;tertiary-authors&gt;&lt;author&gt;University of St Andrews&lt;/author&gt;&lt;/tertiary-authors&gt;&lt;/contributors&gt;&lt;titles&gt;&lt;title&gt;Comparing pre-and post-construction distributions of long-tailed ducks Clangula hyemalis in and around the Nysted offshore wind farm, Denmark: a quasi-designed experiment accounting for imperfect detection, local surface features and autocorrelation&lt;/title&gt;&lt;secondary-title&gt;CREEM Technical Report&lt;/secondary-title&gt;&lt;/titles&gt;&lt;number&gt;no. 2011-1&lt;/number&gt;&lt;dates&gt;&lt;year&gt;2011&lt;/year&gt;&lt;/dates&gt;&lt;pub-location&gt;St. Andrews, Scotland&lt;/pub-location&gt;&lt;publisher&gt;University of St Andrew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Petersen et al. 2011)</w:t>
        </w:r>
        <w:r>
          <w:rPr>
            <w:rFonts w:ascii="Times New Roman" w:hAnsi="Times New Roman" w:cs="Times New Roman"/>
            <w:sz w:val="20"/>
            <w:szCs w:val="20"/>
          </w:rPr>
          <w:fldChar w:fldCharType="end"/>
        </w:r>
        <w:r>
          <w:rPr>
            <w:rFonts w:ascii="Times New Roman" w:hAnsi="Times New Roman" w:cs="Times New Roman"/>
            <w:sz w:val="20"/>
            <w:szCs w:val="20"/>
          </w:rPr>
          <w:t>, thus our sampling units were approximately square. Because segments were nested within transects, we included a random effect of transect identification number. Only a minority of transects were repeated in both sampling periods, and these visits were spaced more than two weeks apart, so we assumed pseudoreplication was minimal.</w:t>
        </w:r>
      </w:ins>
    </w:p>
    <w:p w14:paraId="1A6263B7" w14:textId="77777777" w:rsidR="00975776" w:rsidRPr="00E23DD9" w:rsidRDefault="00975776" w:rsidP="00975776">
      <w:pPr>
        <w:spacing w:line="240" w:lineRule="auto"/>
        <w:ind w:firstLine="720"/>
        <w:rPr>
          <w:ins w:id="441" w:author="kevin.hawkshaw@sympatico.ca" w:date="2020-10-20T15:08:00Z"/>
          <w:rFonts w:ascii="Times New Roman" w:hAnsi="Times New Roman" w:cs="Times New Roman"/>
          <w:sz w:val="20"/>
          <w:szCs w:val="20"/>
        </w:rPr>
      </w:pPr>
      <w:ins w:id="442" w:author="kevin.hawkshaw@sympatico.ca" w:date="2020-10-20T15:08:00Z">
        <w:r>
          <w:rPr>
            <w:rFonts w:ascii="Times New Roman" w:hAnsi="Times New Roman" w:cs="Times New Roman"/>
            <w:sz w:val="20"/>
            <w:szCs w:val="20"/>
          </w:rPr>
          <w:t>F</w:t>
        </w:r>
        <w:r w:rsidRPr="00E23DD9">
          <w:rPr>
            <w:rFonts w:ascii="Times New Roman" w:hAnsi="Times New Roman" w:cs="Times New Roman"/>
            <w:sz w:val="20"/>
            <w:szCs w:val="20"/>
          </w:rPr>
          <w:t>or each habitat index</w:t>
        </w:r>
        <w:r>
          <w:rPr>
            <w:rFonts w:ascii="Times New Roman" w:hAnsi="Times New Roman" w:cs="Times New Roman"/>
            <w:sz w:val="20"/>
            <w:szCs w:val="20"/>
          </w:rPr>
          <w:t>, data</w:t>
        </w:r>
        <w:r w:rsidRPr="00E23DD9">
          <w:rPr>
            <w:rFonts w:ascii="Times New Roman" w:hAnsi="Times New Roman" w:cs="Times New Roman"/>
            <w:sz w:val="20"/>
            <w:szCs w:val="20"/>
          </w:rPr>
          <w:t xml:space="preserve"> were </w:t>
        </w:r>
        <w:r>
          <w:rPr>
            <w:rFonts w:ascii="Times New Roman" w:hAnsi="Times New Roman" w:cs="Times New Roman"/>
            <w:sz w:val="20"/>
            <w:szCs w:val="20"/>
          </w:rPr>
          <w:t>extracted from remotely sensed datasets</w:t>
        </w:r>
        <w:r w:rsidRPr="00E23DD9">
          <w:rPr>
            <w:rFonts w:ascii="Times New Roman" w:hAnsi="Times New Roman" w:cs="Times New Roman"/>
            <w:sz w:val="20"/>
            <w:szCs w:val="20"/>
          </w:rPr>
          <w:t xml:space="preserve">. </w:t>
        </w:r>
        <w:r>
          <w:rPr>
            <w:rFonts w:ascii="Times New Roman" w:hAnsi="Times New Roman" w:cs="Times New Roman"/>
            <w:sz w:val="20"/>
            <w:szCs w:val="20"/>
          </w:rPr>
          <w:t xml:space="preserve">Ruggedness and </w:t>
        </w:r>
        <w:r w:rsidRPr="00E23DD9">
          <w:rPr>
            <w:rFonts w:ascii="Times New Roman" w:hAnsi="Times New Roman" w:cs="Times New Roman"/>
            <w:sz w:val="20"/>
            <w:szCs w:val="20"/>
          </w:rPr>
          <w:t>elevation</w:t>
        </w:r>
        <w:r>
          <w:rPr>
            <w:rFonts w:ascii="Times New Roman" w:hAnsi="Times New Roman" w:cs="Times New Roman"/>
            <w:sz w:val="20"/>
            <w:szCs w:val="20"/>
          </w:rPr>
          <w:t xml:space="preserve"> were calculated from an ArcticDE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rter&lt;/Author&gt;&lt;Year&gt;2018&lt;/Year&gt;&lt;RecNum&gt;9104&lt;/RecNum&gt;&lt;DisplayText&gt;(Porter et al. 2018)&lt;/DisplayText&gt;&lt;record&gt;&lt;rec-number&gt;9104&lt;/rec-number&gt;&lt;foreign-keys&gt;&lt;key app="EN" db-id="wtxdaseew0tfd1ext9kvpd9qfsved5xex5dz" timestamp="1603212885"&gt;9104&lt;/key&gt;&lt;/foreign-keys&gt;&lt;ref-type name="Dataset"&gt;59&lt;/ref-type&gt;&lt;contributors&gt;&lt;authors&gt;&lt;author&gt;Porter, Claire&lt;/author&gt;&lt;author&gt;Morin, Paul&lt;/author&gt;&lt;author&gt;Howat, Ian&lt;/author&gt;&lt;author&gt;Noh, Myoung-Jon&lt;/author&gt;&lt;author&gt;Bates, Brian&lt;/author&gt;&lt;author&gt;Peterman, Kenneth&lt;/author&gt;&lt;author&gt;Keesey, Scott&lt;/author&gt;&lt;author&gt;Schlenk, Matthew&lt;/author&gt;&lt;author&gt;Gardiner, Judith&lt;/author&gt;&lt;author&gt;Tomko, Karen&lt;/author&gt;&lt;author&gt;Willis, Michael&lt;/author&gt;&lt;author&gt;Kelleher, Cole&lt;/author&gt;&lt;author&gt;Cloutier, Michael&lt;/author&gt;&lt;author&gt;Husby, Eric&lt;/author&gt;&lt;author&gt;Foga, Steven&lt;/author&gt;&lt;author&gt;Nakamura, Hitomi&lt;/author&gt;&lt;author&gt;Platson, Melisa&lt;/author&gt;&lt;author&gt;Wethington, Michael, Jr.&lt;/author&gt;&lt;author&gt;Williamson, Cathleen&lt;/author&gt;&lt;author&gt;Bauer, Gregory&lt;/author&gt;&lt;author&gt;Enos, Jeremy&lt;/author&gt;&lt;author&gt;Arnold, Galen&lt;/author&gt;&lt;author&gt;Kramer, William&lt;/author&gt;&lt;author&gt;Becker, Peter&lt;/author&gt;&lt;author&gt;Doshi, Abhijit&lt;/author&gt;&lt;author&gt;D&amp;apos;Souza, Cristelle&lt;/author&gt;&lt;author&gt;Cummens, Pat&lt;/author&gt;&lt;author&gt;Laurier, Fabien&lt;/author&gt;&lt;author&gt;Bojesen, Mikkel&lt;/author&gt;&lt;/authors&gt;&lt;/contributors&gt;&lt;titles&gt;&lt;title&gt;ArcticDEM&lt;/title&gt;&lt;/titles&gt;&lt;edition&gt;1&lt;/edition&gt;&lt;dates&gt;&lt;year&gt;2018&lt;/year&gt;&lt;/dates&gt;&lt;publisher&gt;Harvard Dataverse&lt;/publisher&gt;&lt;label&gt;porter2018&lt;/label&gt;&lt;urls&gt;&lt;related-urls&gt;&lt;url&gt;https://doi.org/10.7910/DVN/OHHUKH&lt;/url&gt;&lt;/related-urls&gt;&lt;/urls&gt;&lt;custom3&gt;Data&lt;/custom3&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Porter et al. 2018)</w:t>
        </w:r>
        <w:r>
          <w:rPr>
            <w:rFonts w:ascii="Times New Roman" w:hAnsi="Times New Roman" w:cs="Times New Roman"/>
            <w:sz w:val="20"/>
            <w:szCs w:val="20"/>
          </w:rPr>
          <w:fldChar w:fldCharType="end"/>
        </w:r>
        <w:r>
          <w:rPr>
            <w:rFonts w:ascii="Times New Roman" w:hAnsi="Times New Roman" w:cs="Times New Roman"/>
            <w:sz w:val="20"/>
            <w:szCs w:val="20"/>
          </w:rPr>
          <w:t xml:space="preserve"> raster for the study area. For NDVI we constructed a composite image based on Landsat 8 images taken during the month of July from 2013-20, using the maximum NDVI value for each pixel in the study area, representing maximum green-up. The ArcticDEM and Landsat 8 imagery were sourced from Google Earth Engin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orelick&lt;/Author&gt;&lt;Year&gt;2017&lt;/Year&gt;&lt;RecNum&gt;5354&lt;/RecNum&gt;&lt;DisplayText&gt;(Gorelick et al. 2017)&lt;/DisplayText&gt;&lt;record&gt;&lt;rec-number&gt;5354&lt;/rec-number&gt;&lt;foreign-keys&gt;&lt;key app="EN" db-id="wtxdaseew0tfd1ext9kvpd9qfsved5xex5dz" timestamp="1589607717"&gt;535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abbr-1&gt;Remote Sens. Environ.&lt;/abbr-1&gt;&lt;abbr-2&gt;Remote Sens Environ&lt;/abbr-2&gt;&lt;/periodical&gt;&lt;pages&gt;18-27&lt;/pages&gt;&lt;volume&gt;202&lt;/volume&gt;&lt;dates&gt;&lt;year&gt;2017&lt;/year&gt;&lt;/dates&gt;&lt;work-type&gt;https://doi.org/10.1016/j.rse.2017.06.031&lt;/work-type&gt;&lt;urls&gt;&lt;related-urls&gt;&lt;url&gt;https://doi.org/10.1016/j.rse.2017.06.031&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Gorelick et al. 2017)</w:t>
        </w:r>
        <w:r>
          <w:rPr>
            <w:rFonts w:ascii="Times New Roman" w:hAnsi="Times New Roman" w:cs="Times New Roman"/>
            <w:sz w:val="20"/>
            <w:szCs w:val="20"/>
          </w:rPr>
          <w:fldChar w:fldCharType="end"/>
        </w:r>
        <w:r>
          <w:rPr>
            <w:rFonts w:ascii="Times New Roman" w:hAnsi="Times New Roman" w:cs="Times New Roman"/>
            <w:sz w:val="20"/>
            <w:szCs w:val="20"/>
          </w:rPr>
          <w:t>. F</w:t>
        </w:r>
        <w:r w:rsidRPr="00E23DD9">
          <w:rPr>
            <w:rFonts w:ascii="Times New Roman" w:hAnsi="Times New Roman" w:cs="Times New Roman"/>
            <w:sz w:val="20"/>
            <w:szCs w:val="20"/>
          </w:rPr>
          <w:t xml:space="preserve">reshwater </w:t>
        </w:r>
        <w:r>
          <w:rPr>
            <w:rFonts w:ascii="Times New Roman" w:hAnsi="Times New Roman" w:cs="Times New Roman"/>
            <w:sz w:val="20"/>
            <w:szCs w:val="20"/>
          </w:rPr>
          <w:t xml:space="preserve">cover </w:t>
        </w:r>
        <w:r w:rsidRPr="00E23DD9">
          <w:rPr>
            <w:rFonts w:ascii="Times New Roman" w:hAnsi="Times New Roman" w:cs="Times New Roman"/>
            <w:sz w:val="20"/>
            <w:szCs w:val="20"/>
          </w:rPr>
          <w:t>was estima</w:t>
        </w:r>
        <w:r>
          <w:rPr>
            <w:rFonts w:ascii="Times New Roman" w:hAnsi="Times New Roman" w:cs="Times New Roman"/>
            <w:sz w:val="20"/>
            <w:szCs w:val="20"/>
          </w:rPr>
          <w:t xml:space="preserve">ted using a surface water laye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atural Resources Canada&lt;/Author&gt;&lt;Year&gt;2016&lt;/Year&gt;&lt;RecNum&gt;9101&lt;/RecNum&gt;&lt;Prefix&gt;resolution: 25-m`; &lt;/Prefix&gt;&lt;DisplayText&gt;(resolution: 25-m; Natural Resources Canada 2016)&lt;/DisplayText&gt;&lt;record&gt;&lt;rec-number&gt;9101&lt;/rec-number&gt;&lt;foreign-keys&gt;&lt;key app="EN" db-id="wtxdaseew0tfd1ext9kvpd9qfsved5xex5dz" timestamp="1590387688"&gt;9101&lt;/key&gt;&lt;/foreign-keys&gt;&lt;ref-type name="Dataset"&gt;59&lt;/ref-type&gt;&lt;contributors&gt;&lt;authors&gt;&lt;author&gt;Natural Resources Canada,&lt;/author&gt;&lt;/authors&gt;&lt;secondary-authors&gt;&lt;author&gt;Government of Canada,&lt;/author&gt;&lt;/secondary-authors&gt;&lt;/contributors&gt;&lt;titles&gt;&lt;title&gt;National Hydro Network - NHN - GeoBase Series&lt;/title&gt;&lt;/titles&gt;&lt;dates&gt;&lt;year&gt;2016&lt;/year&gt;&lt;/dates&gt;&lt;urls&gt;&lt;related-urls&gt;&lt;url&gt;https://open.canada.ca/data/en/dataset/a4b190fe-e090-4e6d-881e-b87956c07977#wb-auto-6&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resolution: 25-m; Natural Resources Canada 2016)</w:t>
        </w:r>
        <w:r>
          <w:rPr>
            <w:rFonts w:ascii="Times New Roman" w:hAnsi="Times New Roman" w:cs="Times New Roman"/>
            <w:sz w:val="20"/>
            <w:szCs w:val="20"/>
          </w:rPr>
          <w:fldChar w:fldCharType="end"/>
        </w:r>
        <w:r w:rsidRPr="00E23DD9">
          <w:rPr>
            <w:rFonts w:ascii="Times New Roman" w:hAnsi="Times New Roman" w:cs="Times New Roman"/>
            <w:sz w:val="20"/>
            <w:szCs w:val="20"/>
          </w:rPr>
          <w:t xml:space="preserve">. Habitat </w:t>
        </w:r>
        <w:r>
          <w:rPr>
            <w:rFonts w:ascii="Times New Roman" w:hAnsi="Times New Roman" w:cs="Times New Roman"/>
            <w:sz w:val="20"/>
            <w:szCs w:val="20"/>
          </w:rPr>
          <w:t>variables</w:t>
        </w:r>
        <w:r w:rsidRPr="00E23DD9">
          <w:rPr>
            <w:rFonts w:ascii="Times New Roman" w:hAnsi="Times New Roman" w:cs="Times New Roman"/>
            <w:sz w:val="20"/>
            <w:szCs w:val="20"/>
          </w:rPr>
          <w:t xml:space="preserve"> were </w:t>
        </w:r>
        <w:r>
          <w:rPr>
            <w:rFonts w:ascii="Times New Roman" w:hAnsi="Times New Roman" w:cs="Times New Roman"/>
            <w:sz w:val="20"/>
            <w:szCs w:val="20"/>
          </w:rPr>
          <w:t>calculated over</w:t>
        </w:r>
        <w:r w:rsidRPr="00E23DD9">
          <w:rPr>
            <w:rFonts w:ascii="Times New Roman" w:hAnsi="Times New Roman" w:cs="Times New Roman"/>
            <w:sz w:val="20"/>
            <w:szCs w:val="20"/>
          </w:rPr>
          <w:t xml:space="preserve"> </w:t>
        </w:r>
        <w:r>
          <w:rPr>
            <w:rFonts w:ascii="Times New Roman" w:hAnsi="Times New Roman" w:cs="Times New Roman"/>
            <w:sz w:val="20"/>
            <w:szCs w:val="20"/>
          </w:rPr>
          <w:t>m</w:t>
        </w:r>
        <w:r w:rsidRPr="00E23DD9">
          <w:rPr>
            <w:rFonts w:ascii="Times New Roman" w:hAnsi="Times New Roman" w:cs="Times New Roman"/>
            <w:sz w:val="20"/>
            <w:szCs w:val="20"/>
          </w:rPr>
          <w:t xml:space="preserve">oving windows of size </w:t>
        </w:r>
        <w:r>
          <w:rPr>
            <w:rFonts w:ascii="Times New Roman" w:hAnsi="Times New Roman" w:cs="Times New Roman"/>
            <w:sz w:val="20"/>
            <w:szCs w:val="20"/>
          </w:rPr>
          <w:t xml:space="preserve">270 </w:t>
        </w:r>
        <w:r w:rsidRPr="00E23DD9">
          <w:rPr>
            <w:rFonts w:ascii="Times New Roman" w:hAnsi="Times New Roman" w:cs="Times New Roman"/>
            <w:sz w:val="20"/>
            <w:szCs w:val="20"/>
          </w:rPr>
          <w:t>x</w:t>
        </w:r>
        <w:r>
          <w:rPr>
            <w:rFonts w:ascii="Times New Roman" w:hAnsi="Times New Roman" w:cs="Times New Roman"/>
            <w:sz w:val="20"/>
            <w:szCs w:val="20"/>
          </w:rPr>
          <w:t xml:space="preserve"> 270-</w:t>
        </w:r>
        <w:r w:rsidRPr="00E23DD9">
          <w:rPr>
            <w:rFonts w:ascii="Times New Roman" w:hAnsi="Times New Roman" w:cs="Times New Roman"/>
            <w:sz w:val="20"/>
            <w:szCs w:val="20"/>
          </w:rPr>
          <w:t>m</w:t>
        </w:r>
        <w:r>
          <w:rPr>
            <w:rFonts w:ascii="Times New Roman" w:hAnsi="Times New Roman" w:cs="Times New Roman"/>
            <w:sz w:val="20"/>
            <w:szCs w:val="20"/>
          </w:rPr>
          <w:t xml:space="preserve">, which approximated segment size. </w:t>
        </w:r>
        <w:r w:rsidRPr="00E23DD9">
          <w:rPr>
            <w:rFonts w:ascii="Times New Roman" w:hAnsi="Times New Roman" w:cs="Times New Roman"/>
            <w:sz w:val="20"/>
            <w:szCs w:val="20"/>
          </w:rPr>
          <w:t>The goal was to ensure habitat covariates corresponded to individual transect segments with minimal overlap</w:t>
        </w:r>
        <w:r>
          <w:rPr>
            <w:rFonts w:ascii="Times New Roman" w:hAnsi="Times New Roman" w:cs="Times New Roman"/>
            <w:sz w:val="20"/>
            <w:szCs w:val="20"/>
          </w:rPr>
          <w:t xml:space="preserve"> between segm</w:t>
        </w:r>
        <w:r w:rsidRPr="00E23DD9">
          <w:rPr>
            <w:rFonts w:ascii="Times New Roman" w:hAnsi="Times New Roman" w:cs="Times New Roman"/>
            <w:sz w:val="20"/>
            <w:szCs w:val="20"/>
          </w:rPr>
          <w:t>e</w:t>
        </w:r>
        <w:r>
          <w:rPr>
            <w:rFonts w:ascii="Times New Roman" w:hAnsi="Times New Roman" w:cs="Times New Roman"/>
            <w:sz w:val="20"/>
            <w:szCs w:val="20"/>
          </w:rPr>
          <w:t>n</w:t>
        </w:r>
        <w:r w:rsidRPr="00E23DD9">
          <w:rPr>
            <w:rFonts w:ascii="Times New Roman" w:hAnsi="Times New Roman" w:cs="Times New Roman"/>
            <w:sz w:val="20"/>
            <w:szCs w:val="20"/>
          </w:rPr>
          <w:t xml:space="preserve">ts. </w:t>
        </w:r>
        <w:r>
          <w:rPr>
            <w:rFonts w:ascii="Times New Roman" w:hAnsi="Times New Roman" w:cs="Times New Roman"/>
            <w:sz w:val="20"/>
            <w:szCs w:val="20"/>
          </w:rPr>
          <w:t xml:space="preserve">Habitat covariates were then extracted at the midpoint of each transect segment. For NDVI we masked all water bodies prior to applying the moving window calculations.  </w:t>
        </w:r>
      </w:ins>
    </w:p>
    <w:p w14:paraId="4B983201" w14:textId="51D4073C" w:rsidR="00975776" w:rsidRPr="00D979C7" w:rsidRDefault="00975776" w:rsidP="00975776">
      <w:pPr>
        <w:spacing w:line="240" w:lineRule="auto"/>
        <w:ind w:firstLine="720"/>
        <w:rPr>
          <w:ins w:id="443" w:author="kevin.hawkshaw@sympatico.ca" w:date="2020-10-20T15:08:00Z"/>
          <w:rFonts w:ascii="Times New Roman" w:hAnsi="Times New Roman" w:cs="Times New Roman"/>
          <w:sz w:val="20"/>
          <w:szCs w:val="20"/>
        </w:rPr>
      </w:pPr>
      <w:ins w:id="444" w:author="kevin.hawkshaw@sympatico.ca" w:date="2020-10-20T15:08:00Z">
        <w:r>
          <w:rPr>
            <w:rFonts w:ascii="Times New Roman" w:hAnsi="Times New Roman" w:cs="Times New Roman"/>
            <w:sz w:val="20"/>
            <w:szCs w:val="20"/>
          </w:rPr>
          <w:t>Depending on model diagnostics w</w:t>
        </w:r>
        <w:r w:rsidRPr="00E23DD9">
          <w:rPr>
            <w:rFonts w:ascii="Times New Roman" w:hAnsi="Times New Roman" w:cs="Times New Roman"/>
            <w:sz w:val="20"/>
            <w:szCs w:val="20"/>
          </w:rPr>
          <w:t xml:space="preserve">e </w:t>
        </w:r>
        <w:r>
          <w:rPr>
            <w:rFonts w:ascii="Times New Roman" w:hAnsi="Times New Roman" w:cs="Times New Roman"/>
            <w:sz w:val="20"/>
            <w:szCs w:val="20"/>
          </w:rPr>
          <w:t xml:space="preserve">modelled segment counts with either negative binomial or Tweedie response distributions. We </w:t>
        </w:r>
        <w:r w:rsidRPr="00E23DD9">
          <w:rPr>
            <w:rFonts w:ascii="Times New Roman" w:hAnsi="Times New Roman" w:cs="Times New Roman"/>
            <w:sz w:val="20"/>
            <w:szCs w:val="20"/>
          </w:rPr>
          <w:t xml:space="preserve">ensured good visual fit </w:t>
        </w:r>
        <w:r>
          <w:rPr>
            <w:rFonts w:ascii="Times New Roman" w:hAnsi="Times New Roman" w:cs="Times New Roman"/>
            <w:sz w:val="20"/>
            <w:szCs w:val="20"/>
          </w:rPr>
          <w:t xml:space="preserve">of our models </w:t>
        </w:r>
        <w:r w:rsidRPr="00E23DD9">
          <w:rPr>
            <w:rFonts w:ascii="Times New Roman" w:hAnsi="Times New Roman" w:cs="Times New Roman"/>
            <w:sz w:val="20"/>
            <w:szCs w:val="20"/>
          </w:rPr>
          <w:t xml:space="preserve">using standard diagnostic plots, including quantile-quantile plots and plots of randomized quantile residuals </w:t>
        </w:r>
        <w:r w:rsidRPr="00E23DD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unn&lt;/Author&gt;&lt;Year&gt;1996&lt;/Year&gt;&lt;RecNum&gt;4026&lt;/RecNum&gt;&lt;DisplayText&gt;(Dunn and Smyth 1996)&lt;/DisplayText&gt;&lt;record&gt;&lt;rec-number&gt;4026&lt;/rec-number&gt;&lt;foreign-keys&gt;&lt;key app="EN" db-id="wtxdaseew0tfd1ext9kvpd9qfsved5xex5dz" timestamp="1524858099"&gt;4026&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abbr-1&gt;J. Comput. Graph. Stat.&lt;/abbr-1&gt;&lt;/periodical&gt;&lt;pages&gt;236-244&lt;/pages&gt;&lt;volume&gt;5&lt;/volume&gt;&lt;number&gt;3&lt;/number&gt;&lt;section&gt;236&lt;/section&gt;&lt;dates&gt;&lt;year&gt;1996&lt;/year&gt;&lt;pub-dates&gt;&lt;date&gt;1996/09/01&lt;/date&gt;&lt;/pub-dates&gt;&lt;/dates&gt;&lt;publisher&gt;Taylor &amp;amp; Francis&lt;/publisher&gt;&lt;isbn&gt;1061-8600&amp;#xD;1537-2715&lt;/isbn&gt;&lt;urls&gt;&lt;related-urls&gt;&lt;url&gt;https://www.tandfonline.com/doi/abs/10.1080/10618600.1996.10474708&lt;/url&gt;&lt;url&gt;https://www.tandfonline.com/doi/pdf/10.1080/10618600.1996.10474708?needAccess=true&lt;/url&gt;&lt;/related-urls&gt;&lt;/urls&gt;&lt;electronic-resource-num&gt;10.1080/10618600.1996.10474708&lt;/electronic-resource-num&gt;&lt;/record&gt;&lt;/Cite&gt;&lt;/EndNote&gt;</w:instrText>
        </w:r>
        <w:r w:rsidRPr="00E23DD9">
          <w:rPr>
            <w:rFonts w:ascii="Times New Roman" w:hAnsi="Times New Roman" w:cs="Times New Roman"/>
            <w:sz w:val="20"/>
            <w:szCs w:val="20"/>
          </w:rPr>
          <w:fldChar w:fldCharType="separate"/>
        </w:r>
        <w:r w:rsidRPr="00E23DD9">
          <w:rPr>
            <w:rFonts w:ascii="Times New Roman" w:hAnsi="Times New Roman" w:cs="Times New Roman"/>
            <w:noProof/>
            <w:sz w:val="20"/>
            <w:szCs w:val="20"/>
          </w:rPr>
          <w:t>(Dunn and Smyth 1996)</w:t>
        </w:r>
        <w:r w:rsidRPr="00E23DD9">
          <w:rPr>
            <w:rFonts w:ascii="Times New Roman" w:hAnsi="Times New Roman" w:cs="Times New Roman"/>
            <w:sz w:val="20"/>
            <w:szCs w:val="20"/>
          </w:rPr>
          <w:fldChar w:fldCharType="end"/>
        </w:r>
        <w:r w:rsidRPr="00E23DD9">
          <w:rPr>
            <w:rFonts w:ascii="Times New Roman" w:hAnsi="Times New Roman" w:cs="Times New Roman"/>
            <w:sz w:val="20"/>
            <w:szCs w:val="20"/>
          </w:rPr>
          <w:t>.</w:t>
        </w:r>
        <w:r>
          <w:rPr>
            <w:rFonts w:ascii="Times New Roman" w:hAnsi="Times New Roman" w:cs="Times New Roman"/>
            <w:sz w:val="20"/>
            <w:szCs w:val="20"/>
          </w:rPr>
          <w:t xml:space="preserve"> </w:t>
        </w:r>
      </w:ins>
      <w:ins w:id="445" w:author="kevin.hawkshaw@sympatico.ca" w:date="2020-10-20T15:32:00Z">
        <w:r w:rsidR="00B30FF6">
          <w:rPr>
            <w:rFonts w:ascii="Times New Roman" w:hAnsi="Times New Roman" w:cs="Times New Roman"/>
            <w:sz w:val="20"/>
            <w:szCs w:val="20"/>
          </w:rPr>
          <w:t xml:space="preserve">The final step in our analysis was to use our habitat models to </w:t>
        </w:r>
      </w:ins>
      <w:ins w:id="446" w:author="kevin.hawkshaw@sympatico.ca" w:date="2020-10-20T15:33:00Z">
        <w:r w:rsidR="00B30FF6">
          <w:rPr>
            <w:rFonts w:ascii="Times New Roman" w:hAnsi="Times New Roman" w:cs="Times New Roman"/>
            <w:sz w:val="20"/>
            <w:szCs w:val="20"/>
          </w:rPr>
          <w:t>construct distribution maps for Lapland Longspurs and Snow Buntings across the study area.</w:t>
        </w:r>
      </w:ins>
    </w:p>
    <w:p w14:paraId="2725187D" w14:textId="29AF6FBA" w:rsidR="0003356D" w:rsidRPr="00225A44" w:rsidRDefault="0003356D" w:rsidP="00BE3B1F">
      <w:pPr>
        <w:pStyle w:val="BodyText-EDI"/>
        <w:tabs>
          <w:tab w:val="left" w:pos="2565"/>
        </w:tabs>
      </w:pPr>
    </w:p>
    <w:p w14:paraId="2C7647B4" w14:textId="77777777" w:rsidR="00DF37B5" w:rsidRPr="00225A44" w:rsidRDefault="00DF37B5" w:rsidP="00DF37B5">
      <w:pPr>
        <w:pStyle w:val="Heading3"/>
      </w:pPr>
      <w:bookmarkStart w:id="447" w:name="_Toc46996154"/>
      <w:r w:rsidRPr="00225A44">
        <w:t>Results</w:t>
      </w:r>
      <w:bookmarkEnd w:id="397"/>
      <w:bookmarkEnd w:id="447"/>
    </w:p>
    <w:p w14:paraId="50A97F95" w14:textId="77777777" w:rsidR="00DF37B5" w:rsidRPr="00225A44" w:rsidRDefault="00DF37B5" w:rsidP="00DF37B5">
      <w:pPr>
        <w:pStyle w:val="Heading4"/>
        <w:keepNext/>
      </w:pPr>
      <w:bookmarkStart w:id="448" w:name="_Toc504576291"/>
      <w:r w:rsidRPr="00225A44">
        <w:t>Nesting Site Detections</w:t>
      </w:r>
      <w:bookmarkEnd w:id="448"/>
    </w:p>
    <w:p w14:paraId="11906401" w14:textId="3471D036" w:rsidR="00DF37B5" w:rsidRPr="001E32E0" w:rsidRDefault="00DF37B5" w:rsidP="00DF37B5">
      <w:pPr>
        <w:pStyle w:val="BodyText--EDI"/>
        <w:jc w:val="both"/>
      </w:pPr>
      <w:bookmarkStart w:id="449" w:name="_Toc496782954"/>
      <w:bookmarkStart w:id="450" w:name="_Toc496785067"/>
      <w:bookmarkStart w:id="451" w:name="_Toc496785860"/>
      <w:bookmarkStart w:id="452" w:name="_Toc496791403"/>
      <w:bookmarkStart w:id="453" w:name="_Toc496795754"/>
      <w:bookmarkStart w:id="454" w:name="_Toc496796423"/>
      <w:bookmarkStart w:id="455" w:name="_Toc504576292"/>
      <w:bookmarkEnd w:id="449"/>
      <w:bookmarkEnd w:id="450"/>
      <w:bookmarkEnd w:id="451"/>
      <w:bookmarkEnd w:id="452"/>
      <w:bookmarkEnd w:id="453"/>
      <w:bookmarkEnd w:id="454"/>
      <w:r w:rsidRPr="00225A44">
        <w:t xml:space="preserve">A total of </w:t>
      </w:r>
      <w:del w:id="456" w:author="Erik Hedlin" w:date="2020-10-19T10:50:00Z">
        <w:r w:rsidRPr="00225A44" w:rsidDel="00B7170F">
          <w:delText>16</w:delText>
        </w:r>
        <w:r w:rsidDel="00B7170F">
          <w:delText>9</w:delText>
        </w:r>
        <w:r w:rsidRPr="00225A44" w:rsidDel="00B7170F">
          <w:delText xml:space="preserve"> </w:delText>
        </w:r>
      </w:del>
      <w:ins w:id="457" w:author="Erik Hedlin" w:date="2020-10-19T10:50:00Z">
        <w:r w:rsidR="00B7170F" w:rsidRPr="00225A44">
          <w:t>1</w:t>
        </w:r>
        <w:r w:rsidR="00B7170F">
          <w:t>75</w:t>
        </w:r>
        <w:r w:rsidR="00B7170F" w:rsidRPr="00225A44">
          <w:t xml:space="preserve"> </w:t>
        </w:r>
      </w:ins>
      <w:r w:rsidRPr="00225A44">
        <w:t>unique nesting sites have been detected in the RMA</w:t>
      </w:r>
      <w:r>
        <w:t xml:space="preserve"> from 2012 to </w:t>
      </w:r>
      <w:del w:id="458" w:author="Erik Hedlin" w:date="2020-10-19T10:50:00Z">
        <w:r w:rsidDel="00B7170F">
          <w:delText>2019</w:delText>
        </w:r>
      </w:del>
      <w:ins w:id="459" w:author="Erik Hedlin" w:date="2020-10-19T10:50:00Z">
        <w:r w:rsidR="00B7170F">
          <w:t>2020</w:t>
        </w:r>
      </w:ins>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w:t>
      </w:r>
      <w:r w:rsidRPr="00225A44">
        <w:lastRenderedPageBreak/>
        <w:t>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w:t>
      </w:r>
      <w:del w:id="460" w:author="Erik Hedlin" w:date="2020-10-19T10:50:00Z">
        <w:r w:rsidRPr="00225A44" w:rsidDel="00B7170F">
          <w:delText>16</w:delText>
        </w:r>
        <w:r w:rsidDel="00B7170F">
          <w:delText>9</w:delText>
        </w:r>
      </w:del>
      <w:ins w:id="461" w:author="Erik Hedlin" w:date="2020-10-19T10:50:00Z">
        <w:r w:rsidR="00B7170F" w:rsidRPr="00225A44">
          <w:t>1</w:t>
        </w:r>
        <w:r w:rsidR="00B7170F">
          <w:t>75</w:t>
        </w:r>
      </w:ins>
      <w:r w:rsidRPr="00225A44">
        <w:t>)</w:t>
      </w:r>
      <w:r>
        <w:t>;</w:t>
      </w:r>
      <w:r w:rsidRPr="00225A44">
        <w:t xml:space="preserve"> the percentage of known sites checked annually has remained high (range of 83% to 100%). </w:t>
      </w:r>
    </w:p>
    <w:p w14:paraId="6B592AEA" w14:textId="275F3BED" w:rsidR="00DF37B5" w:rsidRPr="009F313E" w:rsidRDefault="00DF37B5" w:rsidP="00DF37B5">
      <w:pPr>
        <w:pStyle w:val="BodyText--EDI"/>
        <w:jc w:val="both"/>
      </w:pPr>
      <w:r w:rsidRPr="001E32E0">
        <w:t xml:space="preserve">In </w:t>
      </w:r>
      <w:del w:id="462" w:author="Erik Hedlin" w:date="2020-10-19T10:50:00Z">
        <w:r w:rsidRPr="001E32E0" w:rsidDel="00B7170F">
          <w:delText>2019</w:delText>
        </w:r>
      </w:del>
      <w:ins w:id="463" w:author="Erik Hedlin" w:date="2020-10-19T10:50:00Z">
        <w:r w:rsidR="00B7170F" w:rsidRPr="001E32E0">
          <w:t>20</w:t>
        </w:r>
        <w:r w:rsidR="00B7170F">
          <w:t>20</w:t>
        </w:r>
      </w:ins>
      <w:r w:rsidRPr="001E32E0">
        <w:t xml:space="preserve">, </w:t>
      </w:r>
      <w:r w:rsidRPr="008243DF">
        <w:t>1</w:t>
      </w:r>
      <w:ins w:id="464" w:author="Erik Hedlin" w:date="2020-10-19T10:50:00Z">
        <w:r w:rsidR="00B7170F">
          <w:t>7</w:t>
        </w:r>
      </w:ins>
      <w:del w:id="465" w:author="Erik Hedlin" w:date="2020-10-19T10:50:00Z">
        <w:r w:rsidRPr="008243DF" w:rsidDel="00B7170F">
          <w:delText>6</w:delText>
        </w:r>
      </w:del>
      <w:r w:rsidRPr="008243DF">
        <w:t xml:space="preserve">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w:t>
      </w:r>
      <w:ins w:id="466" w:author="Erik Hedlin" w:date="2020-10-19T10:51:00Z">
        <w:r w:rsidR="00B7170F">
          <w:t>7</w:t>
        </w:r>
      </w:ins>
      <w:del w:id="467" w:author="Erik Hedlin" w:date="2020-10-19T10:51:00Z">
        <w:r w:rsidRPr="005465C1" w:rsidDel="00B7170F">
          <w:delText>6</w:delText>
        </w:r>
      </w:del>
      <w:r>
        <w:t>5</w:t>
      </w:r>
      <w:r w:rsidRPr="005465C1">
        <w:t xml:space="preserve"> nesting sites visited in 20</w:t>
      </w:r>
      <w:ins w:id="468" w:author="Erik Hedlin" w:date="2020-10-19T10:51:00Z">
        <w:r w:rsidR="00B7170F">
          <w:t>20</w:t>
        </w:r>
      </w:ins>
      <w:del w:id="469" w:author="Erik Hedlin" w:date="2020-10-19T10:51:00Z">
        <w:r w:rsidRPr="005465C1" w:rsidDel="00B7170F">
          <w:delText>19</w:delText>
        </w:r>
      </w:del>
      <w:r w:rsidRPr="005465C1">
        <w:t xml:space="preserve">, cliff-nesting raptors were detected at </w:t>
      </w:r>
      <w:del w:id="470" w:author="Erik Hedlin" w:date="2020-10-19T10:51:00Z">
        <w:r w:rsidRPr="005465C1" w:rsidDel="00B7170F">
          <w:delText xml:space="preserve">55 </w:delText>
        </w:r>
      </w:del>
      <w:ins w:id="471" w:author="Erik Hedlin" w:date="2020-10-19T10:51:00Z">
        <w:r w:rsidR="00B7170F">
          <w:t>8</w:t>
        </w:r>
      </w:ins>
      <w:ins w:id="472" w:author="Erik Hedlin" w:date="2020-10-19T10:52:00Z">
        <w:r w:rsidR="00B7170F">
          <w:t>9</w:t>
        </w:r>
      </w:ins>
      <w:ins w:id="473" w:author="Erik Hedlin" w:date="2020-10-19T10:51:00Z">
        <w:r w:rsidR="00B7170F" w:rsidRPr="005465C1">
          <w:t xml:space="preserve"> </w:t>
        </w:r>
      </w:ins>
      <w:r w:rsidRPr="005465C1">
        <w:t>sites; 4</w:t>
      </w:r>
      <w:ins w:id="474" w:author="Erik Hedlin" w:date="2020-10-19T10:51:00Z">
        <w:r w:rsidR="00B7170F">
          <w:t>2</w:t>
        </w:r>
      </w:ins>
      <w:del w:id="475" w:author="Erik Hedlin" w:date="2020-10-19T10:51:00Z">
        <w:r w:rsidRPr="005465C1" w:rsidDel="00B7170F">
          <w:delText>3</w:delText>
        </w:r>
      </w:del>
      <w:r w:rsidRPr="005465C1">
        <w:t xml:space="preserve"> held </w:t>
      </w:r>
      <w:r>
        <w:t>Peregrine Falcon</w:t>
      </w:r>
      <w:r w:rsidRPr="005465C1">
        <w:t xml:space="preserve">s, </w:t>
      </w:r>
      <w:ins w:id="476" w:author="Erik Hedlin" w:date="2020-10-19T10:51:00Z">
        <w:r w:rsidR="00B7170F">
          <w:t>47</w:t>
        </w:r>
      </w:ins>
      <w:del w:id="477" w:author="Erik Hedlin" w:date="2020-10-19T10:51:00Z">
        <w:r w:rsidRPr="005465C1" w:rsidDel="00B7170F">
          <w:delText>11</w:delText>
        </w:r>
      </w:del>
      <w:r w:rsidRPr="005465C1">
        <w:t xml:space="preserve"> held </w:t>
      </w:r>
      <w:r>
        <w:t>Rough</w:t>
      </w:r>
      <w:r w:rsidRPr="005465C1">
        <w:t xml:space="preserve">-legged </w:t>
      </w:r>
      <w:r>
        <w:t>Hawk</w:t>
      </w:r>
      <w:r w:rsidRPr="005465C1">
        <w:t>s</w:t>
      </w:r>
      <w:del w:id="478" w:author="Erik Hedlin" w:date="2020-10-19T10:53:00Z">
        <w:r w:rsidRPr="005465C1" w:rsidDel="00B7170F">
          <w:delText xml:space="preserve">, and one held </w:delText>
        </w:r>
        <w:r w:rsidDel="00B7170F">
          <w:delText>Gyrfalcon</w:delText>
        </w:r>
        <w:r w:rsidRPr="005465C1" w:rsidDel="00B7170F">
          <w:delText>s</w:delText>
        </w:r>
      </w:del>
      <w:r w:rsidRPr="005465C1">
        <w:t xml:space="preserve">.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479" w:author="Erik Hedlin" w:date="2020-10-08T10:54:00Z">
          <w:tblPr>
            <w:tblStyle w:val="EDIShaded2"/>
            <w:tblW w:w="4955" w:type="pct"/>
            <w:tblInd w:w="0" w:type="dxa"/>
            <w:tblLayout w:type="fixed"/>
            <w:tblLook w:val="04A0" w:firstRow="1" w:lastRow="0" w:firstColumn="1" w:lastColumn="0" w:noHBand="0" w:noVBand="1"/>
          </w:tblPr>
        </w:tblPrChange>
      </w:tblPr>
      <w:tblGrid>
        <w:gridCol w:w="2892"/>
        <w:gridCol w:w="16"/>
        <w:gridCol w:w="809"/>
        <w:gridCol w:w="14"/>
        <w:gridCol w:w="807"/>
        <w:gridCol w:w="12"/>
        <w:gridCol w:w="809"/>
        <w:gridCol w:w="10"/>
        <w:gridCol w:w="820"/>
        <w:gridCol w:w="822"/>
        <w:gridCol w:w="822"/>
        <w:gridCol w:w="822"/>
        <w:gridCol w:w="828"/>
        <w:gridCol w:w="813"/>
        <w:tblGridChange w:id="480">
          <w:tblGrid>
            <w:gridCol w:w="2892"/>
            <w:gridCol w:w="16"/>
            <w:gridCol w:w="153"/>
            <w:gridCol w:w="656"/>
            <w:gridCol w:w="14"/>
            <w:gridCol w:w="807"/>
            <w:gridCol w:w="12"/>
            <w:gridCol w:w="809"/>
            <w:gridCol w:w="10"/>
            <w:gridCol w:w="820"/>
            <w:gridCol w:w="822"/>
            <w:gridCol w:w="822"/>
            <w:gridCol w:w="822"/>
            <w:gridCol w:w="828"/>
            <w:gridCol w:w="506"/>
            <w:gridCol w:w="307"/>
            <w:gridCol w:w="560"/>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481"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482" w:author="Erik Hedlin" w:date="2020-10-08T10:54:00Z">
              <w:tcPr>
                <w:tcW w:w="5000" w:type="pct"/>
                <w:gridSpan w:val="15"/>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483" w:name="_Ref530398749"/>
            <w:bookmarkStart w:id="484" w:name="_Toc25132260"/>
            <w:bookmarkStart w:id="485" w:name="_Ref27990020"/>
            <w:bookmarkStart w:id="486" w:name="_Toc45116157"/>
            <w:r w:rsidRPr="00225A44">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483"/>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484"/>
            <w:bookmarkEnd w:id="485"/>
            <w:bookmarkEnd w:id="486"/>
          </w:p>
        </w:tc>
        <w:tc>
          <w:tcPr>
            <w:tcW w:w="397" w:type="pct"/>
            <w:tcBorders>
              <w:top w:val="nil"/>
              <w:left w:val="nil"/>
              <w:bottom w:val="single" w:sz="12" w:space="0" w:color="auto"/>
              <w:right w:val="nil"/>
            </w:tcBorders>
            <w:tcPrChange w:id="487" w:author="Erik Hedlin" w:date="2020-10-08T10:54:00Z">
              <w:tcPr>
                <w:tcW w:w="1" w:type="pct"/>
                <w:gridSpan w:val="2"/>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488"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489" w:author="Erik Hedlin" w:date="2020-10-08T10:54:00Z">
              <w:tcPr>
                <w:tcW w:w="1532" w:type="pct"/>
                <w:gridSpan w:val="3"/>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490" w:author="Erik Hedlin" w:date="2020-10-08T10:54:00Z">
              <w:tcPr>
                <w:tcW w:w="3468" w:type="pct"/>
                <w:gridSpan w:val="12"/>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491" w:author="Erik Hedlin" w:date="2020-10-08T10:54:00Z">
              <w:tcPr>
                <w:tcW w:w="1" w:type="pct"/>
                <w:gridSpan w:val="2"/>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p>
        </w:tc>
      </w:tr>
      <w:tr w:rsidR="00975776"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
        <w:tc>
          <w:tcPr>
            <w:tcW w:w="1412" w:type="pct"/>
            <w:gridSpan w:val="2"/>
            <w:vMerge/>
            <w:tcBorders>
              <w:top w:val="single" w:sz="4" w:space="0" w:color="auto"/>
              <w:left w:val="nil"/>
              <w:bottom w:val="single" w:sz="4" w:space="0" w:color="auto"/>
              <w:right w:val="nil"/>
            </w:tcBorders>
            <w:shd w:val="clear" w:color="auto" w:fill="auto"/>
            <w:hideMark/>
          </w:tcPr>
          <w:p w14:paraId="07F4A376" w14:textId="77777777" w:rsidR="00C13BCD" w:rsidRPr="00225A44" w:rsidRDefault="00C13BCD" w:rsidP="008A1C71">
            <w:pPr>
              <w:keepNext/>
              <w:spacing w:after="0"/>
              <w:rPr>
                <w:b/>
              </w:rPr>
            </w:pPr>
          </w:p>
        </w:tc>
        <w:tc>
          <w:tcPr>
            <w:tcW w:w="400" w:type="pct"/>
            <w:gridSpan w:val="2"/>
            <w:tcBorders>
              <w:top w:val="single" w:sz="4" w:space="0" w:color="auto"/>
              <w:left w:val="nil"/>
              <w:bottom w:val="single" w:sz="4" w:space="0" w:color="auto"/>
              <w:right w:val="nil"/>
            </w:tcBorders>
            <w:shd w:val="clear" w:color="auto" w:fill="auto"/>
            <w:hideMark/>
          </w:tcPr>
          <w:p w14:paraId="4F2F9DD7" w14:textId="636F2588" w:rsidR="00C13BCD" w:rsidRPr="000C273E" w:rsidRDefault="00C13BCD" w:rsidP="008A1C71">
            <w:pPr>
              <w:pStyle w:val="TableText"/>
              <w:keepNext/>
              <w:jc w:val="center"/>
              <w:rPr>
                <w:b/>
                <w:bCs/>
              </w:rPr>
            </w:pPr>
            <w:ins w:id="492" w:author="Erik Hedlin" w:date="2020-10-08T10:55:00Z">
              <w:r>
                <w:rPr>
                  <w:b/>
                  <w:bCs/>
                </w:rPr>
                <w:t>20</w:t>
              </w:r>
            </w:ins>
            <w:del w:id="493"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
          <w:p w14:paraId="70C70EE1" w14:textId="21B070DA" w:rsidR="00C13BCD" w:rsidRPr="000C273E" w:rsidRDefault="00C13BCD" w:rsidP="008A1C71">
            <w:pPr>
              <w:pStyle w:val="TableText"/>
              <w:keepNext/>
              <w:jc w:val="center"/>
              <w:rPr>
                <w:b/>
                <w:bCs/>
              </w:rPr>
            </w:pPr>
            <w:ins w:id="494" w:author="Erik Hedlin" w:date="2020-10-08T10:55:00Z">
              <w:r>
                <w:rPr>
                  <w:b/>
                  <w:bCs/>
                </w:rPr>
                <w:t>20</w:t>
              </w:r>
            </w:ins>
            <w:del w:id="495"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
          <w:p w14:paraId="1F92BC69" w14:textId="00430654" w:rsidR="00C13BCD" w:rsidRPr="000C273E" w:rsidRDefault="00C13BCD" w:rsidP="008A1C71">
            <w:pPr>
              <w:pStyle w:val="TableText"/>
              <w:keepNext/>
              <w:jc w:val="center"/>
              <w:rPr>
                <w:b/>
                <w:bCs/>
              </w:rPr>
            </w:pPr>
            <w:ins w:id="496" w:author="Erik Hedlin" w:date="2020-10-08T10:55:00Z">
              <w:r>
                <w:rPr>
                  <w:b/>
                  <w:bCs/>
                </w:rPr>
                <w:t>20</w:t>
              </w:r>
            </w:ins>
            <w:del w:id="497"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
          <w:p w14:paraId="5B52C68F" w14:textId="5DB66369" w:rsidR="00C13BCD" w:rsidRPr="000C273E" w:rsidRDefault="00C13BCD" w:rsidP="008A1C71">
            <w:pPr>
              <w:pStyle w:val="TableText"/>
              <w:keepNext/>
              <w:jc w:val="center"/>
              <w:rPr>
                <w:b/>
                <w:bCs/>
              </w:rPr>
            </w:pPr>
            <w:ins w:id="498" w:author="Erik Hedlin" w:date="2020-10-08T10:55:00Z">
              <w:r>
                <w:rPr>
                  <w:b/>
                  <w:bCs/>
                </w:rPr>
                <w:t>20</w:t>
              </w:r>
            </w:ins>
            <w:del w:id="499"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
          <w:p w14:paraId="1198418E" w14:textId="4F364097" w:rsidR="00C13BCD" w:rsidRPr="000C273E" w:rsidRDefault="00C13BCD" w:rsidP="008A1C71">
            <w:pPr>
              <w:pStyle w:val="TableText"/>
              <w:keepNext/>
              <w:jc w:val="center"/>
              <w:rPr>
                <w:b/>
                <w:bCs/>
              </w:rPr>
            </w:pPr>
            <w:ins w:id="500" w:author="Erik Hedlin" w:date="2020-10-08T10:55:00Z">
              <w:r>
                <w:rPr>
                  <w:b/>
                  <w:bCs/>
                </w:rPr>
                <w:t>20</w:t>
              </w:r>
            </w:ins>
            <w:del w:id="501"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
          <w:p w14:paraId="1917A3C1" w14:textId="3D6EA8C3" w:rsidR="00C13BCD" w:rsidRPr="000C273E" w:rsidRDefault="00C13BCD" w:rsidP="008A1C71">
            <w:pPr>
              <w:pStyle w:val="TableText"/>
              <w:keepNext/>
              <w:jc w:val="center"/>
              <w:rPr>
                <w:b/>
                <w:bCs/>
              </w:rPr>
            </w:pPr>
            <w:ins w:id="502" w:author="Erik Hedlin" w:date="2020-10-08T10:55:00Z">
              <w:r>
                <w:rPr>
                  <w:b/>
                  <w:bCs/>
                </w:rPr>
                <w:t>20</w:t>
              </w:r>
            </w:ins>
            <w:del w:id="503"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
          <w:p w14:paraId="3AF1DB4F" w14:textId="7EB1CF1F" w:rsidR="00C13BCD" w:rsidRPr="000C273E" w:rsidRDefault="00C13BCD" w:rsidP="008A1C71">
            <w:pPr>
              <w:pStyle w:val="TableText"/>
              <w:keepNext/>
              <w:jc w:val="center"/>
              <w:rPr>
                <w:b/>
                <w:bCs/>
              </w:rPr>
            </w:pPr>
            <w:ins w:id="504" w:author="Erik Hedlin" w:date="2020-10-08T10:55:00Z">
              <w:r>
                <w:rPr>
                  <w:b/>
                  <w:bCs/>
                </w:rPr>
                <w:t>20</w:t>
              </w:r>
            </w:ins>
            <w:del w:id="505"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
          <w:p w14:paraId="6B774861" w14:textId="3CD37D3D" w:rsidR="00C13BCD" w:rsidRPr="000C273E" w:rsidRDefault="00C13BCD" w:rsidP="008A1C71">
            <w:pPr>
              <w:pStyle w:val="TableText"/>
              <w:keepNext/>
              <w:jc w:val="center"/>
              <w:rPr>
                <w:b/>
                <w:bCs/>
              </w:rPr>
            </w:pPr>
            <w:ins w:id="506" w:author="Erik Hedlin" w:date="2020-10-08T10:55:00Z">
              <w:r>
                <w:rPr>
                  <w:b/>
                  <w:bCs/>
                </w:rPr>
                <w:t>20</w:t>
              </w:r>
            </w:ins>
            <w:del w:id="507"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
          <w:p w14:paraId="2B03B349" w14:textId="5FD7885E" w:rsidR="00C13BCD" w:rsidRPr="000C273E" w:rsidRDefault="00C13BCD" w:rsidP="008A1C71">
            <w:pPr>
              <w:pStyle w:val="TableText"/>
              <w:keepNext/>
              <w:jc w:val="center"/>
              <w:rPr>
                <w:b/>
                <w:bCs/>
              </w:rPr>
            </w:pPr>
            <w:ins w:id="508" w:author="Erik Hedlin" w:date="2020-10-08T10:55:00Z">
              <w:r>
                <w:rPr>
                  <w:b/>
                  <w:bCs/>
                </w:rPr>
                <w:t>20</w:t>
              </w:r>
            </w:ins>
            <w:ins w:id="509" w:author="Erik Hedlin" w:date="2020-10-08T10:54:00Z">
              <w:r>
                <w:rPr>
                  <w:b/>
                  <w:bCs/>
                </w:rPr>
                <w:t>20</w:t>
              </w:r>
            </w:ins>
          </w:p>
        </w:tc>
      </w:tr>
      <w:tr w:rsidR="00975776"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2EC92153" w14:textId="77777777" w:rsidR="00C13BCD" w:rsidRPr="00D97FA2" w:rsidRDefault="00C13BCD" w:rsidP="00C13BCD">
            <w:pPr>
              <w:pStyle w:val="TableText"/>
              <w:keepNext/>
            </w:pPr>
            <w:r w:rsidRPr="00D97FA2">
              <w:t>Total nesting sites known annually</w:t>
            </w:r>
          </w:p>
        </w:tc>
        <w:tc>
          <w:tcPr>
            <w:tcW w:w="401" w:type="pct"/>
            <w:gridSpan w:val="2"/>
            <w:tcBorders>
              <w:top w:val="nil"/>
              <w:left w:val="nil"/>
              <w:bottom w:val="nil"/>
              <w:right w:val="nil"/>
            </w:tcBorders>
            <w:shd w:val="clear" w:color="auto" w:fill="auto"/>
            <w:vAlign w:val="bottom"/>
            <w:hideMark/>
          </w:tcPr>
          <w:p w14:paraId="75104138"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0BA2F9E8" w14:textId="77777777" w:rsidR="00C13BCD" w:rsidRPr="00D97FA2" w:rsidRDefault="00C13BCD" w:rsidP="00C13BCD">
            <w:pPr>
              <w:pStyle w:val="TableText"/>
              <w:keepNext/>
              <w:jc w:val="center"/>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
          <w:p w14:paraId="0659F6CD" w14:textId="77777777" w:rsidR="00C13BCD" w:rsidRPr="00D97FA2" w:rsidRDefault="00C13BCD" w:rsidP="00C13BCD">
            <w:pPr>
              <w:pStyle w:val="TableText"/>
              <w:keepNext/>
              <w:jc w:val="center"/>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
          <w:p w14:paraId="445DCED2" w14:textId="77777777" w:rsidR="00C13BCD" w:rsidRPr="00D97FA2" w:rsidRDefault="00C13BCD" w:rsidP="00C13BCD">
            <w:pPr>
              <w:pStyle w:val="TableText"/>
              <w:keepNext/>
              <w:jc w:val="center"/>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
          <w:p w14:paraId="5DD4188B" w14:textId="77777777" w:rsidR="00C13BCD" w:rsidRPr="00D97FA2" w:rsidRDefault="00C13BCD" w:rsidP="00C13BCD">
            <w:pPr>
              <w:pStyle w:val="TableText"/>
              <w:keepNext/>
              <w:jc w:val="center"/>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
          <w:p w14:paraId="2CBE6690" w14:textId="77777777" w:rsidR="00C13BCD" w:rsidRPr="00D97FA2" w:rsidRDefault="00C13BCD" w:rsidP="00C13BCD">
            <w:pPr>
              <w:pStyle w:val="TableText"/>
              <w:keepNext/>
              <w:jc w:val="center"/>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
          <w:p w14:paraId="1F716287" w14:textId="77777777" w:rsidR="00C13BCD" w:rsidRPr="00D97FA2" w:rsidRDefault="00C13BCD" w:rsidP="00C13BCD">
            <w:pPr>
              <w:pStyle w:val="TableText"/>
              <w:keepNext/>
              <w:jc w:val="center"/>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
          <w:p w14:paraId="5BDDA211" w14:textId="77777777" w:rsidR="00C13BCD" w:rsidRPr="00D97FA2" w:rsidRDefault="00C13BCD">
            <w:pPr>
              <w:pStyle w:val="TableText"/>
              <w:keepNext/>
              <w:jc w:val="center"/>
              <w:rPr>
                <w:color w:val="000000"/>
              </w:rPr>
            </w:pPr>
            <w:r w:rsidRPr="00D97FA2">
              <w:rPr>
                <w:color w:val="000000"/>
              </w:rPr>
              <w:t>169</w:t>
            </w:r>
          </w:p>
        </w:tc>
        <w:tc>
          <w:tcPr>
            <w:tcW w:w="397" w:type="pct"/>
            <w:tcBorders>
              <w:top w:val="nil"/>
              <w:left w:val="nil"/>
              <w:bottom w:val="nil"/>
              <w:right w:val="nil"/>
            </w:tcBorders>
            <w:shd w:val="clear" w:color="auto" w:fill="auto"/>
            <w:vAlign w:val="bottom"/>
          </w:tcPr>
          <w:p w14:paraId="04E1351A" w14:textId="63B8C75B" w:rsidR="00C13BCD" w:rsidRPr="00D97FA2" w:rsidRDefault="00C13BCD" w:rsidP="00C13BCD">
            <w:pPr>
              <w:pStyle w:val="TableText"/>
              <w:keepNext/>
              <w:jc w:val="center"/>
              <w:rPr>
                <w:color w:val="000000"/>
              </w:rPr>
            </w:pPr>
            <w:ins w:id="510" w:author="Erik Hedlin" w:date="2020-10-08T10:55:00Z">
              <w:r>
                <w:rPr>
                  <w:color w:val="000000"/>
                </w:rPr>
                <w:t>175</w:t>
              </w:r>
            </w:ins>
          </w:p>
        </w:tc>
      </w:tr>
      <w:tr w:rsidR="00975776"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C94FB04" w14:textId="77777777" w:rsidR="00C13BCD" w:rsidRPr="00D97FA2" w:rsidRDefault="00C13BCD" w:rsidP="00C13BCD">
            <w:pPr>
              <w:pStyle w:val="TableText"/>
              <w:keepNext/>
            </w:pPr>
            <w:r w:rsidRPr="00D97FA2">
              <w:t>New sites found annually</w:t>
            </w:r>
          </w:p>
        </w:tc>
        <w:tc>
          <w:tcPr>
            <w:tcW w:w="401" w:type="pct"/>
            <w:gridSpan w:val="2"/>
            <w:tcBorders>
              <w:top w:val="nil"/>
              <w:left w:val="nil"/>
              <w:bottom w:val="nil"/>
              <w:right w:val="nil"/>
            </w:tcBorders>
            <w:shd w:val="clear" w:color="auto" w:fill="auto"/>
            <w:hideMark/>
          </w:tcPr>
          <w:p w14:paraId="5A6EA357" w14:textId="77777777" w:rsidR="00C13BCD" w:rsidRPr="00D97FA2" w:rsidRDefault="00C13BCD" w:rsidP="00C13BCD">
            <w:pPr>
              <w:pStyle w:val="TableText"/>
              <w:keepNext/>
              <w:jc w:val="center"/>
              <w:rPr>
                <w:color w:val="000000"/>
              </w:rPr>
            </w:pPr>
            <w:r w:rsidRPr="00D97FA2">
              <w:rPr>
                <w:color w:val="000000"/>
              </w:rPr>
              <w:t>—</w:t>
            </w:r>
          </w:p>
        </w:tc>
        <w:tc>
          <w:tcPr>
            <w:tcW w:w="399" w:type="pct"/>
            <w:gridSpan w:val="2"/>
            <w:tcBorders>
              <w:top w:val="nil"/>
              <w:left w:val="nil"/>
              <w:bottom w:val="nil"/>
              <w:right w:val="nil"/>
            </w:tcBorders>
            <w:shd w:val="clear" w:color="auto" w:fill="auto"/>
            <w:hideMark/>
          </w:tcPr>
          <w:p w14:paraId="617D271B" w14:textId="77777777" w:rsidR="00C13BCD" w:rsidRPr="00D97FA2" w:rsidRDefault="00C13BCD" w:rsidP="00C13BCD">
            <w:pPr>
              <w:pStyle w:val="TableText"/>
              <w:keepNext/>
              <w:jc w:val="center"/>
              <w:rPr>
                <w:color w:val="000000"/>
              </w:rPr>
            </w:pPr>
            <w:r w:rsidRPr="00D97FA2">
              <w:rPr>
                <w:color w:val="000000"/>
              </w:rPr>
              <w:t>1</w:t>
            </w:r>
          </w:p>
        </w:tc>
        <w:tc>
          <w:tcPr>
            <w:tcW w:w="399" w:type="pct"/>
            <w:gridSpan w:val="2"/>
            <w:tcBorders>
              <w:top w:val="nil"/>
              <w:left w:val="nil"/>
              <w:bottom w:val="nil"/>
              <w:right w:val="nil"/>
            </w:tcBorders>
            <w:shd w:val="clear" w:color="auto" w:fill="auto"/>
            <w:hideMark/>
          </w:tcPr>
          <w:p w14:paraId="1952233C" w14:textId="77777777" w:rsidR="00C13BCD" w:rsidRPr="00D97FA2" w:rsidRDefault="00C13BCD" w:rsidP="00C13BCD">
            <w:pPr>
              <w:pStyle w:val="TableText"/>
              <w:keepNext/>
              <w:jc w:val="center"/>
              <w:rPr>
                <w:color w:val="000000"/>
              </w:rPr>
            </w:pPr>
            <w:r w:rsidRPr="00D97FA2">
              <w:rPr>
                <w:color w:val="000000"/>
              </w:rPr>
              <w:t>19</w:t>
            </w:r>
          </w:p>
        </w:tc>
        <w:tc>
          <w:tcPr>
            <w:tcW w:w="402" w:type="pct"/>
            <w:gridSpan w:val="2"/>
            <w:tcBorders>
              <w:top w:val="nil"/>
              <w:left w:val="nil"/>
              <w:bottom w:val="nil"/>
              <w:right w:val="nil"/>
            </w:tcBorders>
            <w:shd w:val="clear" w:color="auto" w:fill="auto"/>
            <w:hideMark/>
          </w:tcPr>
          <w:p w14:paraId="7F1E61E6" w14:textId="77777777" w:rsidR="00C13BCD" w:rsidRPr="00D97FA2" w:rsidRDefault="00C13BCD" w:rsidP="00C13BCD">
            <w:pPr>
              <w:pStyle w:val="TableText"/>
              <w:keepNext/>
              <w:jc w:val="center"/>
              <w:rPr>
                <w:color w:val="000000"/>
              </w:rPr>
            </w:pPr>
            <w:r w:rsidRPr="00D97FA2">
              <w:rPr>
                <w:color w:val="000000"/>
              </w:rPr>
              <w:t>32</w:t>
            </w:r>
          </w:p>
        </w:tc>
        <w:tc>
          <w:tcPr>
            <w:tcW w:w="399" w:type="pct"/>
            <w:tcBorders>
              <w:top w:val="nil"/>
              <w:left w:val="nil"/>
              <w:bottom w:val="nil"/>
              <w:right w:val="nil"/>
            </w:tcBorders>
            <w:shd w:val="clear" w:color="auto" w:fill="auto"/>
            <w:hideMark/>
          </w:tcPr>
          <w:p w14:paraId="4B9EC218" w14:textId="77777777" w:rsidR="00C13BCD" w:rsidRPr="00D97FA2" w:rsidRDefault="00C13BCD" w:rsidP="00C13BCD">
            <w:pPr>
              <w:pStyle w:val="TableText"/>
              <w:keepNext/>
              <w:jc w:val="center"/>
              <w:rPr>
                <w:color w:val="000000"/>
              </w:rPr>
            </w:pPr>
            <w:r w:rsidRPr="00D97FA2">
              <w:rPr>
                <w:color w:val="000000"/>
              </w:rPr>
              <w:t>3</w:t>
            </w:r>
          </w:p>
        </w:tc>
        <w:tc>
          <w:tcPr>
            <w:tcW w:w="399" w:type="pct"/>
            <w:tcBorders>
              <w:top w:val="nil"/>
              <w:left w:val="nil"/>
              <w:bottom w:val="nil"/>
              <w:right w:val="nil"/>
            </w:tcBorders>
            <w:shd w:val="clear" w:color="auto" w:fill="auto"/>
            <w:hideMark/>
          </w:tcPr>
          <w:p w14:paraId="2488F135" w14:textId="77777777" w:rsidR="00C13BCD" w:rsidRPr="00D97FA2" w:rsidRDefault="00C13BCD" w:rsidP="00C13BCD">
            <w:pPr>
              <w:pStyle w:val="TableText"/>
              <w:keepNext/>
              <w:jc w:val="center"/>
              <w:rPr>
                <w:color w:val="000000"/>
              </w:rPr>
            </w:pPr>
            <w:r w:rsidRPr="00D97FA2">
              <w:rPr>
                <w:color w:val="000000"/>
              </w:rPr>
              <w:t>5</w:t>
            </w:r>
          </w:p>
        </w:tc>
        <w:tc>
          <w:tcPr>
            <w:tcW w:w="399" w:type="pct"/>
            <w:tcBorders>
              <w:top w:val="nil"/>
              <w:left w:val="nil"/>
              <w:bottom w:val="nil"/>
              <w:right w:val="nil"/>
            </w:tcBorders>
            <w:shd w:val="clear" w:color="auto" w:fill="auto"/>
          </w:tcPr>
          <w:p w14:paraId="349A339B" w14:textId="77777777" w:rsidR="00C13BCD" w:rsidRPr="00D97FA2" w:rsidRDefault="00C13BCD" w:rsidP="00C13BCD">
            <w:pPr>
              <w:pStyle w:val="TableText"/>
              <w:keepNext/>
              <w:jc w:val="center"/>
              <w:rPr>
                <w:color w:val="000000"/>
              </w:rPr>
            </w:pPr>
            <w:r w:rsidRPr="00D97FA2">
              <w:rPr>
                <w:color w:val="000000"/>
              </w:rPr>
              <w:t>2</w:t>
            </w:r>
          </w:p>
        </w:tc>
        <w:tc>
          <w:tcPr>
            <w:tcW w:w="402" w:type="pct"/>
            <w:tcBorders>
              <w:top w:val="nil"/>
              <w:left w:val="nil"/>
              <w:bottom w:val="nil"/>
              <w:right w:val="nil"/>
            </w:tcBorders>
            <w:shd w:val="clear" w:color="auto" w:fill="auto"/>
          </w:tcPr>
          <w:p w14:paraId="1ABA8160" w14:textId="77777777" w:rsidR="00C13BCD" w:rsidRPr="00D97FA2" w:rsidRDefault="00C13BCD" w:rsidP="00C13BCD">
            <w:pPr>
              <w:pStyle w:val="TableText"/>
              <w:keepNext/>
              <w:jc w:val="center"/>
              <w:rPr>
                <w:color w:val="000000"/>
              </w:rPr>
            </w:pPr>
            <w:r w:rsidRPr="00D97FA2">
              <w:rPr>
                <w:color w:val="000000"/>
              </w:rPr>
              <w:t>0</w:t>
            </w:r>
          </w:p>
        </w:tc>
        <w:tc>
          <w:tcPr>
            <w:tcW w:w="397" w:type="pct"/>
            <w:tcBorders>
              <w:top w:val="nil"/>
              <w:left w:val="nil"/>
              <w:bottom w:val="nil"/>
              <w:right w:val="nil"/>
            </w:tcBorders>
            <w:shd w:val="clear" w:color="auto" w:fill="auto"/>
          </w:tcPr>
          <w:p w14:paraId="0CDD2BD6" w14:textId="42C4E75E" w:rsidR="00C13BCD" w:rsidRPr="00D97FA2" w:rsidRDefault="00C13BCD" w:rsidP="00C13BCD">
            <w:pPr>
              <w:pStyle w:val="TableText"/>
              <w:keepNext/>
              <w:jc w:val="center"/>
              <w:rPr>
                <w:color w:val="000000"/>
              </w:rPr>
            </w:pPr>
            <w:ins w:id="511" w:author="Erik Hedlin" w:date="2020-10-08T10:55:00Z">
              <w:r>
                <w:rPr>
                  <w:color w:val="000000"/>
                </w:rPr>
                <w:t>6</w:t>
              </w:r>
            </w:ins>
          </w:p>
        </w:tc>
      </w:tr>
      <w:tr w:rsidR="00975776"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679F2152" w14:textId="77777777" w:rsidR="00C13BCD" w:rsidRPr="00D97FA2" w:rsidRDefault="00C13BCD" w:rsidP="00C13BCD">
            <w:pPr>
              <w:pStyle w:val="TableText"/>
              <w:keepNext/>
            </w:pPr>
            <w:r w:rsidRPr="00D97FA2">
              <w:t xml:space="preserve">Count of sites checked </w:t>
            </w:r>
          </w:p>
        </w:tc>
        <w:tc>
          <w:tcPr>
            <w:tcW w:w="401" w:type="pct"/>
            <w:gridSpan w:val="2"/>
            <w:tcBorders>
              <w:top w:val="nil"/>
              <w:left w:val="nil"/>
              <w:bottom w:val="nil"/>
              <w:right w:val="nil"/>
            </w:tcBorders>
            <w:shd w:val="clear" w:color="auto" w:fill="auto"/>
            <w:vAlign w:val="bottom"/>
            <w:hideMark/>
          </w:tcPr>
          <w:p w14:paraId="5ECE2D97" w14:textId="77777777" w:rsidR="00C13BCD" w:rsidRPr="00D97FA2" w:rsidRDefault="00C13BCD" w:rsidP="00C13BCD">
            <w:pPr>
              <w:pStyle w:val="TableText"/>
              <w:keepNext/>
              <w:jc w:val="center"/>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
          <w:p w14:paraId="26B7E9A6" w14:textId="77777777" w:rsidR="00C13BCD" w:rsidRPr="00D97FA2" w:rsidRDefault="00C13BCD" w:rsidP="00C13BCD">
            <w:pPr>
              <w:pStyle w:val="TableText"/>
              <w:keepNext/>
              <w:jc w:val="center"/>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
          <w:p w14:paraId="788B5F71" w14:textId="77777777" w:rsidR="00C13BCD" w:rsidRPr="00D97FA2" w:rsidRDefault="00C13BCD" w:rsidP="00C13BCD">
            <w:pPr>
              <w:pStyle w:val="TableText"/>
              <w:keepNext/>
              <w:jc w:val="center"/>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
          <w:p w14:paraId="15D95F99" w14:textId="77777777" w:rsidR="00C13BCD" w:rsidRPr="00D97FA2" w:rsidRDefault="00C13BCD" w:rsidP="00C13BCD">
            <w:pPr>
              <w:pStyle w:val="TableText"/>
              <w:keepNext/>
              <w:jc w:val="center"/>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
          <w:p w14:paraId="4F3539A3" w14:textId="77777777" w:rsidR="00C13BCD" w:rsidRPr="00D97FA2" w:rsidRDefault="00C13BCD" w:rsidP="00C13BCD">
            <w:pPr>
              <w:pStyle w:val="TableText"/>
              <w:keepNext/>
              <w:jc w:val="center"/>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
          <w:p w14:paraId="47F0FFE0" w14:textId="77777777" w:rsidR="00C13BCD" w:rsidRPr="00D97FA2" w:rsidRDefault="00C13BCD" w:rsidP="00C13BCD">
            <w:pPr>
              <w:pStyle w:val="TableText"/>
              <w:keepNext/>
              <w:jc w:val="center"/>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
          <w:p w14:paraId="0395102B" w14:textId="77777777" w:rsidR="00C13BCD" w:rsidRPr="00D97FA2" w:rsidRDefault="00C13BCD" w:rsidP="00C13BCD">
            <w:pPr>
              <w:pStyle w:val="TableText"/>
              <w:keepNext/>
              <w:jc w:val="center"/>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
          <w:p w14:paraId="0899E24B" w14:textId="77777777" w:rsidR="00C13BCD" w:rsidRPr="00D97FA2" w:rsidRDefault="00C13BCD" w:rsidP="00C13BCD">
            <w:pPr>
              <w:pStyle w:val="TableText"/>
              <w:keepNext/>
              <w:jc w:val="center"/>
              <w:rPr>
                <w:color w:val="000000"/>
              </w:rPr>
            </w:pPr>
            <w:r w:rsidRPr="00D97FA2">
              <w:rPr>
                <w:rFonts w:cs="Calibri"/>
                <w:color w:val="000000"/>
              </w:rPr>
              <w:t>165</w:t>
            </w:r>
          </w:p>
        </w:tc>
        <w:tc>
          <w:tcPr>
            <w:tcW w:w="397" w:type="pct"/>
            <w:tcBorders>
              <w:top w:val="nil"/>
              <w:left w:val="nil"/>
              <w:bottom w:val="nil"/>
              <w:right w:val="nil"/>
            </w:tcBorders>
            <w:shd w:val="clear" w:color="auto" w:fill="auto"/>
          </w:tcPr>
          <w:p w14:paraId="1A4F63BD" w14:textId="16ECDDEA" w:rsidR="00C13BCD" w:rsidRPr="00D97FA2" w:rsidRDefault="00C13BCD" w:rsidP="00C13BCD">
            <w:pPr>
              <w:pStyle w:val="TableText"/>
              <w:keepNext/>
              <w:jc w:val="center"/>
              <w:rPr>
                <w:rFonts w:cs="Calibri"/>
                <w:color w:val="000000"/>
              </w:rPr>
            </w:pPr>
            <w:ins w:id="512" w:author="Erik Hedlin" w:date="2020-10-08T10:55:00Z">
              <w:r>
                <w:rPr>
                  <w:rFonts w:cs="Calibri"/>
                  <w:color w:val="000000"/>
                </w:rPr>
                <w:t>175</w:t>
              </w:r>
            </w:ins>
          </w:p>
        </w:tc>
      </w:tr>
      <w:tr w:rsidR="00975776"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C469FF1" w14:textId="77777777" w:rsidR="00C13BCD" w:rsidRPr="00D97FA2" w:rsidRDefault="00C13BCD" w:rsidP="00C13BCD">
            <w:pPr>
              <w:pStyle w:val="TableText"/>
              <w:keepNext/>
            </w:pPr>
            <w:r w:rsidRPr="00D97FA2">
              <w:t>Count of checked sites occupied</w:t>
            </w:r>
          </w:p>
        </w:tc>
        <w:tc>
          <w:tcPr>
            <w:tcW w:w="401" w:type="pct"/>
            <w:gridSpan w:val="2"/>
            <w:tcBorders>
              <w:top w:val="nil"/>
              <w:left w:val="nil"/>
              <w:bottom w:val="nil"/>
              <w:right w:val="nil"/>
            </w:tcBorders>
            <w:shd w:val="clear" w:color="auto" w:fill="auto"/>
            <w:vAlign w:val="bottom"/>
            <w:hideMark/>
          </w:tcPr>
          <w:p w14:paraId="3C72EA32" w14:textId="77777777" w:rsidR="00C13BCD" w:rsidRPr="00D97FA2" w:rsidRDefault="00C13BCD" w:rsidP="00C13BCD">
            <w:pPr>
              <w:pStyle w:val="TableText"/>
              <w:keepNext/>
              <w:jc w:val="center"/>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
          <w:p w14:paraId="1F8F4D91" w14:textId="77777777" w:rsidR="00C13BCD" w:rsidRPr="00D97FA2" w:rsidRDefault="00C13BCD" w:rsidP="00C13BCD">
            <w:pPr>
              <w:pStyle w:val="TableText"/>
              <w:keepNext/>
              <w:jc w:val="center"/>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
          <w:p w14:paraId="579F7F81" w14:textId="77777777" w:rsidR="00C13BCD" w:rsidRPr="00D97FA2" w:rsidRDefault="00C13BCD" w:rsidP="00C13BCD">
            <w:pPr>
              <w:pStyle w:val="TableText"/>
              <w:keepNext/>
              <w:jc w:val="center"/>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
          <w:p w14:paraId="1CEB4AD0" w14:textId="77777777" w:rsidR="00C13BCD" w:rsidRPr="00D97FA2" w:rsidRDefault="00C13BCD" w:rsidP="00C13BCD">
            <w:pPr>
              <w:pStyle w:val="TableText"/>
              <w:keepNext/>
              <w:jc w:val="center"/>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09A1C3F7" w14:textId="77777777" w:rsidR="00C13BCD" w:rsidRPr="00D97FA2" w:rsidRDefault="00C13BCD" w:rsidP="00C13BCD">
            <w:pPr>
              <w:pStyle w:val="TableText"/>
              <w:keepNext/>
              <w:jc w:val="center"/>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
          <w:p w14:paraId="1DE78943" w14:textId="77777777" w:rsidR="00C13BCD" w:rsidRPr="00D97FA2" w:rsidRDefault="00C13BCD" w:rsidP="00C13BCD">
            <w:pPr>
              <w:pStyle w:val="TableText"/>
              <w:keepNext/>
              <w:jc w:val="center"/>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
          <w:p w14:paraId="5689A176" w14:textId="77777777" w:rsidR="00C13BCD" w:rsidRPr="00D97FA2" w:rsidRDefault="00C13BCD" w:rsidP="00C13BCD">
            <w:pPr>
              <w:pStyle w:val="TableText"/>
              <w:keepNext/>
              <w:jc w:val="center"/>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
          <w:p w14:paraId="790408B3" w14:textId="77777777" w:rsidR="00C13BCD" w:rsidRPr="00D97FA2" w:rsidRDefault="00C13BCD" w:rsidP="00C13BCD">
            <w:pPr>
              <w:pStyle w:val="TableText"/>
              <w:keepNext/>
              <w:jc w:val="center"/>
              <w:rPr>
                <w:color w:val="000000"/>
              </w:rPr>
            </w:pPr>
            <w:r w:rsidRPr="00D97FA2">
              <w:rPr>
                <w:rFonts w:cs="Calibri"/>
                <w:color w:val="000000"/>
              </w:rPr>
              <w:t>55</w:t>
            </w:r>
          </w:p>
        </w:tc>
        <w:tc>
          <w:tcPr>
            <w:tcW w:w="397" w:type="pct"/>
            <w:tcBorders>
              <w:top w:val="nil"/>
              <w:left w:val="nil"/>
              <w:bottom w:val="nil"/>
              <w:right w:val="nil"/>
            </w:tcBorders>
            <w:shd w:val="clear" w:color="auto" w:fill="auto"/>
          </w:tcPr>
          <w:p w14:paraId="3262ACB7" w14:textId="180A088B" w:rsidR="00C13BCD" w:rsidRPr="00D97FA2" w:rsidRDefault="00C13BCD" w:rsidP="00C13BCD">
            <w:pPr>
              <w:pStyle w:val="TableText"/>
              <w:keepNext/>
              <w:jc w:val="center"/>
              <w:rPr>
                <w:rFonts w:cs="Calibri"/>
                <w:color w:val="000000"/>
              </w:rPr>
            </w:pPr>
            <w:ins w:id="513" w:author="Erik Hedlin" w:date="2020-10-08T10:55:00Z">
              <w:r>
                <w:rPr>
                  <w:rFonts w:cs="Calibri"/>
                  <w:color w:val="000000"/>
                </w:rPr>
                <w:t>89</w:t>
              </w:r>
            </w:ins>
          </w:p>
        </w:tc>
      </w:tr>
      <w:tr w:rsidR="00975776"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583F34C3" w14:textId="77777777" w:rsidR="00C13BCD" w:rsidRPr="00D97FA2" w:rsidRDefault="00C13BCD" w:rsidP="00C13BCD">
            <w:pPr>
              <w:pStyle w:val="TableText"/>
              <w:keepNext/>
            </w:pPr>
            <w:r w:rsidRPr="00D97FA2">
              <w:t>Count of fully surveyed sites</w:t>
            </w:r>
          </w:p>
        </w:tc>
        <w:tc>
          <w:tcPr>
            <w:tcW w:w="401" w:type="pct"/>
            <w:gridSpan w:val="2"/>
            <w:tcBorders>
              <w:top w:val="nil"/>
              <w:left w:val="nil"/>
              <w:bottom w:val="nil"/>
              <w:right w:val="nil"/>
            </w:tcBorders>
            <w:shd w:val="clear" w:color="auto" w:fill="auto"/>
            <w:vAlign w:val="bottom"/>
            <w:hideMark/>
          </w:tcPr>
          <w:p w14:paraId="0BD807FE" w14:textId="77777777" w:rsidR="00C13BCD" w:rsidRPr="00D97FA2" w:rsidRDefault="00C13BCD" w:rsidP="00C13BCD">
            <w:pPr>
              <w:pStyle w:val="TableText"/>
              <w:keepNext/>
              <w:jc w:val="center"/>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
          <w:p w14:paraId="79B74501" w14:textId="77777777" w:rsidR="00C13BCD" w:rsidRPr="00D97FA2" w:rsidRDefault="00C13BCD" w:rsidP="00C13BCD">
            <w:pPr>
              <w:pStyle w:val="TableText"/>
              <w:keepNext/>
              <w:jc w:val="center"/>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
          <w:p w14:paraId="06DF3E3D" w14:textId="77777777" w:rsidR="00C13BCD" w:rsidRPr="00D97FA2" w:rsidRDefault="00C13BCD" w:rsidP="00C13BCD">
            <w:pPr>
              <w:pStyle w:val="TableText"/>
              <w:keepNext/>
              <w:jc w:val="center"/>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
          <w:p w14:paraId="3D635BD7" w14:textId="77777777" w:rsidR="00C13BCD" w:rsidRPr="00D97FA2" w:rsidRDefault="00C13BCD" w:rsidP="00C13BCD">
            <w:pPr>
              <w:pStyle w:val="TableText"/>
              <w:keepNext/>
              <w:jc w:val="center"/>
            </w:pPr>
            <w:r w:rsidRPr="00D97FA2">
              <w:rPr>
                <w:rFonts w:cs="Calibri"/>
                <w:color w:val="000000"/>
              </w:rPr>
              <w:t>113</w:t>
            </w:r>
          </w:p>
        </w:tc>
        <w:tc>
          <w:tcPr>
            <w:tcW w:w="399" w:type="pct"/>
            <w:tcBorders>
              <w:top w:val="nil"/>
              <w:left w:val="nil"/>
              <w:bottom w:val="nil"/>
              <w:right w:val="nil"/>
            </w:tcBorders>
            <w:shd w:val="clear" w:color="auto" w:fill="auto"/>
            <w:vAlign w:val="bottom"/>
            <w:hideMark/>
          </w:tcPr>
          <w:p w14:paraId="27C70AFE" w14:textId="77777777" w:rsidR="00C13BCD" w:rsidRPr="00D97FA2" w:rsidRDefault="00C13BCD" w:rsidP="00C13BCD">
            <w:pPr>
              <w:pStyle w:val="TableText"/>
              <w:keepNext/>
              <w:jc w:val="center"/>
            </w:pPr>
            <w:r w:rsidRPr="00D97FA2">
              <w:rPr>
                <w:rFonts w:cs="Calibri"/>
                <w:color w:val="000000"/>
              </w:rPr>
              <w:t>99</w:t>
            </w:r>
          </w:p>
        </w:tc>
        <w:tc>
          <w:tcPr>
            <w:tcW w:w="399" w:type="pct"/>
            <w:tcBorders>
              <w:top w:val="nil"/>
              <w:left w:val="nil"/>
              <w:bottom w:val="nil"/>
              <w:right w:val="nil"/>
            </w:tcBorders>
            <w:shd w:val="clear" w:color="auto" w:fill="auto"/>
            <w:vAlign w:val="bottom"/>
            <w:hideMark/>
          </w:tcPr>
          <w:p w14:paraId="19FD7B7B" w14:textId="77777777" w:rsidR="00C13BCD" w:rsidRPr="00D97FA2" w:rsidRDefault="00C13BCD" w:rsidP="00C13BCD">
            <w:pPr>
              <w:pStyle w:val="TableText"/>
              <w:keepNext/>
              <w:jc w:val="center"/>
            </w:pPr>
            <w:r w:rsidRPr="00D97FA2">
              <w:rPr>
                <w:rFonts w:cs="Calibri"/>
                <w:color w:val="000000"/>
              </w:rPr>
              <w:t>158</w:t>
            </w:r>
          </w:p>
        </w:tc>
        <w:tc>
          <w:tcPr>
            <w:tcW w:w="399" w:type="pct"/>
            <w:tcBorders>
              <w:top w:val="nil"/>
              <w:left w:val="nil"/>
              <w:bottom w:val="nil"/>
              <w:right w:val="nil"/>
            </w:tcBorders>
            <w:shd w:val="clear" w:color="auto" w:fill="auto"/>
            <w:vAlign w:val="bottom"/>
          </w:tcPr>
          <w:p w14:paraId="2C76E2EB" w14:textId="77777777" w:rsidR="00C13BCD" w:rsidRPr="00D97FA2" w:rsidRDefault="00C13BCD" w:rsidP="00C13BCD">
            <w:pPr>
              <w:pStyle w:val="TableText"/>
              <w:keepNext/>
              <w:jc w:val="center"/>
            </w:pPr>
            <w:r w:rsidRPr="00D97FA2">
              <w:rPr>
                <w:rFonts w:cs="Calibri"/>
                <w:color w:val="000000"/>
              </w:rPr>
              <w:t>164</w:t>
            </w:r>
          </w:p>
        </w:tc>
        <w:tc>
          <w:tcPr>
            <w:tcW w:w="402" w:type="pct"/>
            <w:tcBorders>
              <w:top w:val="nil"/>
              <w:left w:val="nil"/>
              <w:bottom w:val="nil"/>
              <w:right w:val="nil"/>
            </w:tcBorders>
            <w:shd w:val="clear" w:color="auto" w:fill="auto"/>
            <w:vAlign w:val="bottom"/>
          </w:tcPr>
          <w:p w14:paraId="67EC24EA" w14:textId="77777777" w:rsidR="00C13BCD" w:rsidRPr="00D97FA2" w:rsidRDefault="00C13BCD" w:rsidP="00C13BCD">
            <w:pPr>
              <w:pStyle w:val="TableText"/>
              <w:keepNext/>
              <w:jc w:val="center"/>
            </w:pPr>
            <w:r w:rsidRPr="00D97FA2">
              <w:rPr>
                <w:rFonts w:cs="Calibri"/>
                <w:color w:val="000000"/>
              </w:rPr>
              <w:t>164</w:t>
            </w:r>
          </w:p>
        </w:tc>
        <w:tc>
          <w:tcPr>
            <w:tcW w:w="397" w:type="pct"/>
            <w:tcBorders>
              <w:top w:val="nil"/>
              <w:left w:val="nil"/>
              <w:bottom w:val="nil"/>
              <w:right w:val="nil"/>
            </w:tcBorders>
            <w:shd w:val="clear" w:color="auto" w:fill="auto"/>
          </w:tcPr>
          <w:p w14:paraId="2C7A3928" w14:textId="53F66841" w:rsidR="00C13BCD" w:rsidRPr="00D97FA2" w:rsidRDefault="00C13BCD" w:rsidP="00C13BCD">
            <w:pPr>
              <w:pStyle w:val="TableText"/>
              <w:keepNext/>
              <w:jc w:val="center"/>
              <w:rPr>
                <w:rFonts w:cs="Calibri"/>
                <w:color w:val="000000"/>
              </w:rPr>
            </w:pPr>
            <w:ins w:id="514" w:author="Erik Hedlin" w:date="2020-10-08T10:55:00Z">
              <w:r>
                <w:rPr>
                  <w:rFonts w:cs="Calibri"/>
                  <w:color w:val="000000"/>
                </w:rPr>
                <w:t>175</w:t>
              </w:r>
            </w:ins>
          </w:p>
        </w:tc>
      </w:tr>
      <w:tr w:rsidR="00975776"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hideMark/>
          </w:tcPr>
          <w:p w14:paraId="66589974" w14:textId="77777777" w:rsidR="00C13BCD" w:rsidRPr="00D97FA2" w:rsidRDefault="00C13BCD" w:rsidP="00C13BCD">
            <w:pPr>
              <w:pStyle w:val="TableText"/>
              <w:keepNext/>
            </w:pPr>
            <w:r w:rsidRPr="00D97FA2">
              <w:t>Count of sites no raptors detected</w:t>
            </w:r>
          </w:p>
        </w:tc>
        <w:tc>
          <w:tcPr>
            <w:tcW w:w="401" w:type="pct"/>
            <w:gridSpan w:val="2"/>
            <w:tcBorders>
              <w:top w:val="nil"/>
              <w:left w:val="nil"/>
              <w:bottom w:val="nil"/>
              <w:right w:val="nil"/>
            </w:tcBorders>
            <w:shd w:val="clear" w:color="auto" w:fill="auto"/>
            <w:vAlign w:val="bottom"/>
            <w:hideMark/>
          </w:tcPr>
          <w:p w14:paraId="7003F29F" w14:textId="77777777" w:rsidR="00C13BCD" w:rsidRPr="00D97FA2" w:rsidRDefault="00C13BCD" w:rsidP="00C13BCD">
            <w:pPr>
              <w:pStyle w:val="TableText"/>
              <w:keepNext/>
              <w:jc w:val="center"/>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
          <w:p w14:paraId="627FA4C9" w14:textId="77777777" w:rsidR="00C13BCD" w:rsidRPr="00D97FA2" w:rsidRDefault="00C13BCD" w:rsidP="00C13BCD">
            <w:pPr>
              <w:pStyle w:val="TableText"/>
              <w:keepNext/>
              <w:jc w:val="center"/>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
          <w:p w14:paraId="55E1A9EE" w14:textId="77777777" w:rsidR="00C13BCD" w:rsidRPr="00D97FA2" w:rsidRDefault="00C13BCD" w:rsidP="00C13BCD">
            <w:pPr>
              <w:pStyle w:val="TableText"/>
              <w:keepNext/>
              <w:jc w:val="center"/>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
          <w:p w14:paraId="4D40F36A" w14:textId="77777777" w:rsidR="00C13BCD" w:rsidRPr="00D97FA2" w:rsidRDefault="00C13BCD" w:rsidP="00C13BCD">
            <w:pPr>
              <w:pStyle w:val="TableText"/>
              <w:keepNext/>
              <w:jc w:val="center"/>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
          <w:p w14:paraId="4FC70F2F" w14:textId="77777777" w:rsidR="00C13BCD" w:rsidRPr="00D97FA2" w:rsidRDefault="00C13BCD" w:rsidP="00C13BCD">
            <w:pPr>
              <w:pStyle w:val="TableText"/>
              <w:keepNext/>
              <w:jc w:val="center"/>
              <w:rPr>
                <w:color w:val="000000"/>
              </w:rPr>
            </w:pPr>
            <w:r>
              <w:rPr>
                <w:rFonts w:cs="Calibri"/>
                <w:color w:val="000000"/>
              </w:rPr>
              <w:t>72</w:t>
            </w:r>
          </w:p>
        </w:tc>
        <w:tc>
          <w:tcPr>
            <w:tcW w:w="399" w:type="pct"/>
            <w:tcBorders>
              <w:top w:val="nil"/>
              <w:left w:val="nil"/>
              <w:bottom w:val="nil"/>
              <w:right w:val="nil"/>
            </w:tcBorders>
            <w:shd w:val="clear" w:color="auto" w:fill="auto"/>
            <w:vAlign w:val="bottom"/>
            <w:hideMark/>
          </w:tcPr>
          <w:p w14:paraId="229E6A93" w14:textId="77777777" w:rsidR="00C13BCD" w:rsidRPr="00D97FA2" w:rsidRDefault="00C13BCD" w:rsidP="00C13BCD">
            <w:pPr>
              <w:pStyle w:val="TableText"/>
              <w:keepNext/>
              <w:jc w:val="center"/>
              <w:rPr>
                <w:color w:val="000000"/>
              </w:rPr>
            </w:pPr>
            <w:r>
              <w:rPr>
                <w:rFonts w:cs="Calibri"/>
                <w:color w:val="000000"/>
              </w:rPr>
              <w:t>103</w:t>
            </w:r>
          </w:p>
        </w:tc>
        <w:tc>
          <w:tcPr>
            <w:tcW w:w="399" w:type="pct"/>
            <w:tcBorders>
              <w:top w:val="nil"/>
              <w:left w:val="nil"/>
              <w:bottom w:val="nil"/>
              <w:right w:val="nil"/>
            </w:tcBorders>
            <w:shd w:val="clear" w:color="auto" w:fill="auto"/>
            <w:vAlign w:val="bottom"/>
          </w:tcPr>
          <w:p w14:paraId="326B3D7B" w14:textId="77777777" w:rsidR="00C13BCD" w:rsidRPr="00D97FA2" w:rsidRDefault="00C13BCD" w:rsidP="00C13BCD">
            <w:pPr>
              <w:pStyle w:val="TableText"/>
              <w:keepNext/>
              <w:jc w:val="center"/>
              <w:rPr>
                <w:color w:val="000000"/>
              </w:rPr>
            </w:pPr>
            <w:r>
              <w:rPr>
                <w:rFonts w:cs="Calibri"/>
                <w:color w:val="000000"/>
              </w:rPr>
              <w:t>103</w:t>
            </w:r>
          </w:p>
        </w:tc>
        <w:tc>
          <w:tcPr>
            <w:tcW w:w="402" w:type="pct"/>
            <w:tcBorders>
              <w:top w:val="nil"/>
              <w:left w:val="nil"/>
              <w:bottom w:val="nil"/>
              <w:right w:val="nil"/>
            </w:tcBorders>
            <w:shd w:val="clear" w:color="auto" w:fill="auto"/>
            <w:vAlign w:val="bottom"/>
          </w:tcPr>
          <w:p w14:paraId="57225460" w14:textId="77777777" w:rsidR="00C13BCD" w:rsidRPr="00D97FA2" w:rsidRDefault="00C13BCD" w:rsidP="00C13BCD">
            <w:pPr>
              <w:pStyle w:val="TableText"/>
              <w:keepNext/>
              <w:jc w:val="center"/>
              <w:rPr>
                <w:color w:val="000000"/>
              </w:rPr>
            </w:pPr>
            <w:r>
              <w:rPr>
                <w:rFonts w:cs="Calibri"/>
                <w:color w:val="000000"/>
              </w:rPr>
              <w:t>110</w:t>
            </w:r>
          </w:p>
        </w:tc>
        <w:tc>
          <w:tcPr>
            <w:tcW w:w="397" w:type="pct"/>
            <w:tcBorders>
              <w:top w:val="nil"/>
              <w:left w:val="nil"/>
              <w:bottom w:val="nil"/>
              <w:right w:val="nil"/>
            </w:tcBorders>
            <w:shd w:val="clear" w:color="auto" w:fill="auto"/>
            <w:vAlign w:val="bottom"/>
          </w:tcPr>
          <w:p w14:paraId="69F89F3C" w14:textId="619DE1A4" w:rsidR="00C13BCD" w:rsidRDefault="00C13BCD" w:rsidP="00C13BCD">
            <w:pPr>
              <w:pStyle w:val="TableText"/>
              <w:keepNext/>
              <w:jc w:val="center"/>
              <w:rPr>
                <w:rFonts w:cs="Calibri"/>
                <w:color w:val="000000"/>
              </w:rPr>
            </w:pPr>
            <w:ins w:id="515" w:author="Erik Hedlin" w:date="2020-10-08T10:55:00Z">
              <w:r>
                <w:rPr>
                  <w:rFonts w:cs="Calibri"/>
                  <w:color w:val="000000"/>
                </w:rPr>
                <w:t>8</w:t>
              </w:r>
            </w:ins>
            <w:ins w:id="516" w:author="Erik Hedlin" w:date="2020-10-19T10:53:00Z">
              <w:r w:rsidR="00B7170F">
                <w:rPr>
                  <w:rFonts w:cs="Calibri"/>
                  <w:color w:val="000000"/>
                </w:rPr>
                <w:t>6</w:t>
              </w:r>
            </w:ins>
          </w:p>
        </w:tc>
      </w:tr>
      <w:tr w:rsidR="00975776"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
        <w:tc>
          <w:tcPr>
            <w:tcW w:w="1404" w:type="pct"/>
            <w:tcBorders>
              <w:top w:val="nil"/>
              <w:left w:val="nil"/>
              <w:bottom w:val="nil"/>
              <w:right w:val="nil"/>
            </w:tcBorders>
            <w:shd w:val="clear" w:color="auto" w:fill="auto"/>
            <w:vAlign w:val="top"/>
          </w:tcPr>
          <w:p w14:paraId="6DAAB59D" w14:textId="77777777" w:rsidR="00C13BCD" w:rsidRPr="000B625D" w:rsidRDefault="00C13BCD" w:rsidP="00C13BCD">
            <w:pPr>
              <w:pStyle w:val="TableText"/>
              <w:keepNext/>
            </w:pPr>
            <w:r w:rsidRPr="000B625D">
              <w:t>Proportion of sites no raptors detected</w:t>
            </w:r>
          </w:p>
        </w:tc>
        <w:tc>
          <w:tcPr>
            <w:tcW w:w="401" w:type="pct"/>
            <w:gridSpan w:val="2"/>
            <w:tcBorders>
              <w:top w:val="nil"/>
              <w:left w:val="nil"/>
              <w:bottom w:val="nil"/>
              <w:right w:val="nil"/>
            </w:tcBorders>
            <w:shd w:val="clear" w:color="auto" w:fill="auto"/>
            <w:vAlign w:val="top"/>
          </w:tcPr>
          <w:p w14:paraId="49064457" w14:textId="77777777" w:rsidR="00C13BCD" w:rsidRPr="000B625D" w:rsidRDefault="00C13BCD" w:rsidP="00C13BCD">
            <w:pPr>
              <w:pStyle w:val="TableText"/>
              <w:keepNext/>
              <w:jc w:val="center"/>
              <w:rPr>
                <w:rFonts w:cs="Calibri"/>
                <w:color w:val="000000"/>
              </w:rPr>
            </w:pPr>
            <w:r w:rsidRPr="000B625D">
              <w:t>29%</w:t>
            </w:r>
          </w:p>
        </w:tc>
        <w:tc>
          <w:tcPr>
            <w:tcW w:w="399" w:type="pct"/>
            <w:gridSpan w:val="2"/>
            <w:tcBorders>
              <w:top w:val="nil"/>
              <w:left w:val="nil"/>
              <w:bottom w:val="nil"/>
              <w:right w:val="nil"/>
            </w:tcBorders>
            <w:shd w:val="clear" w:color="auto" w:fill="auto"/>
            <w:vAlign w:val="top"/>
          </w:tcPr>
          <w:p w14:paraId="1078A4A3" w14:textId="77777777" w:rsidR="00C13BCD" w:rsidRPr="000B625D" w:rsidRDefault="00C13BCD" w:rsidP="00C13BCD">
            <w:pPr>
              <w:pStyle w:val="TableText"/>
              <w:keepNext/>
              <w:jc w:val="center"/>
              <w:rPr>
                <w:rFonts w:cs="Calibri"/>
                <w:color w:val="000000"/>
              </w:rPr>
            </w:pPr>
            <w:r w:rsidRPr="000B625D">
              <w:t>67%</w:t>
            </w:r>
          </w:p>
        </w:tc>
        <w:tc>
          <w:tcPr>
            <w:tcW w:w="399" w:type="pct"/>
            <w:gridSpan w:val="2"/>
            <w:tcBorders>
              <w:top w:val="nil"/>
              <w:left w:val="nil"/>
              <w:bottom w:val="nil"/>
              <w:right w:val="nil"/>
            </w:tcBorders>
            <w:shd w:val="clear" w:color="auto" w:fill="auto"/>
            <w:vAlign w:val="top"/>
          </w:tcPr>
          <w:p w14:paraId="7F50AB52" w14:textId="77777777" w:rsidR="00C13BCD" w:rsidRPr="000B625D" w:rsidRDefault="00C13BCD" w:rsidP="00C13BCD">
            <w:pPr>
              <w:pStyle w:val="TableText"/>
              <w:keepNext/>
              <w:jc w:val="center"/>
              <w:rPr>
                <w:rFonts w:cs="Calibri"/>
                <w:color w:val="000000"/>
              </w:rPr>
            </w:pPr>
            <w:r w:rsidRPr="000B625D">
              <w:t>38%</w:t>
            </w:r>
          </w:p>
        </w:tc>
        <w:tc>
          <w:tcPr>
            <w:tcW w:w="402" w:type="pct"/>
            <w:gridSpan w:val="2"/>
            <w:tcBorders>
              <w:top w:val="nil"/>
              <w:left w:val="nil"/>
              <w:bottom w:val="nil"/>
              <w:right w:val="nil"/>
            </w:tcBorders>
            <w:shd w:val="clear" w:color="auto" w:fill="auto"/>
            <w:vAlign w:val="top"/>
          </w:tcPr>
          <w:p w14:paraId="54C96C23" w14:textId="77777777" w:rsidR="00C13BCD" w:rsidRPr="000B625D" w:rsidRDefault="00C13BCD" w:rsidP="00C13BCD">
            <w:pPr>
              <w:pStyle w:val="TableText"/>
              <w:keepNext/>
              <w:jc w:val="center"/>
              <w:rPr>
                <w:rFonts w:cs="Calibri"/>
                <w:color w:val="000000"/>
              </w:rPr>
            </w:pPr>
            <w:r w:rsidRPr="000B625D">
              <w:t>33%</w:t>
            </w:r>
          </w:p>
        </w:tc>
        <w:tc>
          <w:tcPr>
            <w:tcW w:w="399" w:type="pct"/>
            <w:tcBorders>
              <w:top w:val="nil"/>
              <w:left w:val="nil"/>
              <w:bottom w:val="nil"/>
              <w:right w:val="nil"/>
            </w:tcBorders>
            <w:shd w:val="clear" w:color="auto" w:fill="auto"/>
            <w:vAlign w:val="top"/>
          </w:tcPr>
          <w:p w14:paraId="4E466497" w14:textId="77777777" w:rsidR="00C13BCD" w:rsidRPr="000B625D" w:rsidRDefault="00C13BCD" w:rsidP="00C13BCD">
            <w:pPr>
              <w:pStyle w:val="TableText"/>
              <w:keepNext/>
              <w:jc w:val="center"/>
              <w:rPr>
                <w:rFonts w:cs="Calibri"/>
                <w:color w:val="000000"/>
              </w:rPr>
            </w:pPr>
            <w:r w:rsidRPr="000B625D">
              <w:t>51%</w:t>
            </w:r>
          </w:p>
        </w:tc>
        <w:tc>
          <w:tcPr>
            <w:tcW w:w="399" w:type="pct"/>
            <w:tcBorders>
              <w:top w:val="nil"/>
              <w:left w:val="nil"/>
              <w:bottom w:val="nil"/>
              <w:right w:val="nil"/>
            </w:tcBorders>
            <w:shd w:val="clear" w:color="auto" w:fill="auto"/>
            <w:vAlign w:val="top"/>
          </w:tcPr>
          <w:p w14:paraId="7D8DC194" w14:textId="77777777" w:rsidR="00C13BCD" w:rsidRPr="000B625D" w:rsidRDefault="00C13BCD" w:rsidP="00C13BCD">
            <w:pPr>
              <w:pStyle w:val="TableText"/>
              <w:keepNext/>
              <w:jc w:val="center"/>
              <w:rPr>
                <w:rFonts w:cs="Calibri"/>
                <w:color w:val="000000"/>
              </w:rPr>
            </w:pPr>
            <w:r w:rsidRPr="000B625D">
              <w:t>62%</w:t>
            </w:r>
          </w:p>
        </w:tc>
        <w:tc>
          <w:tcPr>
            <w:tcW w:w="399" w:type="pct"/>
            <w:tcBorders>
              <w:top w:val="nil"/>
              <w:left w:val="nil"/>
              <w:bottom w:val="nil"/>
              <w:right w:val="nil"/>
            </w:tcBorders>
            <w:shd w:val="clear" w:color="auto" w:fill="auto"/>
            <w:vAlign w:val="top"/>
          </w:tcPr>
          <w:p w14:paraId="42484AF8" w14:textId="77777777" w:rsidR="00C13BCD" w:rsidRPr="000B625D" w:rsidRDefault="00C13BCD" w:rsidP="00C13BCD">
            <w:pPr>
              <w:pStyle w:val="TableText"/>
              <w:keepNext/>
              <w:jc w:val="center"/>
              <w:rPr>
                <w:rFonts w:cs="Calibri"/>
                <w:color w:val="000000"/>
              </w:rPr>
            </w:pPr>
            <w:r w:rsidRPr="000B625D">
              <w:t>62%</w:t>
            </w:r>
          </w:p>
        </w:tc>
        <w:tc>
          <w:tcPr>
            <w:tcW w:w="402" w:type="pct"/>
            <w:tcBorders>
              <w:top w:val="nil"/>
              <w:left w:val="nil"/>
              <w:bottom w:val="nil"/>
              <w:right w:val="nil"/>
            </w:tcBorders>
            <w:shd w:val="clear" w:color="auto" w:fill="auto"/>
            <w:vAlign w:val="top"/>
          </w:tcPr>
          <w:p w14:paraId="6A70DDD7" w14:textId="77777777" w:rsidR="00C13BCD" w:rsidRPr="000B625D" w:rsidRDefault="00C13BCD" w:rsidP="00C13BCD">
            <w:pPr>
              <w:pStyle w:val="TableText"/>
              <w:keepNext/>
              <w:jc w:val="center"/>
              <w:rPr>
                <w:rFonts w:cs="Calibri"/>
                <w:color w:val="000000"/>
              </w:rPr>
            </w:pPr>
            <w:r w:rsidRPr="000B625D">
              <w:t>67%</w:t>
            </w:r>
          </w:p>
        </w:tc>
        <w:tc>
          <w:tcPr>
            <w:tcW w:w="397" w:type="pct"/>
            <w:tcBorders>
              <w:top w:val="nil"/>
              <w:left w:val="nil"/>
              <w:bottom w:val="nil"/>
              <w:right w:val="nil"/>
            </w:tcBorders>
            <w:shd w:val="clear" w:color="auto" w:fill="auto"/>
            <w:vAlign w:val="top"/>
          </w:tcPr>
          <w:p w14:paraId="1827F0BE" w14:textId="3C6FB1A4" w:rsidR="00C13BCD" w:rsidRPr="000B625D" w:rsidRDefault="00C13BCD" w:rsidP="00C13BCD">
            <w:pPr>
              <w:pStyle w:val="TableText"/>
              <w:keepNext/>
              <w:jc w:val="center"/>
            </w:pPr>
            <w:ins w:id="517" w:author="Erik Hedlin" w:date="2020-10-08T10:55:00Z">
              <w:r>
                <w:t>49%</w:t>
              </w:r>
            </w:ins>
          </w:p>
        </w:tc>
      </w:tr>
      <w:tr w:rsidR="00975776"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4D6DC55" w14:textId="77777777" w:rsidR="00C13BCD" w:rsidRPr="000B625D" w:rsidRDefault="00C13BCD" w:rsidP="00C13BCD">
            <w:pPr>
              <w:pStyle w:val="TableText"/>
              <w:keepNext/>
            </w:pPr>
            <w:r w:rsidRPr="000B625D">
              <w:t>Count of sites PEFA detected</w:t>
            </w:r>
          </w:p>
        </w:tc>
        <w:tc>
          <w:tcPr>
            <w:tcW w:w="401" w:type="pct"/>
            <w:gridSpan w:val="2"/>
            <w:tcBorders>
              <w:top w:val="nil"/>
              <w:left w:val="nil"/>
              <w:bottom w:val="nil"/>
              <w:right w:val="nil"/>
            </w:tcBorders>
            <w:shd w:val="clear" w:color="auto" w:fill="auto"/>
            <w:vAlign w:val="bottom"/>
            <w:hideMark/>
          </w:tcPr>
          <w:p w14:paraId="71CF9B5E"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448853F8" w14:textId="77777777" w:rsidR="00C13BCD" w:rsidRPr="000B625D" w:rsidRDefault="00C13BCD" w:rsidP="00C13BCD">
            <w:pPr>
              <w:pStyle w:val="TableText"/>
              <w:keepNext/>
              <w:jc w:val="center"/>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
          <w:p w14:paraId="3D0A1D72" w14:textId="77777777" w:rsidR="00C13BCD" w:rsidRPr="000B625D" w:rsidRDefault="00C13BCD" w:rsidP="00C13BCD">
            <w:pPr>
              <w:pStyle w:val="TableText"/>
              <w:keepNext/>
              <w:jc w:val="center"/>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
          <w:p w14:paraId="48187BC6"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
          <w:p w14:paraId="6E514134" w14:textId="77777777" w:rsidR="00C13BCD" w:rsidRPr="000B625D" w:rsidRDefault="00C13BCD" w:rsidP="00C13BCD">
            <w:pPr>
              <w:pStyle w:val="TableText"/>
              <w:keepNext/>
              <w:jc w:val="center"/>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
          <w:p w14:paraId="3E3F65C5" w14:textId="77777777" w:rsidR="00C13BCD" w:rsidRPr="000B625D" w:rsidRDefault="00C13BCD" w:rsidP="00C13BCD">
            <w:pPr>
              <w:pStyle w:val="TableText"/>
              <w:keepNext/>
              <w:jc w:val="center"/>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
          <w:p w14:paraId="21301667" w14:textId="77777777" w:rsidR="00C13BCD" w:rsidRPr="000B625D" w:rsidRDefault="00C13BCD" w:rsidP="00C13BCD">
            <w:pPr>
              <w:pStyle w:val="TableText"/>
              <w:keepNext/>
              <w:jc w:val="center"/>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
          <w:p w14:paraId="4CD82D1B" w14:textId="77777777" w:rsidR="00C13BCD" w:rsidRPr="000B625D" w:rsidRDefault="00C13BCD" w:rsidP="00C13BCD">
            <w:pPr>
              <w:pStyle w:val="TableText"/>
              <w:keepNext/>
              <w:jc w:val="center"/>
              <w:rPr>
                <w:color w:val="000000"/>
              </w:rPr>
            </w:pPr>
            <w:r w:rsidRPr="000B625D">
              <w:rPr>
                <w:rFonts w:cs="Calibri"/>
                <w:color w:val="000000"/>
              </w:rPr>
              <w:t>43</w:t>
            </w:r>
          </w:p>
        </w:tc>
        <w:tc>
          <w:tcPr>
            <w:tcW w:w="397" w:type="pct"/>
            <w:tcBorders>
              <w:top w:val="nil"/>
              <w:left w:val="nil"/>
              <w:bottom w:val="nil"/>
              <w:right w:val="nil"/>
            </w:tcBorders>
            <w:shd w:val="clear" w:color="auto" w:fill="auto"/>
          </w:tcPr>
          <w:p w14:paraId="1D39145C" w14:textId="23FEAE95" w:rsidR="00C13BCD" w:rsidRPr="000B625D" w:rsidRDefault="00C13BCD" w:rsidP="00C13BCD">
            <w:pPr>
              <w:pStyle w:val="TableText"/>
              <w:keepNext/>
              <w:jc w:val="center"/>
              <w:rPr>
                <w:rFonts w:cs="Calibri"/>
                <w:color w:val="000000"/>
              </w:rPr>
            </w:pPr>
            <w:ins w:id="518" w:author="Erik Hedlin" w:date="2020-10-08T10:55:00Z">
              <w:r>
                <w:rPr>
                  <w:rFonts w:cs="Calibri"/>
                  <w:color w:val="000000"/>
                </w:rPr>
                <w:t>42</w:t>
              </w:r>
            </w:ins>
          </w:p>
        </w:tc>
      </w:tr>
      <w:tr w:rsidR="00975776"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tcPr>
          <w:p w14:paraId="767FDDDA" w14:textId="77777777" w:rsidR="00C13BCD" w:rsidRPr="000B625D" w:rsidRDefault="00C13BCD" w:rsidP="00C13BCD">
            <w:pPr>
              <w:pStyle w:val="TableText"/>
              <w:keepNext/>
            </w:pPr>
            <w:r w:rsidRPr="000B625D">
              <w:t>Proportion of sites PEFA detected</w:t>
            </w:r>
          </w:p>
        </w:tc>
        <w:tc>
          <w:tcPr>
            <w:tcW w:w="401" w:type="pct"/>
            <w:gridSpan w:val="2"/>
            <w:tcBorders>
              <w:top w:val="nil"/>
              <w:left w:val="nil"/>
              <w:bottom w:val="nil"/>
              <w:right w:val="nil"/>
            </w:tcBorders>
            <w:shd w:val="clear" w:color="auto" w:fill="auto"/>
            <w:vAlign w:val="top"/>
          </w:tcPr>
          <w:p w14:paraId="226ED920" w14:textId="77777777" w:rsidR="00C13BCD" w:rsidRPr="000B625D" w:rsidRDefault="00C13BCD" w:rsidP="00C13BCD">
            <w:pPr>
              <w:pStyle w:val="TableText"/>
              <w:keepNext/>
              <w:jc w:val="center"/>
              <w:rPr>
                <w:rFonts w:cs="Calibri"/>
                <w:color w:val="000000"/>
              </w:rPr>
            </w:pPr>
            <w:r w:rsidRPr="000B625D">
              <w:t>27%</w:t>
            </w:r>
          </w:p>
        </w:tc>
        <w:tc>
          <w:tcPr>
            <w:tcW w:w="399" w:type="pct"/>
            <w:gridSpan w:val="2"/>
            <w:tcBorders>
              <w:top w:val="nil"/>
              <w:left w:val="nil"/>
              <w:bottom w:val="nil"/>
              <w:right w:val="nil"/>
            </w:tcBorders>
            <w:shd w:val="clear" w:color="auto" w:fill="auto"/>
            <w:vAlign w:val="top"/>
          </w:tcPr>
          <w:p w14:paraId="118C6DE1" w14:textId="77777777" w:rsidR="00C13BCD" w:rsidRPr="000B625D" w:rsidRDefault="00C13BCD" w:rsidP="00C13BCD">
            <w:pPr>
              <w:pStyle w:val="TableText"/>
              <w:keepNext/>
              <w:jc w:val="center"/>
              <w:rPr>
                <w:rFonts w:cs="Calibri"/>
                <w:color w:val="000000"/>
              </w:rPr>
            </w:pPr>
            <w:r w:rsidRPr="000B625D">
              <w:t>32%</w:t>
            </w:r>
          </w:p>
        </w:tc>
        <w:tc>
          <w:tcPr>
            <w:tcW w:w="399" w:type="pct"/>
            <w:gridSpan w:val="2"/>
            <w:tcBorders>
              <w:top w:val="nil"/>
              <w:left w:val="nil"/>
              <w:bottom w:val="nil"/>
              <w:right w:val="nil"/>
            </w:tcBorders>
            <w:shd w:val="clear" w:color="auto" w:fill="auto"/>
            <w:vAlign w:val="top"/>
          </w:tcPr>
          <w:p w14:paraId="53600EA1" w14:textId="77777777" w:rsidR="00C13BCD" w:rsidRPr="000B625D" w:rsidRDefault="00C13BCD" w:rsidP="00C13BCD">
            <w:pPr>
              <w:pStyle w:val="TableText"/>
              <w:keepNext/>
              <w:jc w:val="center"/>
              <w:rPr>
                <w:rFonts w:cs="Calibri"/>
                <w:color w:val="000000"/>
              </w:rPr>
            </w:pPr>
            <w:r w:rsidRPr="000B625D">
              <w:t>34%</w:t>
            </w:r>
          </w:p>
        </w:tc>
        <w:tc>
          <w:tcPr>
            <w:tcW w:w="402" w:type="pct"/>
            <w:gridSpan w:val="2"/>
            <w:tcBorders>
              <w:top w:val="nil"/>
              <w:left w:val="nil"/>
              <w:bottom w:val="nil"/>
              <w:right w:val="nil"/>
            </w:tcBorders>
            <w:shd w:val="clear" w:color="auto" w:fill="auto"/>
            <w:vAlign w:val="top"/>
          </w:tcPr>
          <w:p w14:paraId="271E11AE"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4798F5DC" w14:textId="77777777" w:rsidR="00C13BCD" w:rsidRPr="000B625D" w:rsidRDefault="00C13BCD" w:rsidP="00C13BCD">
            <w:pPr>
              <w:pStyle w:val="TableText"/>
              <w:keepNext/>
              <w:jc w:val="center"/>
              <w:rPr>
                <w:rFonts w:cs="Calibri"/>
                <w:color w:val="000000"/>
              </w:rPr>
            </w:pPr>
            <w:r w:rsidRPr="000B625D">
              <w:t>34%</w:t>
            </w:r>
          </w:p>
        </w:tc>
        <w:tc>
          <w:tcPr>
            <w:tcW w:w="399" w:type="pct"/>
            <w:tcBorders>
              <w:top w:val="nil"/>
              <w:left w:val="nil"/>
              <w:bottom w:val="nil"/>
              <w:right w:val="nil"/>
            </w:tcBorders>
            <w:shd w:val="clear" w:color="auto" w:fill="auto"/>
            <w:vAlign w:val="top"/>
          </w:tcPr>
          <w:p w14:paraId="521CD4DC" w14:textId="77777777" w:rsidR="00C13BCD" w:rsidRPr="000B625D" w:rsidRDefault="00C13BCD" w:rsidP="00C13BCD">
            <w:pPr>
              <w:pStyle w:val="TableText"/>
              <w:keepNext/>
              <w:jc w:val="center"/>
              <w:rPr>
                <w:rFonts w:cs="Calibri"/>
                <w:color w:val="000000"/>
              </w:rPr>
            </w:pPr>
            <w:r w:rsidRPr="000B625D">
              <w:t>30%</w:t>
            </w:r>
          </w:p>
        </w:tc>
        <w:tc>
          <w:tcPr>
            <w:tcW w:w="399" w:type="pct"/>
            <w:tcBorders>
              <w:top w:val="nil"/>
              <w:left w:val="nil"/>
              <w:bottom w:val="nil"/>
              <w:right w:val="nil"/>
            </w:tcBorders>
            <w:shd w:val="clear" w:color="auto" w:fill="auto"/>
            <w:vAlign w:val="top"/>
          </w:tcPr>
          <w:p w14:paraId="371ED0E4" w14:textId="77777777" w:rsidR="00C13BCD" w:rsidRPr="000B625D" w:rsidRDefault="00C13BCD" w:rsidP="00C13BCD">
            <w:pPr>
              <w:pStyle w:val="TableText"/>
              <w:keepNext/>
              <w:jc w:val="center"/>
              <w:rPr>
                <w:rFonts w:cs="Calibri"/>
                <w:color w:val="000000"/>
              </w:rPr>
            </w:pPr>
            <w:r w:rsidRPr="000B625D">
              <w:t>30%</w:t>
            </w:r>
          </w:p>
        </w:tc>
        <w:tc>
          <w:tcPr>
            <w:tcW w:w="402" w:type="pct"/>
            <w:tcBorders>
              <w:top w:val="nil"/>
              <w:left w:val="nil"/>
              <w:bottom w:val="nil"/>
              <w:right w:val="nil"/>
            </w:tcBorders>
            <w:shd w:val="clear" w:color="auto" w:fill="auto"/>
            <w:vAlign w:val="top"/>
          </w:tcPr>
          <w:p w14:paraId="344093EB" w14:textId="77777777" w:rsidR="00C13BCD" w:rsidRPr="000B625D" w:rsidRDefault="00C13BCD" w:rsidP="00C13BCD">
            <w:pPr>
              <w:pStyle w:val="TableText"/>
              <w:keepNext/>
              <w:jc w:val="center"/>
              <w:rPr>
                <w:rFonts w:cs="Calibri"/>
                <w:color w:val="000000"/>
              </w:rPr>
            </w:pPr>
            <w:r w:rsidRPr="000B625D">
              <w:t>26%</w:t>
            </w:r>
          </w:p>
        </w:tc>
        <w:tc>
          <w:tcPr>
            <w:tcW w:w="397" w:type="pct"/>
            <w:tcBorders>
              <w:top w:val="nil"/>
              <w:left w:val="nil"/>
              <w:bottom w:val="nil"/>
              <w:right w:val="nil"/>
            </w:tcBorders>
            <w:shd w:val="clear" w:color="auto" w:fill="auto"/>
            <w:vAlign w:val="top"/>
          </w:tcPr>
          <w:p w14:paraId="68C46FEF" w14:textId="7C7C40F9" w:rsidR="00C13BCD" w:rsidRPr="000B625D" w:rsidRDefault="00C13BCD" w:rsidP="00C13BCD">
            <w:pPr>
              <w:pStyle w:val="TableText"/>
              <w:keepNext/>
              <w:jc w:val="center"/>
            </w:pPr>
            <w:ins w:id="519" w:author="Erik Hedlin" w:date="2020-10-08T10:55:00Z">
              <w:r>
                <w:t>24%</w:t>
              </w:r>
            </w:ins>
          </w:p>
        </w:tc>
      </w:tr>
      <w:tr w:rsidR="00975776"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
        <w:tc>
          <w:tcPr>
            <w:tcW w:w="1404" w:type="pct"/>
            <w:tcBorders>
              <w:top w:val="nil"/>
              <w:left w:val="nil"/>
              <w:bottom w:val="nil"/>
              <w:right w:val="nil"/>
            </w:tcBorders>
            <w:shd w:val="clear" w:color="auto" w:fill="auto"/>
            <w:vAlign w:val="top"/>
            <w:hideMark/>
          </w:tcPr>
          <w:p w14:paraId="7E20633A" w14:textId="77777777" w:rsidR="00C13BCD" w:rsidRPr="000B625D" w:rsidRDefault="00C13BCD" w:rsidP="00C13BCD">
            <w:pPr>
              <w:pStyle w:val="TableText"/>
              <w:keepNext/>
            </w:pPr>
            <w:r w:rsidRPr="000B625D">
              <w:t>Count of sites RLHA detected</w:t>
            </w:r>
          </w:p>
        </w:tc>
        <w:tc>
          <w:tcPr>
            <w:tcW w:w="401" w:type="pct"/>
            <w:gridSpan w:val="2"/>
            <w:tcBorders>
              <w:top w:val="nil"/>
              <w:left w:val="nil"/>
              <w:bottom w:val="nil"/>
              <w:right w:val="nil"/>
            </w:tcBorders>
            <w:shd w:val="clear" w:color="auto" w:fill="auto"/>
            <w:vAlign w:val="bottom"/>
            <w:hideMark/>
          </w:tcPr>
          <w:p w14:paraId="3B8B98EA" w14:textId="77777777" w:rsidR="00C13BCD" w:rsidRPr="000B625D" w:rsidRDefault="00C13BCD" w:rsidP="00C13BCD">
            <w:pPr>
              <w:pStyle w:val="TableText"/>
              <w:keepNext/>
              <w:jc w:val="center"/>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
          <w:p w14:paraId="757611C3" w14:textId="77777777" w:rsidR="00C13BCD" w:rsidRPr="000B625D" w:rsidRDefault="00C13BCD" w:rsidP="00C13BCD">
            <w:pPr>
              <w:pStyle w:val="TableText"/>
              <w:keepNext/>
              <w:jc w:val="center"/>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
          <w:p w14:paraId="4D944DFD" w14:textId="77777777" w:rsidR="00C13BCD" w:rsidRPr="000B625D" w:rsidRDefault="00C13BCD" w:rsidP="00C13BCD">
            <w:pPr>
              <w:pStyle w:val="TableText"/>
              <w:keepNext/>
              <w:jc w:val="center"/>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
          <w:p w14:paraId="4D80CF55" w14:textId="77777777" w:rsidR="00C13BCD" w:rsidRPr="000B625D" w:rsidRDefault="00C13BCD" w:rsidP="00C13BCD">
            <w:pPr>
              <w:pStyle w:val="TableText"/>
              <w:keepNext/>
              <w:jc w:val="center"/>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
          <w:p w14:paraId="619EC359" w14:textId="77777777" w:rsidR="00C13BCD" w:rsidRPr="000B625D" w:rsidRDefault="00C13BCD" w:rsidP="00C13BCD">
            <w:pPr>
              <w:pStyle w:val="TableText"/>
              <w:keepNext/>
              <w:jc w:val="center"/>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
          <w:p w14:paraId="22B91483" w14:textId="77777777" w:rsidR="00C13BCD" w:rsidRPr="000B625D" w:rsidRDefault="00C13BCD" w:rsidP="00C13BCD">
            <w:pPr>
              <w:pStyle w:val="TableText"/>
              <w:keepNext/>
              <w:jc w:val="center"/>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
          <w:p w14:paraId="31549DA3" w14:textId="77777777" w:rsidR="00C13BCD" w:rsidRPr="000B625D" w:rsidRDefault="00C13BCD" w:rsidP="00C13BCD">
            <w:pPr>
              <w:pStyle w:val="TableText"/>
              <w:keepNext/>
              <w:jc w:val="center"/>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
          <w:p w14:paraId="16304AF6" w14:textId="77777777" w:rsidR="00C13BCD" w:rsidRPr="000B625D" w:rsidRDefault="00C13BCD" w:rsidP="00C13BCD">
            <w:pPr>
              <w:pStyle w:val="TableText"/>
              <w:keepNext/>
              <w:jc w:val="center"/>
              <w:rPr>
                <w:color w:val="000000"/>
              </w:rPr>
            </w:pPr>
            <w:r w:rsidRPr="000B625D">
              <w:rPr>
                <w:rFonts w:cs="Calibri"/>
                <w:color w:val="000000"/>
              </w:rPr>
              <w:t>11</w:t>
            </w:r>
          </w:p>
        </w:tc>
        <w:tc>
          <w:tcPr>
            <w:tcW w:w="397" w:type="pct"/>
            <w:tcBorders>
              <w:top w:val="nil"/>
              <w:left w:val="nil"/>
              <w:bottom w:val="nil"/>
              <w:right w:val="nil"/>
            </w:tcBorders>
            <w:shd w:val="clear" w:color="auto" w:fill="auto"/>
          </w:tcPr>
          <w:p w14:paraId="508B79EB" w14:textId="45D58F29" w:rsidR="00C13BCD" w:rsidRPr="000B625D" w:rsidRDefault="00C13BCD" w:rsidP="00C13BCD">
            <w:pPr>
              <w:pStyle w:val="TableText"/>
              <w:keepNext/>
              <w:jc w:val="center"/>
              <w:rPr>
                <w:rFonts w:cs="Calibri"/>
                <w:color w:val="000000"/>
              </w:rPr>
            </w:pPr>
            <w:ins w:id="520" w:author="Erik Hedlin" w:date="2020-10-08T10:55:00Z">
              <w:r>
                <w:rPr>
                  <w:rFonts w:cs="Calibri"/>
                  <w:color w:val="000000"/>
                </w:rPr>
                <w:t>47</w:t>
              </w:r>
            </w:ins>
          </w:p>
        </w:tc>
      </w:tr>
      <w:tr w:rsidR="008E7BA9"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
        <w:tc>
          <w:tcPr>
            <w:tcW w:w="1404" w:type="pct"/>
            <w:tcBorders>
              <w:top w:val="nil"/>
              <w:left w:val="nil"/>
              <w:bottom w:val="single" w:sz="12" w:space="0" w:color="auto"/>
              <w:right w:val="nil"/>
            </w:tcBorders>
            <w:shd w:val="clear" w:color="auto" w:fill="auto"/>
            <w:vAlign w:val="top"/>
          </w:tcPr>
          <w:p w14:paraId="229B9D4E" w14:textId="77777777" w:rsidR="00C13BCD" w:rsidRPr="000B625D" w:rsidRDefault="00C13BCD" w:rsidP="00C13BCD">
            <w:pPr>
              <w:pStyle w:val="TableText"/>
              <w:keepNext/>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
          <w:p w14:paraId="46EE6E16" w14:textId="77777777" w:rsidR="00C13BCD" w:rsidRPr="000B625D" w:rsidRDefault="00C13BCD" w:rsidP="00C13BCD">
            <w:pPr>
              <w:pStyle w:val="TableText"/>
              <w:keepNext/>
              <w:jc w:val="center"/>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
          <w:p w14:paraId="44021709" w14:textId="77777777" w:rsidR="00C13BCD" w:rsidRPr="000B625D" w:rsidRDefault="00C13BCD" w:rsidP="00C13BCD">
            <w:pPr>
              <w:pStyle w:val="TableText"/>
              <w:keepNext/>
              <w:jc w:val="center"/>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
          <w:p w14:paraId="1F3A9454" w14:textId="77777777" w:rsidR="00C13BCD" w:rsidRPr="000B625D" w:rsidRDefault="00C13BCD" w:rsidP="00C13BCD">
            <w:pPr>
              <w:pStyle w:val="TableText"/>
              <w:keepNext/>
              <w:jc w:val="center"/>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
          <w:p w14:paraId="25592F1D" w14:textId="77777777" w:rsidR="00C13BCD" w:rsidRPr="000B625D" w:rsidRDefault="00C13BCD" w:rsidP="00C13BCD">
            <w:pPr>
              <w:pStyle w:val="TableText"/>
              <w:keepNext/>
              <w:jc w:val="center"/>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
          <w:p w14:paraId="697121C8" w14:textId="77777777" w:rsidR="00C13BCD" w:rsidRPr="000B625D" w:rsidRDefault="00C13BCD" w:rsidP="00C13BCD">
            <w:pPr>
              <w:pStyle w:val="TableText"/>
              <w:keepNext/>
              <w:jc w:val="center"/>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
          <w:p w14:paraId="3429E2FA" w14:textId="77777777" w:rsidR="00C13BCD" w:rsidRPr="000B625D" w:rsidRDefault="00C13BCD" w:rsidP="00C13BCD">
            <w:pPr>
              <w:pStyle w:val="TableText"/>
              <w:keepNext/>
              <w:jc w:val="center"/>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
          <w:p w14:paraId="45F56B2F" w14:textId="77777777" w:rsidR="00C13BCD" w:rsidRPr="000B625D" w:rsidRDefault="00C13BCD" w:rsidP="00C13BCD">
            <w:pPr>
              <w:pStyle w:val="TableText"/>
              <w:keepNext/>
              <w:jc w:val="center"/>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
          <w:p w14:paraId="731DC629" w14:textId="77777777" w:rsidR="00C13BCD" w:rsidRPr="000B625D" w:rsidRDefault="00C13BCD" w:rsidP="00C13BCD">
            <w:pPr>
              <w:pStyle w:val="TableText"/>
              <w:keepNext/>
              <w:jc w:val="center"/>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
          <w:p w14:paraId="1AB7397D" w14:textId="2CE1F7BB" w:rsidR="00C13BCD" w:rsidRPr="000B625D" w:rsidRDefault="00C13BCD" w:rsidP="00C13BCD">
            <w:pPr>
              <w:pStyle w:val="TableText"/>
              <w:keepNext/>
              <w:jc w:val="center"/>
            </w:pPr>
            <w:ins w:id="521"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455"/>
    </w:p>
    <w:p w14:paraId="3E8DA3CF" w14:textId="0577ABFC" w:rsidR="00DF37B5" w:rsidRDefault="00DF37B5" w:rsidP="00DF37B5">
      <w:pPr>
        <w:pStyle w:val="BodyText--EDI"/>
      </w:pPr>
      <w:bookmarkStart w:id="522"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n.b.,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del w:id="523" w:author="Erik Hedlin" w:date="2020-10-19T10:54:00Z">
        <w:r w:rsidDel="00B7170F">
          <w:delText xml:space="preserve">94 </w:delText>
        </w:r>
      </w:del>
      <w:ins w:id="524" w:author="Erik Hedlin" w:date="2020-10-19T10:54:00Z">
        <w:r w:rsidR="00B7170F">
          <w:t xml:space="preserve">100 </w:t>
        </w:r>
      </w:ins>
      <w:r w:rsidRPr="00B53D55">
        <w:t>nest</w:t>
      </w:r>
      <w:r>
        <w:t>ing</w:t>
      </w:r>
      <w:r w:rsidRPr="00B53D55">
        <w:t xml:space="preserve"> sites for </w:t>
      </w:r>
      <w:r>
        <w:t>Peregrine Falcon</w:t>
      </w:r>
      <w:r w:rsidRPr="00B53D55">
        <w:t xml:space="preserve">s, and </w:t>
      </w:r>
      <w:del w:id="525" w:author="Erik Hedlin" w:date="2020-10-19T10:54:00Z">
        <w:r w:rsidRPr="00B53D55" w:rsidDel="00B7170F">
          <w:delText xml:space="preserve">91 </w:delText>
        </w:r>
      </w:del>
      <w:ins w:id="526" w:author="Erik Hedlin" w:date="2020-10-19T10:54:00Z">
        <w:r w:rsidR="00B7170F">
          <w:t>104</w:t>
        </w:r>
        <w:r w:rsidR="00B7170F" w:rsidRPr="00B53D55">
          <w:t xml:space="preserve"> </w:t>
        </w:r>
      </w:ins>
      <w:r w:rsidRPr="00B53D55">
        <w:t>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522"/>
    </w:p>
    <w:p w14:paraId="40A43008" w14:textId="77777777" w:rsidR="0039496D" w:rsidRDefault="00DF37B5" w:rsidP="00DF37B5">
      <w:pPr>
        <w:pStyle w:val="BodyText-EDI"/>
        <w:rPr>
          <w:ins w:id="527" w:author="Erik Hedlin" w:date="2020-10-19T13:43:00Z"/>
          <w:rFonts w:eastAsiaTheme="minorEastAsia" w:cstheme="minorHAnsi"/>
        </w:rPr>
      </w:pPr>
      <w:bookmarkStart w:id="528" w:name="_Toc504576294"/>
      <w:r w:rsidRPr="008243DF">
        <w:lastRenderedPageBreak/>
        <w:t xml:space="preserve">From 2012 </w:t>
      </w:r>
      <w:r>
        <w:t>to</w:t>
      </w:r>
      <w:r w:rsidRPr="008243DF">
        <w:t xml:space="preserve"> 20</w:t>
      </w:r>
      <w:ins w:id="529" w:author="Erik Hedlin" w:date="2020-10-19T10:54:00Z">
        <w:r w:rsidR="00B7170F">
          <w:t>20</w:t>
        </w:r>
      </w:ins>
      <w:del w:id="530" w:author="Erik Hedlin" w:date="2020-10-19T10:54:00Z">
        <w:r w:rsidRPr="008243DF" w:rsidDel="00B7170F">
          <w:delText>19</w:delText>
        </w:r>
      </w:del>
      <w:r w:rsidRPr="008243DF">
        <w:t xml:space="preserve">, the top model for the </w:t>
      </w:r>
      <w:r>
        <w:t>Peregrine Falcon</w:t>
      </w:r>
      <w:r w:rsidRPr="008243DF">
        <w:t xml:space="preserve">s indicated that colonization and extinction were best explained by </w:t>
      </w:r>
      <w:del w:id="531" w:author="Erik Hedlin" w:date="2020-10-19T11:08:00Z">
        <w:r w:rsidRPr="008243DF" w:rsidDel="00022B42">
          <w:delText xml:space="preserve">yearly </w:delText>
        </w:r>
        <w:r w:rsidRPr="00104061" w:rsidDel="00022B42">
          <w:rPr>
            <w:rStyle w:val="BodyText-EDIChar"/>
            <w:rFonts w:eastAsiaTheme="minorHAnsi"/>
          </w:rPr>
          <w:delText xml:space="preserve">variation </w:delText>
        </w:r>
      </w:del>
      <w:ins w:id="532" w:author="Erik Hedlin" w:date="2020-10-19T11:08:00Z">
        <w:r w:rsidR="00022B42">
          <w:t>t</w:t>
        </w:r>
      </w:ins>
      <w:ins w:id="533" w:author="Erik Hedlin" w:date="2020-10-19T11:09:00Z">
        <w:r w:rsidR="00022B42">
          <w:t xml:space="preserve">he maximum NDVI value within a 3500m buffer area surrounding the nest site </w:t>
        </w:r>
      </w:ins>
      <w:r w:rsidRPr="00104061">
        <w:rPr>
          <w:rStyle w:val="BodyText-EDIChar"/>
          <w:rFonts w:eastAsiaTheme="minorHAnsi"/>
        </w:rPr>
        <w:t xml:space="preserve">(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neighbour appeared in the </w:t>
      </w:r>
      <w:del w:id="534" w:author="Erik Hedlin" w:date="2020-10-19T13:22:00Z">
        <w:r w:rsidRPr="008243DF" w:rsidDel="00234FBD">
          <w:delText xml:space="preserve">third </w:delText>
        </w:r>
      </w:del>
      <w:ins w:id="535" w:author="Erik Hedlin" w:date="2020-10-19T13:22:00Z">
        <w:r w:rsidR="00234FBD">
          <w:t>fourth</w:t>
        </w:r>
        <w:r w:rsidR="00234FBD" w:rsidRPr="008243DF">
          <w:t xml:space="preserve"> </w:t>
        </w:r>
      </w:ins>
      <w:r w:rsidRPr="008243DF">
        <w:t xml:space="preserve">and fifth models with </w:t>
      </w:r>
      <w:r w:rsidRPr="008243DF">
        <w:rPr>
          <w:rFonts w:ascii="Symbol" w:eastAsia="Symbol" w:hAnsi="Symbol" w:cs="Symbol"/>
        </w:rPr>
        <w:t></w:t>
      </w:r>
      <w:r w:rsidRPr="008243DF">
        <w:t xml:space="preserve">AIC of </w:t>
      </w:r>
      <w:del w:id="536" w:author="Erik Hedlin" w:date="2020-10-19T13:23:00Z">
        <w:r w:rsidRPr="008243DF" w:rsidDel="00FD7B04">
          <w:delText>7.13</w:delText>
        </w:r>
      </w:del>
      <w:ins w:id="537" w:author="Erik Hedlin" w:date="2020-10-19T13:23:00Z">
        <w:r w:rsidR="00FD7B04">
          <w:t>14.04</w:t>
        </w:r>
      </w:ins>
      <w:r w:rsidRPr="008243DF">
        <w:t xml:space="preserve"> and </w:t>
      </w:r>
      <w:del w:id="538" w:author="Erik Hedlin" w:date="2020-10-19T13:23:00Z">
        <w:r w:rsidRPr="008243DF" w:rsidDel="00FD7B04">
          <w:delText>8.71</w:delText>
        </w:r>
      </w:del>
      <w:ins w:id="539" w:author="Erik Hedlin" w:date="2020-10-19T13:23:00Z">
        <w:r w:rsidR="00FD7B04">
          <w:t>24.10</w:t>
        </w:r>
      </w:ins>
      <w:r w:rsidRPr="008243DF">
        <w:t xml:space="preserve"> respectively; a drastic change from the top model and an indication that neither of the covariates explain colonization and extinction better than </w:t>
      </w:r>
      <w:del w:id="540" w:author="Erik Hedlin" w:date="2020-10-19T13:23:00Z">
        <w:r w:rsidRPr="008243DF" w:rsidDel="00FD7B04">
          <w:delText>natural variation from year to year</w:delText>
        </w:r>
      </w:del>
      <w:ins w:id="541" w:author="Erik Hedlin" w:date="2020-10-19T13:23:00Z">
        <w:r w:rsidR="00FD7B04">
          <w:t>NDVI</w:t>
        </w:r>
      </w:ins>
      <w:r w:rsidRPr="008243DF">
        <w:t xml:space="preserve">. </w:t>
      </w:r>
      <w:ins w:id="542" w:author="Erik Hedlin" w:date="2020-10-19T13:24:00Z">
        <w:r w:rsidR="00FD7B04">
          <w:t xml:space="preserve">Both nest site colonization and extinct increased with the NDVI, </w:t>
        </w:r>
      </w:ins>
      <w:ins w:id="543" w:author="Erik Hedlin" w:date="2020-10-19T13:25:00Z">
        <w:r w:rsidR="00FD7B04">
          <w:t xml:space="preserve">indicating </w:t>
        </w:r>
      </w:ins>
      <w:ins w:id="544" w:author="Erik Hedlin" w:date="2020-10-19T13:24:00Z">
        <w:r w:rsidR="00FD7B04">
          <w:t xml:space="preserve">greater site turnover </w:t>
        </w:r>
      </w:ins>
      <w:ins w:id="545" w:author="Erik Hedlin" w:date="2020-10-19T13:25:00Z">
        <w:r w:rsidR="00FD7B04">
          <w:t>at nest sites</w:t>
        </w:r>
      </w:ins>
      <w:ins w:id="546" w:author="Erik Hedlin" w:date="2020-10-19T13:26:00Z">
        <w:r w:rsidR="00FD7B04">
          <w:t xml:space="preserve"> proximate to high vegetation productivity. </w:t>
        </w:r>
      </w:ins>
      <w:r w:rsidRPr="008243DF">
        <w:t>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w:t>
      </w:r>
      <w:proofErr w:type="gramStart"/>
      <w:r w:rsidRPr="008243DF">
        <w:rPr>
          <w:rFonts w:cstheme="minorHAnsi"/>
        </w:rPr>
        <w:t xml:space="preserve">by </w:t>
      </w:r>
      <w:proofErr w:type="gramEnd"/>
      <m:oMath>
        <m:r>
          <w:rPr>
            <w:rFonts w:ascii="Cambria Math" w:hAnsi="Cambria Math" w:cstheme="minorHAnsi"/>
            <w:sz w:val="20"/>
            <w:szCs w:val="20"/>
          </w:rPr>
          <m:t>λ=</m:t>
        </m:r>
        <m:r>
          <w:del w:id="547" w:author="Erik Hedlin" w:date="2020-10-19T13:26:00Z">
            <w:rPr>
              <w:rFonts w:ascii="Cambria Math" w:hAnsi="Cambria Math" w:cstheme="minorHAnsi"/>
              <w:sz w:val="20"/>
              <w:szCs w:val="20"/>
            </w:rPr>
            <m:t>1.01</m:t>
          </w:del>
        </m:r>
        <m:r>
          <w:ins w:id="548" w:author="Erik Hedlin" w:date="2020-10-19T13:26:00Z">
            <w:rPr>
              <w:rFonts w:ascii="Cambria Math" w:hAnsi="Cambria Math" w:cstheme="minorHAnsi"/>
              <w:sz w:val="20"/>
              <w:szCs w:val="20"/>
            </w:rPr>
            <m:t>0.99</m:t>
          </w:ins>
        </m:r>
        <m:r>
          <w:rPr>
            <w:rFonts w:ascii="Cambria Math" w:hAnsi="Cambria Math" w:cstheme="minorHAnsi"/>
            <w:sz w:val="20"/>
            <w:szCs w:val="20"/>
          </w:rPr>
          <m:t>±0.1</m:t>
        </m:r>
        <m:r>
          <w:del w:id="549" w:author="Erik Hedlin" w:date="2020-10-19T13:26:00Z">
            <w:rPr>
              <w:rFonts w:ascii="Cambria Math" w:hAnsi="Cambria Math" w:cstheme="minorHAnsi"/>
              <w:sz w:val="20"/>
              <w:szCs w:val="20"/>
            </w:rPr>
            <m:t>7</m:t>
          </w:del>
        </m:r>
        <m:r>
          <w:ins w:id="550" w:author="Erik Hedlin" w:date="2020-10-19T13:26:00Z">
            <w:rPr>
              <w:rFonts w:ascii="Cambria Math" w:hAnsi="Cambria Math" w:cstheme="minorHAnsi"/>
              <w:sz w:val="20"/>
              <w:szCs w:val="20"/>
            </w:rPr>
            <m:t>0</m:t>
          </w:ins>
        </m:r>
      </m:oMath>
      <w:r w:rsidRPr="008243DF">
        <w:rPr>
          <w:rFonts w:eastAsiaTheme="minorEastAsia" w:cstheme="minorHAnsi"/>
        </w:rPr>
        <w:t>.</w:t>
      </w:r>
      <w:r>
        <w:rPr>
          <w:rFonts w:eastAsiaTheme="minorEastAsia" w:cstheme="minorHAnsi"/>
        </w:rPr>
        <w:t xml:space="preserve"> </w:t>
      </w:r>
    </w:p>
    <w:p w14:paraId="45E9CEBB" w14:textId="044959A8" w:rsidR="00DF37B5" w:rsidRPr="008243DF" w:rsidRDefault="00DF37B5" w:rsidP="00DF37B5">
      <w:pPr>
        <w:pStyle w:val="BodyText-EDI"/>
      </w:pPr>
      <w:r w:rsidRPr="008243DF">
        <w:rPr>
          <w:rFonts w:eastAsiaTheme="minorEastAsia"/>
        </w:rPr>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m:t>
        </m:r>
        <m:r>
          <w:del w:id="551" w:author="Erik Hedlin" w:date="2020-10-19T13:36:00Z">
            <w:rPr>
              <w:rFonts w:ascii="Cambria Math" w:hAnsi="Cambria Math" w:cstheme="minorHAnsi"/>
              <w:sz w:val="20"/>
              <w:szCs w:val="20"/>
            </w:rPr>
            <m:t>11</m:t>
          </w:del>
        </m:r>
        <m:r>
          <w:ins w:id="552" w:author="Erik Hedlin" w:date="2020-10-19T13:36:00Z">
            <w:rPr>
              <w:rFonts w:ascii="Cambria Math" w:hAnsi="Cambria Math" w:cstheme="minorHAnsi"/>
              <w:sz w:val="20"/>
              <w:szCs w:val="20"/>
            </w:rPr>
            <m:t>51</m:t>
          </w:ins>
        </m:r>
        <m:r>
          <w:rPr>
            <w:rFonts w:ascii="Cambria Math" w:hAnsi="Cambria Math" w:cstheme="minorHAnsi"/>
            <w:sz w:val="20"/>
            <w:szCs w:val="20"/>
          </w:rPr>
          <m:t>±6.</m:t>
        </m:r>
        <m:r>
          <w:del w:id="553" w:author="Erik Hedlin" w:date="2020-10-19T13:36:00Z">
            <w:rPr>
              <w:rFonts w:ascii="Cambria Math" w:hAnsi="Cambria Math" w:cstheme="minorHAnsi"/>
              <w:sz w:val="20"/>
              <w:szCs w:val="20"/>
            </w:rPr>
            <m:t>08</m:t>
          </w:del>
        </m:r>
        <m:r>
          <w:ins w:id="554" w:author="Erik Hedlin" w:date="2020-10-19T13:36:00Z">
            <w:rPr>
              <w:rFonts w:ascii="Cambria Math" w:hAnsi="Cambria Math" w:cstheme="minorHAnsi"/>
              <w:sz w:val="20"/>
              <w:szCs w:val="20"/>
            </w:rPr>
            <m:t>54</m:t>
          </w:ins>
        </m:r>
      </m:oMath>
      <w:r w:rsidRPr="008243DF">
        <w:rPr>
          <w:rFonts w:eastAsiaTheme="minorEastAsia"/>
        </w:rPr>
        <w:t xml:space="preserve"> from 2012 </w:t>
      </w:r>
      <w:r>
        <w:rPr>
          <w:rFonts w:eastAsiaTheme="minorEastAsia"/>
        </w:rPr>
        <w:t>to</w:t>
      </w:r>
      <w:r w:rsidRPr="008243DF">
        <w:rPr>
          <w:rFonts w:eastAsiaTheme="minorEastAsia"/>
        </w:rPr>
        <w:t xml:space="preserve"> 20</w:t>
      </w:r>
      <w:ins w:id="555" w:author="Erik Hedlin" w:date="2020-10-19T13:36:00Z">
        <w:r w:rsidR="00FD7B04">
          <w:rPr>
            <w:rFonts w:eastAsiaTheme="minorEastAsia"/>
          </w:rPr>
          <w:t>20</w:t>
        </w:r>
      </w:ins>
      <w:del w:id="556" w:author="Erik Hedlin" w:date="2020-10-19T13:36:00Z">
        <w:r w:rsidRPr="008243DF" w:rsidDel="00FD7B04">
          <w:rPr>
            <w:rFonts w:eastAsiaTheme="minorEastAsia"/>
          </w:rPr>
          <w:delText>19</w:delText>
        </w:r>
      </w:del>
      <w:r w:rsidRPr="008243DF">
        <w:rPr>
          <w:rFonts w:eastAsiaTheme="minorEastAsia"/>
        </w:rPr>
        <w:t xml:space="preserve">.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microtin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ins w:id="557" w:author="Erik Hedlin" w:date="2020-10-19T13:44:00Z">
        <w:r w:rsidR="0039496D">
          <w:rPr>
            <w:rFonts w:cstheme="minorHAnsi"/>
          </w:rPr>
          <w:t>Small mammal trapping from 2020 suggests an increase in microtine rodent abundance</w:t>
        </w:r>
      </w:ins>
      <w:ins w:id="558" w:author="Erik Hedlin" w:date="2020-10-19T13:45:00Z">
        <w:r w:rsidR="0039496D">
          <w:rPr>
            <w:rFonts w:cstheme="minorHAnsi"/>
          </w:rPr>
          <w:t xml:space="preserve"> in the RMA</w:t>
        </w:r>
      </w:ins>
      <w:ins w:id="559" w:author="Erik Hedlin" w:date="2020-10-19T13:44:00Z">
        <w:r w:rsidR="0039496D">
          <w:rPr>
            <w:rFonts w:cstheme="minorHAnsi"/>
          </w:rPr>
          <w:t xml:space="preserve">, which </w:t>
        </w:r>
      </w:ins>
      <w:ins w:id="560" w:author="Erik Hedlin" w:date="2020-10-19T13:47:00Z">
        <w:r w:rsidR="00D36723">
          <w:rPr>
            <w:rFonts w:cstheme="minorHAnsi"/>
          </w:rPr>
          <w:t xml:space="preserve">could explain </w:t>
        </w:r>
      </w:ins>
      <w:ins w:id="561" w:author="Erik Hedlin" w:date="2020-10-19T14:01:00Z">
        <w:r w:rsidR="000C70AC">
          <w:rPr>
            <w:rFonts w:cstheme="minorHAnsi"/>
          </w:rPr>
          <w:t xml:space="preserve">the increase in </w:t>
        </w:r>
      </w:ins>
      <w:ins w:id="562" w:author="Erik Hedlin" w:date="2020-10-19T13:45:00Z">
        <w:r w:rsidR="0039496D">
          <w:rPr>
            <w:rFonts w:cstheme="minorHAnsi"/>
          </w:rPr>
          <w:t xml:space="preserve">RLHA occupancy observed this year. </w:t>
        </w:r>
      </w:ins>
      <w:del w:id="563" w:author="Erik Hedlin" w:date="2020-10-19T13:47:00Z">
        <w:r w:rsidRPr="008243DF" w:rsidDel="00D36723">
          <w:rPr>
            <w:rFonts w:cstheme="minorHAnsi"/>
          </w:rPr>
          <w:delText xml:space="preserve">When yearly occupancy is summarized among years </w:delText>
        </w:r>
        <w:r w:rsidRPr="00CE6B26" w:rsidDel="00D36723">
          <w:rPr>
            <w:rStyle w:val="BodyText-EDIChar"/>
            <w:rFonts w:eastAsiaTheme="minorHAnsi"/>
          </w:rPr>
          <w:delText>(</w:delText>
        </w:r>
        <w:r w:rsidRPr="00CE6B26" w:rsidDel="00D36723">
          <w:rPr>
            <w:rStyle w:val="BodyText-EDIChar"/>
            <w:rFonts w:eastAsiaTheme="minorHAnsi"/>
          </w:rPr>
          <w:fldChar w:fldCharType="begin"/>
        </w:r>
        <w:r w:rsidRPr="00CE6B26" w:rsidDel="00D36723">
          <w:rPr>
            <w:rStyle w:val="BodyText-EDIChar"/>
            <w:rFonts w:eastAsiaTheme="minorHAnsi"/>
          </w:rPr>
          <w:delInstrText xml:space="preserve"> REF _Ref27584747 \h </w:delInstrText>
        </w:r>
        <w:r w:rsidDel="00D36723">
          <w:rPr>
            <w:rStyle w:val="BodyText-EDIChar"/>
            <w:rFonts w:eastAsiaTheme="minorHAnsi"/>
          </w:rPr>
          <w:delInstrText xml:space="preserve"> \* MERGEFORMAT </w:delInstrText>
        </w:r>
        <w:r w:rsidRPr="00CE6B26" w:rsidDel="00D36723">
          <w:rPr>
            <w:rStyle w:val="BodyText-EDIChar"/>
            <w:rFonts w:eastAsiaTheme="minorHAnsi"/>
          </w:rPr>
        </w:r>
        <w:r w:rsidRPr="00CE6B26" w:rsidDel="00D36723">
          <w:rPr>
            <w:rStyle w:val="BodyText-EDIChar"/>
            <w:rFonts w:eastAsiaTheme="minorHAnsi"/>
          </w:rPr>
          <w:fldChar w:fldCharType="separate"/>
        </w:r>
        <w:r w:rsidRPr="00C9298E" w:rsidDel="00D36723">
          <w:rPr>
            <w:rStyle w:val="BodyText-EDIChar"/>
            <w:rFonts w:eastAsiaTheme="minorHAnsi"/>
          </w:rPr>
          <w:delText>Figure 6</w:delText>
        </w:r>
        <w:r w:rsidRPr="00C9298E" w:rsidDel="00D36723">
          <w:rPr>
            <w:rStyle w:val="BodyText-EDIChar"/>
            <w:rFonts w:eastAsiaTheme="minorHAnsi"/>
          </w:rPr>
          <w:noBreakHyphen/>
          <w:delText>4</w:delText>
        </w:r>
        <w:r w:rsidRPr="00CE6B26" w:rsidDel="00D36723">
          <w:rPr>
            <w:rStyle w:val="BodyText-EDIChar"/>
            <w:rFonts w:eastAsiaTheme="minorHAnsi"/>
          </w:rPr>
          <w:fldChar w:fldCharType="end"/>
        </w:r>
        <w:r w:rsidRPr="008243DF" w:rsidDel="00D36723">
          <w:rPr>
            <w:rFonts w:cstheme="minorHAnsi"/>
          </w:rPr>
          <w:delText xml:space="preserve">), </w:delText>
        </w:r>
      </w:del>
      <w:del w:id="564" w:author="Erik Hedlin" w:date="2020-10-19T13:39:00Z">
        <w:r w:rsidRPr="008243DF" w:rsidDel="0039496D">
          <w:rPr>
            <w:rFonts w:cstheme="minorHAnsi"/>
          </w:rPr>
          <w:delText>two peaks are clearly evident in 2012 and 2015.</w:delText>
        </w:r>
      </w:del>
      <w:ins w:id="565" w:author="Erik Hedlin" w:date="2020-10-19T13:47:00Z">
        <w:r w:rsidR="00D36723">
          <w:rPr>
            <w:rFonts w:cstheme="minorHAnsi"/>
          </w:rPr>
          <w:t xml:space="preserve">Only three years of small mammal trapping data exist, </w:t>
        </w:r>
      </w:ins>
      <w:ins w:id="566" w:author="Erik Hedlin" w:date="2020-10-19T13:52:00Z">
        <w:r w:rsidR="00D36723">
          <w:rPr>
            <w:rFonts w:cstheme="minorHAnsi"/>
          </w:rPr>
          <w:t>one</w:t>
        </w:r>
      </w:ins>
      <w:ins w:id="567" w:author="Erik Hedlin" w:date="2020-10-19T13:50:00Z">
        <w:r w:rsidR="00D36723">
          <w:rPr>
            <w:rFonts w:cstheme="minorHAnsi"/>
          </w:rPr>
          <w:t xml:space="preserve"> of which </w:t>
        </w:r>
      </w:ins>
      <w:ins w:id="568" w:author="Erik Hedlin" w:date="2020-10-19T13:52:00Z">
        <w:r w:rsidR="00D36723">
          <w:rPr>
            <w:rFonts w:cstheme="minorHAnsi"/>
          </w:rPr>
          <w:t xml:space="preserve">had </w:t>
        </w:r>
      </w:ins>
      <w:ins w:id="569" w:author="Erik Hedlin" w:date="2020-10-19T13:50:00Z">
        <w:r w:rsidR="00D36723">
          <w:rPr>
            <w:rFonts w:cstheme="minorHAnsi"/>
          </w:rPr>
          <w:t>0</w:t>
        </w:r>
      </w:ins>
      <w:ins w:id="570" w:author="Erik Hedlin" w:date="2020-10-19T13:52:00Z">
        <w:r w:rsidR="00D36723">
          <w:rPr>
            <w:rFonts w:cstheme="minorHAnsi"/>
          </w:rPr>
          <w:t xml:space="preserve"> detections</w:t>
        </w:r>
      </w:ins>
      <w:ins w:id="571" w:author="Erik Hedlin" w:date="2020-10-19T14:02:00Z">
        <w:r w:rsidR="000C70AC">
          <w:rPr>
            <w:rFonts w:cstheme="minorHAnsi"/>
          </w:rPr>
          <w:t xml:space="preserve"> (2018)</w:t>
        </w:r>
      </w:ins>
      <w:ins w:id="572" w:author="Erik Hedlin" w:date="2020-10-19T13:52:00Z">
        <w:r w:rsidR="00D36723">
          <w:rPr>
            <w:rFonts w:cstheme="minorHAnsi"/>
          </w:rPr>
          <w:t xml:space="preserve">, </w:t>
        </w:r>
      </w:ins>
      <w:ins w:id="573" w:author="Erik Hedlin" w:date="2020-10-19T13:53:00Z">
        <w:r w:rsidR="00D36723">
          <w:rPr>
            <w:rFonts w:cstheme="minorHAnsi"/>
          </w:rPr>
          <w:t xml:space="preserve">another </w:t>
        </w:r>
        <w:proofErr w:type="gramStart"/>
        <w:r w:rsidR="00D36723">
          <w:rPr>
            <w:rFonts w:cstheme="minorHAnsi"/>
          </w:rPr>
          <w:t xml:space="preserve">with just </w:t>
        </w:r>
      </w:ins>
      <w:ins w:id="574" w:author="Erik Hedlin" w:date="2020-10-19T13:51:00Z">
        <w:r w:rsidR="00D36723">
          <w:rPr>
            <w:rFonts w:cstheme="minorHAnsi"/>
          </w:rPr>
          <w:t>1 detection</w:t>
        </w:r>
      </w:ins>
      <w:proofErr w:type="gramEnd"/>
      <w:ins w:id="575" w:author="Erik Hedlin" w:date="2020-10-19T14:02:00Z">
        <w:r w:rsidR="000C70AC">
          <w:rPr>
            <w:rFonts w:cstheme="minorHAnsi"/>
          </w:rPr>
          <w:t xml:space="preserve"> (2019)</w:t>
        </w:r>
      </w:ins>
      <w:ins w:id="576" w:author="Erik Hedlin" w:date="2020-10-19T13:51:00Z">
        <w:r w:rsidR="00D36723">
          <w:rPr>
            <w:rFonts w:cstheme="minorHAnsi"/>
          </w:rPr>
          <w:t xml:space="preserve">. </w:t>
        </w:r>
      </w:ins>
      <w:ins w:id="577" w:author="Erik Hedlin" w:date="2020-10-19T13:53:00Z">
        <w:r w:rsidR="00D36723">
          <w:rPr>
            <w:rFonts w:cstheme="minorHAnsi"/>
          </w:rPr>
          <w:t xml:space="preserve">A total of </w:t>
        </w:r>
      </w:ins>
      <w:ins w:id="578" w:author="Erik Hedlin" w:date="2020-10-19T14:00:00Z">
        <w:r w:rsidR="00D36723">
          <w:rPr>
            <w:rFonts w:cstheme="minorHAnsi"/>
          </w:rPr>
          <w:t>7 sma</w:t>
        </w:r>
      </w:ins>
      <w:ins w:id="579" w:author="Erik Hedlin" w:date="2020-10-19T14:01:00Z">
        <w:r w:rsidR="000C70AC">
          <w:rPr>
            <w:rFonts w:cstheme="minorHAnsi"/>
          </w:rPr>
          <w:t>ll</w:t>
        </w:r>
      </w:ins>
      <w:ins w:id="580" w:author="Erik Hedlin" w:date="2020-10-19T14:00:00Z">
        <w:r w:rsidR="00D36723">
          <w:rPr>
            <w:rFonts w:cstheme="minorHAnsi"/>
          </w:rPr>
          <w:t xml:space="preserve"> mammals were trapped in 2020, but t</w:t>
        </w:r>
      </w:ins>
      <w:ins w:id="581" w:author="Erik Hedlin" w:date="2020-10-19T13:51:00Z">
        <w:r w:rsidR="00D36723">
          <w:rPr>
            <w:rFonts w:cstheme="minorHAnsi"/>
          </w:rPr>
          <w:t>he low variation in small mammal data combined with imbalance</w:t>
        </w:r>
      </w:ins>
      <w:ins w:id="582" w:author="Erik Hedlin" w:date="2020-10-19T13:52:00Z">
        <w:r w:rsidR="00D36723">
          <w:rPr>
            <w:rFonts w:cstheme="minorHAnsi"/>
          </w:rPr>
          <w:t>s</w:t>
        </w:r>
      </w:ins>
      <w:ins w:id="583" w:author="Erik Hedlin" w:date="2020-10-19T13:51:00Z">
        <w:r w:rsidR="00D36723">
          <w:rPr>
            <w:rFonts w:cstheme="minorHAnsi"/>
          </w:rPr>
          <w:t xml:space="preserve"> </w:t>
        </w:r>
      </w:ins>
      <w:ins w:id="584" w:author="Erik Hedlin" w:date="2020-10-19T14:01:00Z">
        <w:r w:rsidR="000C70AC">
          <w:rPr>
            <w:rFonts w:cstheme="minorHAnsi"/>
          </w:rPr>
          <w:t xml:space="preserve">against </w:t>
        </w:r>
      </w:ins>
      <w:ins w:id="585" w:author="Erik Hedlin" w:date="2020-10-19T13:51:00Z">
        <w:r w:rsidR="00D36723">
          <w:rPr>
            <w:rFonts w:cstheme="minorHAnsi"/>
          </w:rPr>
          <w:t>9 years of occupancy data ma</w:t>
        </w:r>
      </w:ins>
      <w:ins w:id="586" w:author="Erik Hedlin" w:date="2020-10-19T13:52:00Z">
        <w:r w:rsidR="00D36723">
          <w:rPr>
            <w:rFonts w:cstheme="minorHAnsi"/>
          </w:rPr>
          <w:t>ke it difficult to include</w:t>
        </w:r>
      </w:ins>
      <w:ins w:id="587" w:author="Erik Hedlin" w:date="2020-10-19T14:01:00Z">
        <w:r w:rsidR="000C70AC">
          <w:rPr>
            <w:rFonts w:cstheme="minorHAnsi"/>
          </w:rPr>
          <w:t xml:space="preserve"> as a covariate. </w:t>
        </w:r>
      </w:ins>
      <w:ins w:id="588" w:author="Erik Hedlin" w:date="2020-10-19T14:17:00Z">
        <w:r w:rsidR="001A78B5">
          <w:rPr>
            <w:rFonts w:cstheme="minorHAnsi"/>
          </w:rPr>
          <w:t xml:space="preserve">As small mammal data is collected in subsequent years and additional variation is captured, </w:t>
        </w:r>
      </w:ins>
      <w:ins w:id="589" w:author="Erik Hedlin" w:date="2020-10-19T14:18:00Z">
        <w:r w:rsidR="001A78B5">
          <w:rPr>
            <w:rFonts w:cstheme="minorHAnsi"/>
          </w:rPr>
          <w:t>we will be able to better quantify the strength of small mammal abundance in relation</w:t>
        </w:r>
      </w:ins>
      <w:ins w:id="590" w:author="Erik Hedlin" w:date="2020-10-19T14:19:00Z">
        <w:r w:rsidR="001A78B5">
          <w:rPr>
            <w:rFonts w:cstheme="minorHAnsi"/>
          </w:rPr>
          <w:t xml:space="preserve"> to yearly raptor site occupancy.</w:t>
        </w:r>
      </w:ins>
    </w:p>
    <w:p w14:paraId="35ACB94C" w14:textId="0D4D84B3" w:rsidR="00DF37B5" w:rsidRDefault="008E7BA9" w:rsidP="00DF37B5">
      <w:pPr>
        <w:pStyle w:val="BodyText-EDI0"/>
        <w:keepNext/>
        <w:keepLines/>
        <w:jc w:val="center"/>
      </w:pPr>
      <w:ins w:id="591" w:author="Erik Hedlin" w:date="2020-10-18T14:48:00Z">
        <w:r>
          <w:rPr>
            <w:noProof/>
            <w:lang w:eastAsia="en-CA"/>
          </w:rPr>
          <w:lastRenderedPageBreak/>
          <w:drawing>
            <wp:inline distT="0" distB="0" distL="0" distR="0" wp14:anchorId="71E8739B" wp14:editId="7DA8046E">
              <wp:extent cx="2791708" cy="3616960"/>
              <wp:effectExtent l="0" t="0" r="2540" b="2540"/>
              <wp:docPr id="3"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ins>
      <w:r w:rsidR="00DF37B5">
        <w:rPr>
          <w:noProof/>
          <w:lang w:eastAsia="en-CA"/>
        </w:rPr>
        <w:drawing>
          <wp:inline distT="0" distB="0" distL="0" distR="0" wp14:anchorId="23A11E1D" wp14:editId="04585549">
            <wp:extent cx="2791708" cy="3616960"/>
            <wp:effectExtent l="0" t="0" r="254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170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592" w:name="_Ref37058788"/>
      <w:bookmarkStart w:id="593"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592"/>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593"/>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eastAsia="en-CA"/>
        </w:rPr>
        <w:lastRenderedPageBreak/>
        <w:drawing>
          <wp:inline distT="0" distB="0" distL="0" distR="0" wp14:anchorId="476DC619" wp14:editId="074D431B">
            <wp:extent cx="6400800" cy="5120640"/>
            <wp:effectExtent l="0" t="0" r="0" b="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5">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594" w:name="_Ref27584589"/>
      <w:bookmarkStart w:id="595" w:name="_Toc25132309"/>
      <w:bookmarkStart w:id="596"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594"/>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595"/>
      <w:bookmarkEnd w:id="596"/>
    </w:p>
    <w:p w14:paraId="0117EDEB" w14:textId="77777777" w:rsidR="00DF37B5" w:rsidRPr="00851D94" w:rsidRDefault="00DF37B5" w:rsidP="00DF37B5">
      <w:pPr>
        <w:jc w:val="center"/>
      </w:pPr>
      <w:r>
        <w:rPr>
          <w:noProof/>
          <w:lang w:eastAsia="en-CA"/>
        </w:rPr>
        <w:lastRenderedPageBreak/>
        <w:drawing>
          <wp:inline distT="0" distB="0" distL="0" distR="0" wp14:anchorId="3FF52B1D" wp14:editId="25BDBE9E">
            <wp:extent cx="6400800" cy="5120640"/>
            <wp:effectExtent l="0" t="0" r="0" b="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6">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597" w:name="_Ref27584747"/>
      <w:bookmarkStart w:id="598" w:name="_Toc44875211"/>
      <w:bookmarkStart w:id="599"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597"/>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598"/>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599"/>
    </w:p>
    <w:p w14:paraId="0DEC61F3" w14:textId="77777777" w:rsidR="00DF37B5" w:rsidRPr="00E63680" w:rsidRDefault="00DF37B5" w:rsidP="00DF37B5">
      <w:pPr>
        <w:pStyle w:val="Caption"/>
        <w:jc w:val="both"/>
        <w:rPr>
          <w:i/>
        </w:rPr>
        <w:sectPr w:rsidR="00DF37B5" w:rsidRPr="00E63680" w:rsidSect="008A1C71">
          <w:headerReference w:type="default" r:id="rId17"/>
          <w:pgSz w:w="12240" w:h="15840" w:code="1"/>
          <w:pgMar w:top="1440" w:right="1080" w:bottom="1440" w:left="1080" w:header="576" w:footer="965" w:gutter="0"/>
          <w:cols w:space="708"/>
          <w:docGrid w:linePitch="360"/>
        </w:sectPr>
      </w:pPr>
    </w:p>
    <w:p w14:paraId="40766CE3" w14:textId="2CA5EDBD" w:rsidR="00DF37B5" w:rsidRPr="00B53D55" w:rsidRDefault="00DF37B5" w:rsidP="00DF37B5">
      <w:pPr>
        <w:pStyle w:val="Caption"/>
      </w:pPr>
      <w:bookmarkStart w:id="600" w:name="_Ref504580974"/>
      <w:bookmarkStart w:id="601" w:name="_Toc45116158"/>
      <w:bookmarkStart w:id="602" w:name="_Toc508183207"/>
      <w:bookmarkStart w:id="603"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600"/>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601"/>
      <w:r w:rsidRPr="00B53D55">
        <w:t xml:space="preserve"> </w:t>
      </w:r>
      <w:bookmarkEnd w:id="602"/>
      <w:bookmarkEnd w:id="603"/>
      <w:ins w:id="604" w:author="Erik Hedlin" w:date="2020-10-19T14:10:00Z">
        <w:r w:rsidR="000C70AC">
          <w:t xml:space="preserve">To investigate covariates linked to occupancy dynamics, we modeled colonization and extinction </w:t>
        </w:r>
        <w:r w:rsidR="00551C5F">
          <w:t xml:space="preserve">as a function </w:t>
        </w:r>
      </w:ins>
      <w:ins w:id="605" w:author="Erik Hedlin" w:date="2020-10-19T14:11:00Z">
        <w:r w:rsidR="00551C5F">
          <w:t xml:space="preserve">of NDVI, yearly variation, distance to disturbance, and distance to the nearest occupied against a null model that </w:t>
        </w:r>
      </w:ins>
      <w:ins w:id="606" w:author="Erik Hedlin" w:date="2020-10-19T14:12:00Z">
        <w:r w:rsidR="00551C5F">
          <w:t xml:space="preserve">estimated a single </w:t>
        </w:r>
      </w:ins>
      <w:ins w:id="607" w:author="Erik Hedlin" w:date="2020-10-19T14:11:00Z">
        <w:r w:rsidR="00551C5F">
          <w:t xml:space="preserve">a population level mean </w:t>
        </w:r>
      </w:ins>
      <w:ins w:id="608" w:author="Erik Hedlin" w:date="2020-10-19T14:12:00Z">
        <w:r w:rsidR="00551C5F">
          <w:t xml:space="preserve">for each of the occupancy parameters. </w:t>
        </w:r>
      </w:ins>
    </w:p>
    <w:tbl>
      <w:tblPr>
        <w:tblStyle w:val="EDIShaded4"/>
        <w:tblW w:w="13219" w:type="dxa"/>
        <w:tblLayout w:type="fixed"/>
        <w:tblLook w:val="04A0" w:firstRow="1" w:lastRow="0" w:firstColumn="1" w:lastColumn="0" w:noHBand="0" w:noVBand="1"/>
      </w:tblPr>
      <w:tblGrid>
        <w:gridCol w:w="3806"/>
        <w:gridCol w:w="1345"/>
        <w:gridCol w:w="1345"/>
        <w:gridCol w:w="1344"/>
        <w:gridCol w:w="1345"/>
        <w:gridCol w:w="1345"/>
        <w:gridCol w:w="1345"/>
        <w:gridCol w:w="1344"/>
      </w:tblGrid>
      <w:tr w:rsidR="000C70AC" w:rsidRPr="000228FC" w14:paraId="43A347B4" w14:textId="77777777" w:rsidTr="008A1C71">
        <w:trPr>
          <w:gridAfter w:val="1"/>
          <w:cnfStyle w:val="100000000000" w:firstRow="1" w:lastRow="0" w:firstColumn="0" w:lastColumn="0" w:oddVBand="0" w:evenVBand="0" w:oddHBand="0" w:evenHBand="0" w:firstRowFirstColumn="0" w:firstRowLastColumn="0" w:lastRowFirstColumn="0" w:lastRowLastColumn="0"/>
          <w:wAfter w:w="1344" w:type="dxa"/>
          <w:trHeight w:val="334"/>
        </w:trPr>
        <w:tc>
          <w:tcPr>
            <w:tcW w:w="3806" w:type="dxa"/>
            <w:tcBorders>
              <w:top w:val="single" w:sz="12" w:space="0" w:color="auto"/>
            </w:tcBorders>
            <w:noWrap/>
            <w:hideMark/>
          </w:tcPr>
          <w:p w14:paraId="1A3C107E" w14:textId="77777777" w:rsidR="000C70AC" w:rsidRPr="00192FCF" w:rsidRDefault="000C70AC" w:rsidP="008A1C71">
            <w:pPr>
              <w:rPr>
                <w:b/>
                <w:bCs/>
                <w:lang w:val="en-US"/>
              </w:rPr>
            </w:pPr>
            <w:r w:rsidRPr="00192FCF">
              <w:rPr>
                <w:b/>
                <w:bCs/>
                <w:lang w:val="en-US"/>
              </w:rPr>
              <w:t>Model</w:t>
            </w:r>
          </w:p>
        </w:tc>
        <w:tc>
          <w:tcPr>
            <w:tcW w:w="1345" w:type="dxa"/>
            <w:tcBorders>
              <w:top w:val="single" w:sz="12" w:space="0" w:color="auto"/>
            </w:tcBorders>
            <w:noWrap/>
            <w:hideMark/>
          </w:tcPr>
          <w:p w14:paraId="069A9A71" w14:textId="77777777" w:rsidR="000C70AC" w:rsidRPr="00192FCF" w:rsidRDefault="000C70AC" w:rsidP="008A1C71">
            <w:pPr>
              <w:jc w:val="center"/>
              <w:rPr>
                <w:b/>
                <w:bCs/>
                <w:lang w:val="en-US"/>
              </w:rPr>
            </w:pPr>
            <w:r w:rsidRPr="00192FCF">
              <w:rPr>
                <w:b/>
                <w:bCs/>
                <w:lang w:val="en-US"/>
              </w:rPr>
              <w:t>AICc</w:t>
            </w:r>
          </w:p>
        </w:tc>
        <w:tc>
          <w:tcPr>
            <w:tcW w:w="1345" w:type="dxa"/>
            <w:tcBorders>
              <w:top w:val="single" w:sz="12" w:space="0" w:color="auto"/>
            </w:tcBorders>
            <w:noWrap/>
            <w:hideMark/>
          </w:tcPr>
          <w:p w14:paraId="7423A48F" w14:textId="77777777" w:rsidR="000C70AC" w:rsidRPr="00192FCF" w:rsidRDefault="000C70AC" w:rsidP="008A1C71">
            <w:pPr>
              <w:jc w:val="center"/>
              <w:rPr>
                <w:b/>
                <w:bCs/>
                <w:lang w:val="en-US"/>
              </w:rPr>
            </w:pPr>
            <w:r w:rsidRPr="00192FCF">
              <w:rPr>
                <w:b/>
                <w:bCs/>
                <w:lang w:val="en-US"/>
              </w:rPr>
              <w:t>Delta_AICc</w:t>
            </w:r>
          </w:p>
        </w:tc>
        <w:tc>
          <w:tcPr>
            <w:tcW w:w="1344" w:type="dxa"/>
            <w:tcBorders>
              <w:top w:val="single" w:sz="12" w:space="0" w:color="auto"/>
            </w:tcBorders>
            <w:noWrap/>
            <w:hideMark/>
          </w:tcPr>
          <w:p w14:paraId="166CF50B" w14:textId="77777777" w:rsidR="000C70AC" w:rsidRPr="00192FCF" w:rsidRDefault="000C70AC" w:rsidP="008A1C71">
            <w:pPr>
              <w:jc w:val="center"/>
              <w:rPr>
                <w:b/>
                <w:bCs/>
                <w:lang w:val="en-US"/>
              </w:rPr>
            </w:pPr>
            <w:r w:rsidRPr="00192FCF">
              <w:rPr>
                <w:b/>
                <w:bCs/>
                <w:lang w:val="en-US"/>
              </w:rPr>
              <w:t>ModelLik</w:t>
            </w:r>
          </w:p>
        </w:tc>
        <w:tc>
          <w:tcPr>
            <w:tcW w:w="1345" w:type="dxa"/>
            <w:tcBorders>
              <w:top w:val="single" w:sz="12" w:space="0" w:color="auto"/>
            </w:tcBorders>
            <w:noWrap/>
            <w:hideMark/>
          </w:tcPr>
          <w:p w14:paraId="6D015A78" w14:textId="77777777" w:rsidR="000C70AC" w:rsidRPr="00192FCF" w:rsidRDefault="000C70AC" w:rsidP="008A1C71">
            <w:pPr>
              <w:jc w:val="center"/>
              <w:rPr>
                <w:b/>
                <w:bCs/>
                <w:lang w:val="en-US"/>
              </w:rPr>
            </w:pPr>
            <w:r w:rsidRPr="00192FCF">
              <w:rPr>
                <w:b/>
                <w:bCs/>
                <w:lang w:val="en-US"/>
              </w:rPr>
              <w:t>AICcWt</w:t>
            </w:r>
          </w:p>
        </w:tc>
        <w:tc>
          <w:tcPr>
            <w:tcW w:w="1345" w:type="dxa"/>
            <w:tcBorders>
              <w:top w:val="single" w:sz="12" w:space="0" w:color="auto"/>
            </w:tcBorders>
            <w:noWrap/>
            <w:hideMark/>
          </w:tcPr>
          <w:p w14:paraId="67F8A5A0" w14:textId="77777777" w:rsidR="000C70AC" w:rsidRPr="00192FCF" w:rsidRDefault="000C70AC"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0C70AC" w:rsidRPr="00192FCF" w:rsidRDefault="000C70AC" w:rsidP="008A1C71">
            <w:pPr>
              <w:jc w:val="center"/>
              <w:rPr>
                <w:b/>
                <w:bCs/>
                <w:lang w:val="en-US"/>
              </w:rPr>
            </w:pPr>
            <w:r w:rsidRPr="00192FCF">
              <w:rPr>
                <w:b/>
                <w:bCs/>
                <w:lang w:val="en-US"/>
              </w:rPr>
              <w:t>Cum.Wt</w:t>
            </w:r>
          </w:p>
        </w:tc>
      </w:tr>
      <w:tr w:rsidR="000C70AC" w:rsidRPr="00564B71" w14:paraId="54600823"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6A02AE43" w14:textId="640C2C84" w:rsidR="000C70AC" w:rsidRPr="00564B71" w:rsidRDefault="000C70AC" w:rsidP="000C70AC">
            <w:pPr>
              <w:rPr>
                <w:highlight w:val="darkGray"/>
                <w:lang w:val="en-US"/>
              </w:rPr>
            </w:pPr>
            <w:del w:id="609" w:author="Erik Hedlin" w:date="2020-10-19T14:03:00Z">
              <w:r w:rsidDel="000C70AC">
                <w:rPr>
                  <w:rFonts w:cs="Calibri"/>
                  <w:color w:val="000000"/>
                  <w:sz w:val="18"/>
                  <w:szCs w:val="18"/>
                </w:rPr>
                <w:delText>psi + ε(year) + γ(year) + p(year)</w:delText>
              </w:r>
            </w:del>
            <w:ins w:id="610" w:author="Erik Hedlin" w:date="2020-10-19T14:03:00Z">
              <w:r>
                <w:rPr>
                  <w:rFonts w:cs="Calibri"/>
                  <w:color w:val="000000"/>
                  <w:sz w:val="18"/>
                  <w:szCs w:val="18"/>
                </w:rPr>
                <w:t>NDVI</w:t>
              </w:r>
            </w:ins>
          </w:p>
        </w:tc>
        <w:tc>
          <w:tcPr>
            <w:tcW w:w="1345" w:type="dxa"/>
            <w:noWrap/>
            <w:vAlign w:val="bottom"/>
            <w:hideMark/>
          </w:tcPr>
          <w:p w14:paraId="6495DCCC" w14:textId="576F28BA" w:rsidR="000C70AC" w:rsidRPr="001F4609" w:rsidRDefault="000C70AC" w:rsidP="000C70AC">
            <w:pPr>
              <w:jc w:val="center"/>
              <w:rPr>
                <w:highlight w:val="darkGray"/>
                <w:lang w:val="en-US"/>
              </w:rPr>
            </w:pPr>
            <w:ins w:id="611" w:author="Erik Hedlin" w:date="2020-10-19T14:06:00Z">
              <w:r>
                <w:rPr>
                  <w:rFonts w:ascii="Calibri" w:hAnsi="Calibri" w:cs="Calibri"/>
                  <w:color w:val="000000"/>
                </w:rPr>
                <w:t>1748.23</w:t>
              </w:r>
            </w:ins>
            <w:del w:id="612" w:author="Erik Hedlin" w:date="2020-10-19T14:06:00Z">
              <w:r w:rsidDel="005A2938">
                <w:rPr>
                  <w:rFonts w:ascii="Calibri" w:hAnsi="Calibri" w:cs="Calibri"/>
                  <w:color w:val="000000"/>
                </w:rPr>
                <w:delText>1474.15</w:delText>
              </w:r>
            </w:del>
          </w:p>
        </w:tc>
        <w:tc>
          <w:tcPr>
            <w:tcW w:w="1345" w:type="dxa"/>
            <w:noWrap/>
            <w:vAlign w:val="bottom"/>
            <w:hideMark/>
          </w:tcPr>
          <w:p w14:paraId="64447625" w14:textId="15BE6D34" w:rsidR="000C70AC" w:rsidRPr="001F4609" w:rsidRDefault="000C70AC" w:rsidP="000C70AC">
            <w:pPr>
              <w:jc w:val="center"/>
              <w:rPr>
                <w:highlight w:val="darkGray"/>
                <w:lang w:val="en-US"/>
              </w:rPr>
            </w:pPr>
            <w:ins w:id="613" w:author="Erik Hedlin" w:date="2020-10-19T14:06:00Z">
              <w:r>
                <w:rPr>
                  <w:rFonts w:ascii="Calibri" w:hAnsi="Calibri" w:cs="Calibri"/>
                  <w:color w:val="000000"/>
                </w:rPr>
                <w:t>0.00</w:t>
              </w:r>
            </w:ins>
            <w:del w:id="614" w:author="Erik Hedlin" w:date="2020-10-19T14:06:00Z">
              <w:r w:rsidDel="005A2938">
                <w:rPr>
                  <w:rFonts w:ascii="Calibri" w:hAnsi="Calibri" w:cs="Calibri"/>
                  <w:color w:val="000000"/>
                </w:rPr>
                <w:delText>0.00</w:delText>
              </w:r>
            </w:del>
          </w:p>
        </w:tc>
        <w:tc>
          <w:tcPr>
            <w:tcW w:w="1344" w:type="dxa"/>
            <w:noWrap/>
            <w:vAlign w:val="bottom"/>
            <w:hideMark/>
          </w:tcPr>
          <w:p w14:paraId="317542D5" w14:textId="7A794915" w:rsidR="000C70AC" w:rsidRPr="001F4609" w:rsidRDefault="000C70AC" w:rsidP="000C70AC">
            <w:pPr>
              <w:jc w:val="center"/>
              <w:rPr>
                <w:highlight w:val="darkGray"/>
                <w:lang w:val="en-US"/>
              </w:rPr>
            </w:pPr>
            <w:ins w:id="615" w:author="Erik Hedlin" w:date="2020-10-19T14:06:00Z">
              <w:r>
                <w:rPr>
                  <w:rFonts w:ascii="Calibri" w:hAnsi="Calibri" w:cs="Calibri"/>
                  <w:color w:val="000000"/>
                </w:rPr>
                <w:t>1.00</w:t>
              </w:r>
            </w:ins>
            <w:del w:id="616" w:author="Erik Hedlin" w:date="2020-10-19T14:06:00Z">
              <w:r w:rsidDel="005A2938">
                <w:rPr>
                  <w:rFonts w:ascii="Calibri" w:hAnsi="Calibri" w:cs="Calibri"/>
                  <w:color w:val="000000"/>
                </w:rPr>
                <w:delText>1.00</w:delText>
              </w:r>
            </w:del>
          </w:p>
        </w:tc>
        <w:tc>
          <w:tcPr>
            <w:tcW w:w="1345" w:type="dxa"/>
            <w:noWrap/>
            <w:vAlign w:val="bottom"/>
            <w:hideMark/>
          </w:tcPr>
          <w:p w14:paraId="7A91B39A" w14:textId="7E6B78C8" w:rsidR="000C70AC" w:rsidRPr="001F4609" w:rsidRDefault="000C70AC" w:rsidP="000C70AC">
            <w:pPr>
              <w:jc w:val="center"/>
              <w:rPr>
                <w:highlight w:val="darkGray"/>
                <w:lang w:val="en-US"/>
              </w:rPr>
            </w:pPr>
            <w:ins w:id="617" w:author="Erik Hedlin" w:date="2020-10-19T14:06:00Z">
              <w:r>
                <w:rPr>
                  <w:rFonts w:ascii="Calibri" w:hAnsi="Calibri" w:cs="Calibri"/>
                  <w:color w:val="000000"/>
                </w:rPr>
                <w:t>0.96</w:t>
              </w:r>
            </w:ins>
            <w:del w:id="618" w:author="Erik Hedlin" w:date="2020-10-19T14:06:00Z">
              <w:r w:rsidDel="005A2938">
                <w:rPr>
                  <w:rFonts w:ascii="Calibri" w:hAnsi="Calibri" w:cs="Calibri"/>
                  <w:color w:val="000000"/>
                </w:rPr>
                <w:delText>0.88</w:delText>
              </w:r>
            </w:del>
          </w:p>
        </w:tc>
        <w:tc>
          <w:tcPr>
            <w:tcW w:w="1345" w:type="dxa"/>
            <w:noWrap/>
            <w:vAlign w:val="bottom"/>
            <w:hideMark/>
          </w:tcPr>
          <w:p w14:paraId="42A40D10" w14:textId="7EACA18E" w:rsidR="000C70AC" w:rsidRPr="001F4609" w:rsidRDefault="000C70AC" w:rsidP="000C70AC">
            <w:pPr>
              <w:jc w:val="center"/>
              <w:rPr>
                <w:highlight w:val="darkGray"/>
                <w:lang w:val="en-US"/>
              </w:rPr>
            </w:pPr>
            <w:ins w:id="619" w:author="Erik Hedlin" w:date="2020-10-19T14:06:00Z">
              <w:r>
                <w:rPr>
                  <w:rFonts w:ascii="Calibri" w:hAnsi="Calibri" w:cs="Calibri"/>
                  <w:color w:val="000000"/>
                </w:rPr>
                <w:t>-856.26</w:t>
              </w:r>
            </w:ins>
            <w:del w:id="620" w:author="Erik Hedlin" w:date="2020-10-19T14:06:00Z">
              <w:r w:rsidDel="005A2938">
                <w:rPr>
                  <w:rFonts w:ascii="Calibri" w:hAnsi="Calibri" w:cs="Calibri"/>
                  <w:color w:val="000000"/>
                </w:rPr>
                <w:delText>-706.19</w:delText>
              </w:r>
            </w:del>
          </w:p>
        </w:tc>
        <w:tc>
          <w:tcPr>
            <w:tcW w:w="1345" w:type="dxa"/>
            <w:noWrap/>
            <w:vAlign w:val="bottom"/>
            <w:hideMark/>
          </w:tcPr>
          <w:p w14:paraId="2A95EADE" w14:textId="1617398B" w:rsidR="000C70AC" w:rsidRPr="001F4609" w:rsidRDefault="000C70AC" w:rsidP="000C70AC">
            <w:pPr>
              <w:jc w:val="center"/>
              <w:rPr>
                <w:highlight w:val="darkGray"/>
                <w:lang w:val="en-US"/>
              </w:rPr>
            </w:pPr>
            <w:ins w:id="621" w:author="Erik Hedlin" w:date="2020-10-19T14:06:00Z">
              <w:r>
                <w:rPr>
                  <w:rFonts w:ascii="Calibri" w:hAnsi="Calibri" w:cs="Calibri"/>
                  <w:color w:val="000000"/>
                </w:rPr>
                <w:t>0.96</w:t>
              </w:r>
            </w:ins>
            <w:del w:id="622" w:author="Erik Hedlin" w:date="2020-10-19T14:06:00Z">
              <w:r w:rsidDel="005A2938">
                <w:rPr>
                  <w:rFonts w:ascii="Calibri" w:hAnsi="Calibri" w:cs="Calibri"/>
                  <w:color w:val="000000"/>
                </w:rPr>
                <w:delText>0.88</w:delText>
              </w:r>
            </w:del>
          </w:p>
        </w:tc>
      </w:tr>
      <w:tr w:rsidR="000C70AC" w:rsidRPr="00564B71" w14:paraId="4758593E"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0324F71E" w14:textId="5A357AA9" w:rsidR="000C70AC" w:rsidRPr="00564B71" w:rsidRDefault="000C70AC" w:rsidP="000C70AC">
            <w:pPr>
              <w:rPr>
                <w:highlight w:val="darkGray"/>
                <w:lang w:val="en-US"/>
              </w:rPr>
            </w:pPr>
            <w:del w:id="623" w:author="Erik Hedlin" w:date="2020-10-19T14:03:00Z">
              <w:r w:rsidDel="000C70AC">
                <w:rPr>
                  <w:rFonts w:cs="Calibri"/>
                  <w:color w:val="000000"/>
                  <w:sz w:val="18"/>
                  <w:szCs w:val="18"/>
                </w:rPr>
                <w:delText>psi + ε + γ + p(year)</w:delText>
              </w:r>
            </w:del>
            <w:ins w:id="624" w:author="Erik Hedlin" w:date="2020-10-19T14:03:00Z">
              <w:r>
                <w:rPr>
                  <w:rFonts w:cs="Calibri"/>
                  <w:color w:val="000000"/>
                  <w:sz w:val="18"/>
                  <w:szCs w:val="18"/>
                </w:rPr>
                <w:t>Null</w:t>
              </w:r>
            </w:ins>
          </w:p>
        </w:tc>
        <w:tc>
          <w:tcPr>
            <w:tcW w:w="1345" w:type="dxa"/>
            <w:noWrap/>
            <w:vAlign w:val="bottom"/>
            <w:hideMark/>
          </w:tcPr>
          <w:p w14:paraId="0894B426" w14:textId="77F3E902" w:rsidR="000C70AC" w:rsidRPr="001F4609" w:rsidRDefault="000C70AC" w:rsidP="000C70AC">
            <w:pPr>
              <w:jc w:val="center"/>
              <w:rPr>
                <w:highlight w:val="darkGray"/>
                <w:lang w:val="en-US"/>
              </w:rPr>
            </w:pPr>
            <w:ins w:id="625" w:author="Erik Hedlin" w:date="2020-10-19T14:06:00Z">
              <w:r>
                <w:rPr>
                  <w:rFonts w:ascii="Calibri" w:hAnsi="Calibri" w:cs="Calibri"/>
                  <w:color w:val="000000"/>
                </w:rPr>
                <w:t>1754.74</w:t>
              </w:r>
            </w:ins>
            <w:del w:id="626" w:author="Erik Hedlin" w:date="2020-10-19T14:06:00Z">
              <w:r w:rsidDel="005A2938">
                <w:rPr>
                  <w:rFonts w:ascii="Calibri" w:hAnsi="Calibri" w:cs="Calibri"/>
                  <w:color w:val="000000"/>
                </w:rPr>
                <w:delText>1480.64</w:delText>
              </w:r>
            </w:del>
          </w:p>
        </w:tc>
        <w:tc>
          <w:tcPr>
            <w:tcW w:w="1345" w:type="dxa"/>
            <w:noWrap/>
            <w:vAlign w:val="bottom"/>
            <w:hideMark/>
          </w:tcPr>
          <w:p w14:paraId="4BCFCBD4" w14:textId="01BCDEA9" w:rsidR="000C70AC" w:rsidRPr="001F4609" w:rsidRDefault="000C70AC" w:rsidP="000C70AC">
            <w:pPr>
              <w:jc w:val="center"/>
              <w:rPr>
                <w:highlight w:val="darkGray"/>
                <w:lang w:val="en-US"/>
              </w:rPr>
            </w:pPr>
            <w:ins w:id="627" w:author="Erik Hedlin" w:date="2020-10-19T14:06:00Z">
              <w:r>
                <w:rPr>
                  <w:rFonts w:ascii="Calibri" w:hAnsi="Calibri" w:cs="Calibri"/>
                  <w:color w:val="000000"/>
                </w:rPr>
                <w:t>6.51</w:t>
              </w:r>
            </w:ins>
            <w:del w:id="628" w:author="Erik Hedlin" w:date="2020-10-19T14:06:00Z">
              <w:r w:rsidDel="005A2938">
                <w:rPr>
                  <w:rFonts w:ascii="Calibri" w:hAnsi="Calibri" w:cs="Calibri"/>
                  <w:color w:val="000000"/>
                </w:rPr>
                <w:delText>6.49</w:delText>
              </w:r>
            </w:del>
          </w:p>
        </w:tc>
        <w:tc>
          <w:tcPr>
            <w:tcW w:w="1344" w:type="dxa"/>
            <w:noWrap/>
            <w:vAlign w:val="bottom"/>
            <w:hideMark/>
          </w:tcPr>
          <w:p w14:paraId="7DCB5C6D" w14:textId="0DB945AE" w:rsidR="000C70AC" w:rsidRPr="001F4609" w:rsidRDefault="000C70AC" w:rsidP="000C70AC">
            <w:pPr>
              <w:jc w:val="center"/>
              <w:rPr>
                <w:highlight w:val="darkGray"/>
                <w:lang w:val="en-US"/>
              </w:rPr>
            </w:pPr>
            <w:ins w:id="629" w:author="Erik Hedlin" w:date="2020-10-19T14:06:00Z">
              <w:r>
                <w:rPr>
                  <w:rFonts w:ascii="Calibri" w:hAnsi="Calibri" w:cs="Calibri"/>
                  <w:color w:val="000000"/>
                </w:rPr>
                <w:t>0.04</w:t>
              </w:r>
            </w:ins>
            <w:del w:id="630" w:author="Erik Hedlin" w:date="2020-10-19T14:06:00Z">
              <w:r w:rsidDel="005A2938">
                <w:rPr>
                  <w:rFonts w:ascii="Calibri" w:hAnsi="Calibri" w:cs="Calibri"/>
                  <w:color w:val="000000"/>
                </w:rPr>
                <w:delText>0.04</w:delText>
              </w:r>
            </w:del>
          </w:p>
        </w:tc>
        <w:tc>
          <w:tcPr>
            <w:tcW w:w="1345" w:type="dxa"/>
            <w:noWrap/>
            <w:vAlign w:val="bottom"/>
            <w:hideMark/>
          </w:tcPr>
          <w:p w14:paraId="7DA5CEAF" w14:textId="41DE5A0F" w:rsidR="000C70AC" w:rsidRPr="001F4609" w:rsidRDefault="000C70AC" w:rsidP="000C70AC">
            <w:pPr>
              <w:jc w:val="center"/>
              <w:rPr>
                <w:highlight w:val="darkGray"/>
                <w:lang w:val="en-US"/>
              </w:rPr>
            </w:pPr>
            <w:ins w:id="631" w:author="Erik Hedlin" w:date="2020-10-19T14:06:00Z">
              <w:r>
                <w:rPr>
                  <w:rFonts w:ascii="Calibri" w:hAnsi="Calibri" w:cs="Calibri"/>
                  <w:color w:val="000000"/>
                </w:rPr>
                <w:t>0.04</w:t>
              </w:r>
            </w:ins>
            <w:del w:id="632" w:author="Erik Hedlin" w:date="2020-10-19T14:06:00Z">
              <w:r w:rsidDel="005A2938">
                <w:rPr>
                  <w:rFonts w:ascii="Calibri" w:hAnsi="Calibri" w:cs="Calibri"/>
                  <w:color w:val="000000"/>
                </w:rPr>
                <w:delText>0.03</w:delText>
              </w:r>
            </w:del>
          </w:p>
        </w:tc>
        <w:tc>
          <w:tcPr>
            <w:tcW w:w="1345" w:type="dxa"/>
            <w:noWrap/>
            <w:vAlign w:val="bottom"/>
            <w:hideMark/>
          </w:tcPr>
          <w:p w14:paraId="5CF710F9" w14:textId="343C5CF3" w:rsidR="000C70AC" w:rsidRPr="001F4609" w:rsidRDefault="000C70AC" w:rsidP="000C70AC">
            <w:pPr>
              <w:jc w:val="center"/>
              <w:rPr>
                <w:highlight w:val="darkGray"/>
                <w:lang w:val="en-US"/>
              </w:rPr>
            </w:pPr>
            <w:ins w:id="633" w:author="Erik Hedlin" w:date="2020-10-19T14:06:00Z">
              <w:r>
                <w:rPr>
                  <w:rFonts w:ascii="Calibri" w:hAnsi="Calibri" w:cs="Calibri"/>
                  <w:color w:val="000000"/>
                </w:rPr>
                <w:t>-863.58</w:t>
              </w:r>
            </w:ins>
            <w:del w:id="634" w:author="Erik Hedlin" w:date="2020-10-19T14:06:00Z">
              <w:r w:rsidDel="005A2938">
                <w:rPr>
                  <w:rFonts w:ascii="Calibri" w:hAnsi="Calibri" w:cs="Calibri"/>
                  <w:color w:val="000000"/>
                </w:rPr>
                <w:delText>-736.09</w:delText>
              </w:r>
            </w:del>
          </w:p>
        </w:tc>
        <w:tc>
          <w:tcPr>
            <w:tcW w:w="1345" w:type="dxa"/>
            <w:noWrap/>
            <w:vAlign w:val="bottom"/>
            <w:hideMark/>
          </w:tcPr>
          <w:p w14:paraId="0D5314F9" w14:textId="0467B4AD" w:rsidR="000C70AC" w:rsidRPr="001F4609" w:rsidRDefault="000C70AC" w:rsidP="000C70AC">
            <w:pPr>
              <w:jc w:val="center"/>
              <w:rPr>
                <w:highlight w:val="darkGray"/>
                <w:lang w:val="en-US"/>
              </w:rPr>
            </w:pPr>
            <w:ins w:id="635" w:author="Erik Hedlin" w:date="2020-10-19T14:06:00Z">
              <w:r>
                <w:rPr>
                  <w:rFonts w:ascii="Calibri" w:hAnsi="Calibri" w:cs="Calibri"/>
                  <w:color w:val="000000"/>
                </w:rPr>
                <w:t>1.00</w:t>
              </w:r>
            </w:ins>
            <w:del w:id="636" w:author="Erik Hedlin" w:date="2020-10-19T14:06:00Z">
              <w:r w:rsidDel="005A2938">
                <w:rPr>
                  <w:rFonts w:ascii="Calibri" w:hAnsi="Calibri" w:cs="Calibri"/>
                  <w:color w:val="000000"/>
                </w:rPr>
                <w:delText>0.92</w:delText>
              </w:r>
            </w:del>
          </w:p>
        </w:tc>
      </w:tr>
      <w:tr w:rsidR="000C70AC" w:rsidRPr="00564B71" w14:paraId="0BC9DE59"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23646FA0" w14:textId="46DB4B4D" w:rsidR="000C70AC" w:rsidRPr="00564B71" w:rsidRDefault="000C70AC" w:rsidP="000C70AC">
            <w:pPr>
              <w:rPr>
                <w:highlight w:val="darkGray"/>
                <w:lang w:val="en-US"/>
              </w:rPr>
            </w:pPr>
            <w:del w:id="637" w:author="Erik Hedlin" w:date="2020-10-19T14:03:00Z">
              <w:r w:rsidDel="000C70AC">
                <w:rPr>
                  <w:rFonts w:cs="Calibri"/>
                  <w:color w:val="000000"/>
                  <w:sz w:val="18"/>
                  <w:szCs w:val="18"/>
                </w:rPr>
                <w:delText>psi + ε(dnon) + γ + p</w:delText>
              </w:r>
            </w:del>
            <w:ins w:id="638" w:author="Erik Hedlin" w:date="2020-10-19T14:03:00Z">
              <w:r>
                <w:rPr>
                  <w:rFonts w:cs="Calibri"/>
                  <w:color w:val="000000"/>
                  <w:sz w:val="18"/>
                  <w:szCs w:val="18"/>
                </w:rPr>
                <w:t xml:space="preserve">Distance to </w:t>
              </w:r>
            </w:ins>
            <w:ins w:id="639" w:author="Erik Hedlin" w:date="2020-10-19T14:04:00Z">
              <w:r>
                <w:rPr>
                  <w:rFonts w:cs="Calibri"/>
                  <w:color w:val="000000"/>
                  <w:sz w:val="18"/>
                  <w:szCs w:val="18"/>
                </w:rPr>
                <w:t>disturbance</w:t>
              </w:r>
            </w:ins>
          </w:p>
        </w:tc>
        <w:tc>
          <w:tcPr>
            <w:tcW w:w="1345" w:type="dxa"/>
            <w:noWrap/>
            <w:vAlign w:val="bottom"/>
            <w:hideMark/>
          </w:tcPr>
          <w:p w14:paraId="2AF2BA1C" w14:textId="21F38F24" w:rsidR="000C70AC" w:rsidRPr="001F4609" w:rsidRDefault="000C70AC" w:rsidP="000C70AC">
            <w:pPr>
              <w:jc w:val="center"/>
              <w:rPr>
                <w:highlight w:val="darkGray"/>
                <w:lang w:val="en-US"/>
              </w:rPr>
            </w:pPr>
            <w:ins w:id="640" w:author="Erik Hedlin" w:date="2020-10-19T14:06:00Z">
              <w:r>
                <w:rPr>
                  <w:rFonts w:ascii="Calibri" w:hAnsi="Calibri" w:cs="Calibri"/>
                  <w:color w:val="000000"/>
                </w:rPr>
                <w:t>1762.27</w:t>
              </w:r>
            </w:ins>
            <w:del w:id="641" w:author="Erik Hedlin" w:date="2020-10-19T14:06:00Z">
              <w:r w:rsidDel="005A2938">
                <w:rPr>
                  <w:rFonts w:ascii="Calibri" w:hAnsi="Calibri" w:cs="Calibri"/>
                  <w:color w:val="000000"/>
                </w:rPr>
                <w:delText>1481.28</w:delText>
              </w:r>
            </w:del>
          </w:p>
        </w:tc>
        <w:tc>
          <w:tcPr>
            <w:tcW w:w="1345" w:type="dxa"/>
            <w:noWrap/>
            <w:vAlign w:val="bottom"/>
            <w:hideMark/>
          </w:tcPr>
          <w:p w14:paraId="3CDA880F" w14:textId="4B5DA963" w:rsidR="000C70AC" w:rsidRPr="001F4609" w:rsidRDefault="000C70AC" w:rsidP="000C70AC">
            <w:pPr>
              <w:jc w:val="center"/>
              <w:rPr>
                <w:highlight w:val="darkGray"/>
                <w:lang w:val="en-US"/>
              </w:rPr>
            </w:pPr>
            <w:ins w:id="642" w:author="Erik Hedlin" w:date="2020-10-19T14:06:00Z">
              <w:r>
                <w:rPr>
                  <w:rFonts w:ascii="Calibri" w:hAnsi="Calibri" w:cs="Calibri"/>
                  <w:color w:val="000000"/>
                </w:rPr>
                <w:t>14.04</w:t>
              </w:r>
            </w:ins>
            <w:del w:id="643" w:author="Erik Hedlin" w:date="2020-10-19T14:06:00Z">
              <w:r w:rsidDel="005A2938">
                <w:rPr>
                  <w:rFonts w:ascii="Calibri" w:hAnsi="Calibri" w:cs="Calibri"/>
                  <w:color w:val="000000"/>
                </w:rPr>
                <w:delText>7.13</w:delText>
              </w:r>
            </w:del>
          </w:p>
        </w:tc>
        <w:tc>
          <w:tcPr>
            <w:tcW w:w="1344" w:type="dxa"/>
            <w:noWrap/>
            <w:vAlign w:val="bottom"/>
            <w:hideMark/>
          </w:tcPr>
          <w:p w14:paraId="26A270A8" w14:textId="77696CB0" w:rsidR="000C70AC" w:rsidRPr="001F4609" w:rsidRDefault="000C70AC" w:rsidP="000C70AC">
            <w:pPr>
              <w:jc w:val="center"/>
              <w:rPr>
                <w:highlight w:val="darkGray"/>
                <w:lang w:val="en-US"/>
              </w:rPr>
            </w:pPr>
            <w:ins w:id="644" w:author="Erik Hedlin" w:date="2020-10-19T14:06:00Z">
              <w:r>
                <w:rPr>
                  <w:rFonts w:ascii="Calibri" w:hAnsi="Calibri" w:cs="Calibri"/>
                  <w:color w:val="000000"/>
                </w:rPr>
                <w:t>0.00</w:t>
              </w:r>
            </w:ins>
            <w:del w:id="645" w:author="Erik Hedlin" w:date="2020-10-19T14:06:00Z">
              <w:r w:rsidDel="005A2938">
                <w:rPr>
                  <w:rFonts w:ascii="Calibri" w:hAnsi="Calibri" w:cs="Calibri"/>
                  <w:color w:val="000000"/>
                </w:rPr>
                <w:delText>0.03</w:delText>
              </w:r>
            </w:del>
          </w:p>
        </w:tc>
        <w:tc>
          <w:tcPr>
            <w:tcW w:w="1345" w:type="dxa"/>
            <w:noWrap/>
            <w:vAlign w:val="bottom"/>
            <w:hideMark/>
          </w:tcPr>
          <w:p w14:paraId="40C8A244" w14:textId="7B91FDDA" w:rsidR="000C70AC" w:rsidRPr="001F4609" w:rsidRDefault="000C70AC" w:rsidP="000C70AC">
            <w:pPr>
              <w:jc w:val="center"/>
              <w:rPr>
                <w:highlight w:val="darkGray"/>
                <w:lang w:val="en-US"/>
              </w:rPr>
            </w:pPr>
            <w:ins w:id="646" w:author="Erik Hedlin" w:date="2020-10-19T14:06:00Z">
              <w:r>
                <w:rPr>
                  <w:rFonts w:ascii="Calibri" w:hAnsi="Calibri" w:cs="Calibri"/>
                  <w:color w:val="000000"/>
                </w:rPr>
                <w:t>0.00</w:t>
              </w:r>
            </w:ins>
            <w:del w:id="647" w:author="Erik Hedlin" w:date="2020-10-19T14:06:00Z">
              <w:r w:rsidDel="005A2938">
                <w:rPr>
                  <w:rFonts w:ascii="Calibri" w:hAnsi="Calibri" w:cs="Calibri"/>
                  <w:color w:val="000000"/>
                </w:rPr>
                <w:delText>0.03</w:delText>
              </w:r>
            </w:del>
          </w:p>
        </w:tc>
        <w:tc>
          <w:tcPr>
            <w:tcW w:w="1345" w:type="dxa"/>
            <w:noWrap/>
            <w:vAlign w:val="bottom"/>
            <w:hideMark/>
          </w:tcPr>
          <w:p w14:paraId="6C05DE3F" w14:textId="536C7424" w:rsidR="000C70AC" w:rsidRPr="001F4609" w:rsidRDefault="000C70AC" w:rsidP="000C70AC">
            <w:pPr>
              <w:jc w:val="center"/>
              <w:rPr>
                <w:highlight w:val="darkGray"/>
                <w:lang w:val="en-US"/>
              </w:rPr>
            </w:pPr>
            <w:ins w:id="648" w:author="Erik Hedlin" w:date="2020-10-19T14:06:00Z">
              <w:r>
                <w:rPr>
                  <w:rFonts w:ascii="Calibri" w:hAnsi="Calibri" w:cs="Calibri"/>
                  <w:color w:val="000000"/>
                </w:rPr>
                <w:t>-863.28</w:t>
              </w:r>
            </w:ins>
            <w:del w:id="649" w:author="Erik Hedlin" w:date="2020-10-19T14:06:00Z">
              <w:r w:rsidDel="005A2938">
                <w:rPr>
                  <w:rFonts w:ascii="Calibri" w:hAnsi="Calibri" w:cs="Calibri"/>
                  <w:color w:val="000000"/>
                </w:rPr>
                <w:delText>-735.30</w:delText>
              </w:r>
            </w:del>
          </w:p>
        </w:tc>
        <w:tc>
          <w:tcPr>
            <w:tcW w:w="1345" w:type="dxa"/>
            <w:noWrap/>
            <w:vAlign w:val="bottom"/>
            <w:hideMark/>
          </w:tcPr>
          <w:p w14:paraId="382C0508" w14:textId="4650A634" w:rsidR="000C70AC" w:rsidRPr="001F4609" w:rsidRDefault="000C70AC" w:rsidP="000C70AC">
            <w:pPr>
              <w:jc w:val="center"/>
              <w:rPr>
                <w:highlight w:val="darkGray"/>
                <w:lang w:val="en-US"/>
              </w:rPr>
            </w:pPr>
            <w:ins w:id="650" w:author="Erik Hedlin" w:date="2020-10-19T14:06:00Z">
              <w:r>
                <w:rPr>
                  <w:rFonts w:ascii="Calibri" w:hAnsi="Calibri" w:cs="Calibri"/>
                  <w:color w:val="000000"/>
                </w:rPr>
                <w:t>1.00</w:t>
              </w:r>
            </w:ins>
            <w:del w:id="651" w:author="Erik Hedlin" w:date="2020-10-19T14:06:00Z">
              <w:r w:rsidDel="005A2938">
                <w:rPr>
                  <w:rFonts w:ascii="Calibri" w:hAnsi="Calibri" w:cs="Calibri"/>
                  <w:color w:val="000000"/>
                </w:rPr>
                <w:delText>0.94</w:delText>
              </w:r>
            </w:del>
          </w:p>
        </w:tc>
      </w:tr>
      <w:tr w:rsidR="000C70AC" w:rsidRPr="00564B71" w14:paraId="49D395F6" w14:textId="77777777" w:rsidTr="008A1C71">
        <w:trPr>
          <w:gridAfter w:val="1"/>
          <w:cnfStyle w:val="000000010000" w:firstRow="0" w:lastRow="0" w:firstColumn="0" w:lastColumn="0" w:oddVBand="0" w:evenVBand="0" w:oddHBand="0" w:evenHBand="1" w:firstRowFirstColumn="0" w:firstRowLastColumn="0" w:lastRowFirstColumn="0" w:lastRowLastColumn="0"/>
          <w:wAfter w:w="1344" w:type="dxa"/>
          <w:trHeight w:val="334"/>
        </w:trPr>
        <w:tc>
          <w:tcPr>
            <w:tcW w:w="3806" w:type="dxa"/>
            <w:noWrap/>
            <w:hideMark/>
          </w:tcPr>
          <w:p w14:paraId="5A63B906" w14:textId="06689950" w:rsidR="000C70AC" w:rsidRPr="00127A5A" w:rsidRDefault="000C70AC" w:rsidP="000C70AC">
            <w:pPr>
              <w:rPr>
                <w:highlight w:val="darkGray"/>
                <w:lang w:val="fr-CA"/>
              </w:rPr>
            </w:pPr>
            <w:del w:id="652" w:author="Erik Hedlin" w:date="2020-10-19T14:04:00Z">
              <w:r w:rsidRPr="00127A5A" w:rsidDel="000C70AC">
                <w:rPr>
                  <w:rFonts w:cs="Calibri"/>
                  <w:color w:val="000000"/>
                  <w:sz w:val="18"/>
                  <w:szCs w:val="18"/>
                  <w:lang w:val="fr-CA"/>
                </w:rPr>
                <w:delText xml:space="preserve">psi + </w:delText>
              </w:r>
              <w:r w:rsidDel="000C70AC">
                <w:rPr>
                  <w:rFonts w:cs="Calibri"/>
                  <w:color w:val="000000"/>
                  <w:sz w:val="18"/>
                  <w:szCs w:val="18"/>
                </w:rPr>
                <w:delText>ε</w:delText>
              </w:r>
              <w:r w:rsidRPr="00127A5A" w:rsidDel="000C70AC">
                <w:rPr>
                  <w:rFonts w:cs="Calibri"/>
                  <w:color w:val="000000"/>
                  <w:sz w:val="18"/>
                  <w:szCs w:val="18"/>
                  <w:lang w:val="fr-CA"/>
                </w:rPr>
                <w:delText xml:space="preserve"> + </w:delText>
              </w:r>
              <w:r w:rsidDel="000C70AC">
                <w:rPr>
                  <w:rFonts w:cs="Calibri"/>
                  <w:color w:val="000000"/>
                  <w:sz w:val="18"/>
                  <w:szCs w:val="18"/>
                </w:rPr>
                <w:delText>γ</w:delText>
              </w:r>
              <w:r w:rsidRPr="00127A5A" w:rsidDel="000C70AC">
                <w:rPr>
                  <w:rFonts w:cs="Calibri"/>
                  <w:color w:val="000000"/>
                  <w:sz w:val="18"/>
                  <w:szCs w:val="18"/>
                  <w:lang w:val="fr-CA"/>
                </w:rPr>
                <w:delText>(dnon) + p</w:delText>
              </w:r>
            </w:del>
            <w:ins w:id="653" w:author="Erik Hedlin" w:date="2020-10-19T14:04:00Z">
              <w:r>
                <w:rPr>
                  <w:rFonts w:cs="Calibri"/>
                  <w:color w:val="000000"/>
                  <w:sz w:val="18"/>
                  <w:szCs w:val="18"/>
                  <w:lang w:val="fr-CA"/>
                </w:rPr>
                <w:t>Year</w:t>
              </w:r>
            </w:ins>
          </w:p>
        </w:tc>
        <w:tc>
          <w:tcPr>
            <w:tcW w:w="1345" w:type="dxa"/>
            <w:noWrap/>
            <w:vAlign w:val="bottom"/>
            <w:hideMark/>
          </w:tcPr>
          <w:p w14:paraId="192B49F5" w14:textId="1C11B66A" w:rsidR="000C70AC" w:rsidRPr="001F4609" w:rsidRDefault="000C70AC" w:rsidP="000C70AC">
            <w:pPr>
              <w:jc w:val="center"/>
              <w:rPr>
                <w:highlight w:val="darkGray"/>
                <w:lang w:val="en-US"/>
              </w:rPr>
            </w:pPr>
            <w:ins w:id="654" w:author="Erik Hedlin" w:date="2020-10-19T14:06:00Z">
              <w:r>
                <w:rPr>
                  <w:rFonts w:ascii="Calibri" w:hAnsi="Calibri" w:cs="Calibri"/>
                  <w:color w:val="000000"/>
                </w:rPr>
                <w:t>1769.25</w:t>
              </w:r>
            </w:ins>
            <w:del w:id="655" w:author="Erik Hedlin" w:date="2020-10-19T14:06:00Z">
              <w:r w:rsidDel="005A2938">
                <w:rPr>
                  <w:rFonts w:ascii="Calibri" w:hAnsi="Calibri" w:cs="Calibri"/>
                  <w:color w:val="000000"/>
                </w:rPr>
                <w:delText>1482.78</w:delText>
              </w:r>
            </w:del>
          </w:p>
        </w:tc>
        <w:tc>
          <w:tcPr>
            <w:tcW w:w="1345" w:type="dxa"/>
            <w:noWrap/>
            <w:vAlign w:val="bottom"/>
            <w:hideMark/>
          </w:tcPr>
          <w:p w14:paraId="2CC0EB96" w14:textId="198B6123" w:rsidR="000C70AC" w:rsidRPr="001F4609" w:rsidRDefault="000C70AC" w:rsidP="000C70AC">
            <w:pPr>
              <w:jc w:val="center"/>
              <w:rPr>
                <w:highlight w:val="darkGray"/>
                <w:lang w:val="en-US"/>
              </w:rPr>
            </w:pPr>
            <w:ins w:id="656" w:author="Erik Hedlin" w:date="2020-10-19T14:06:00Z">
              <w:r>
                <w:rPr>
                  <w:rFonts w:ascii="Calibri" w:hAnsi="Calibri" w:cs="Calibri"/>
                  <w:color w:val="000000"/>
                </w:rPr>
                <w:t>21.03</w:t>
              </w:r>
            </w:ins>
            <w:del w:id="657" w:author="Erik Hedlin" w:date="2020-10-19T14:06:00Z">
              <w:r w:rsidDel="005A2938">
                <w:rPr>
                  <w:rFonts w:ascii="Calibri" w:hAnsi="Calibri" w:cs="Calibri"/>
                  <w:color w:val="000000"/>
                </w:rPr>
                <w:delText>8.63</w:delText>
              </w:r>
            </w:del>
          </w:p>
        </w:tc>
        <w:tc>
          <w:tcPr>
            <w:tcW w:w="1344" w:type="dxa"/>
            <w:noWrap/>
            <w:vAlign w:val="bottom"/>
            <w:hideMark/>
          </w:tcPr>
          <w:p w14:paraId="001A9A16" w14:textId="6EF8B7D0" w:rsidR="000C70AC" w:rsidRPr="001F4609" w:rsidRDefault="000C70AC" w:rsidP="000C70AC">
            <w:pPr>
              <w:jc w:val="center"/>
              <w:rPr>
                <w:highlight w:val="darkGray"/>
                <w:lang w:val="en-US"/>
              </w:rPr>
            </w:pPr>
            <w:ins w:id="658" w:author="Erik Hedlin" w:date="2020-10-19T14:06:00Z">
              <w:r>
                <w:rPr>
                  <w:rFonts w:ascii="Calibri" w:hAnsi="Calibri" w:cs="Calibri"/>
                  <w:color w:val="000000"/>
                </w:rPr>
                <w:t>0.00</w:t>
              </w:r>
            </w:ins>
            <w:del w:id="659" w:author="Erik Hedlin" w:date="2020-10-19T14:06:00Z">
              <w:r w:rsidDel="005A2938">
                <w:rPr>
                  <w:rFonts w:ascii="Calibri" w:hAnsi="Calibri" w:cs="Calibri"/>
                  <w:color w:val="000000"/>
                </w:rPr>
                <w:delText>0.01</w:delText>
              </w:r>
            </w:del>
          </w:p>
        </w:tc>
        <w:tc>
          <w:tcPr>
            <w:tcW w:w="1345" w:type="dxa"/>
            <w:noWrap/>
            <w:vAlign w:val="bottom"/>
            <w:hideMark/>
          </w:tcPr>
          <w:p w14:paraId="1795E123" w14:textId="52ACB6EE" w:rsidR="000C70AC" w:rsidRPr="001F4609" w:rsidRDefault="000C70AC" w:rsidP="000C70AC">
            <w:pPr>
              <w:jc w:val="center"/>
              <w:rPr>
                <w:highlight w:val="darkGray"/>
                <w:lang w:val="en-US"/>
              </w:rPr>
            </w:pPr>
            <w:ins w:id="660" w:author="Erik Hedlin" w:date="2020-10-19T14:06:00Z">
              <w:r>
                <w:rPr>
                  <w:rFonts w:ascii="Calibri" w:hAnsi="Calibri" w:cs="Calibri"/>
                  <w:color w:val="000000"/>
                </w:rPr>
                <w:t>0.00</w:t>
              </w:r>
            </w:ins>
            <w:del w:id="661" w:author="Erik Hedlin" w:date="2020-10-19T14:06:00Z">
              <w:r w:rsidDel="005A2938">
                <w:rPr>
                  <w:rFonts w:ascii="Calibri" w:hAnsi="Calibri" w:cs="Calibri"/>
                  <w:color w:val="000000"/>
                </w:rPr>
                <w:delText>0.01</w:delText>
              </w:r>
            </w:del>
          </w:p>
        </w:tc>
        <w:tc>
          <w:tcPr>
            <w:tcW w:w="1345" w:type="dxa"/>
            <w:noWrap/>
            <w:vAlign w:val="bottom"/>
            <w:hideMark/>
          </w:tcPr>
          <w:p w14:paraId="6BEAB675" w14:textId="683773E3" w:rsidR="000C70AC" w:rsidRPr="001F4609" w:rsidRDefault="000C70AC" w:rsidP="000C70AC">
            <w:pPr>
              <w:jc w:val="center"/>
              <w:rPr>
                <w:highlight w:val="darkGray"/>
                <w:lang w:val="en-US"/>
              </w:rPr>
            </w:pPr>
            <w:ins w:id="662" w:author="Erik Hedlin" w:date="2020-10-19T14:06:00Z">
              <w:r>
                <w:rPr>
                  <w:rFonts w:ascii="Calibri" w:hAnsi="Calibri" w:cs="Calibri"/>
                  <w:color w:val="000000"/>
                </w:rPr>
                <w:t>-849.01</w:t>
              </w:r>
            </w:ins>
            <w:del w:id="663" w:author="Erik Hedlin" w:date="2020-10-19T14:06:00Z">
              <w:r w:rsidDel="005A2938">
                <w:rPr>
                  <w:rFonts w:ascii="Calibri" w:hAnsi="Calibri" w:cs="Calibri"/>
                  <w:color w:val="000000"/>
                </w:rPr>
                <w:delText>-736.05</w:delText>
              </w:r>
            </w:del>
          </w:p>
        </w:tc>
        <w:tc>
          <w:tcPr>
            <w:tcW w:w="1345" w:type="dxa"/>
            <w:noWrap/>
            <w:vAlign w:val="bottom"/>
            <w:hideMark/>
          </w:tcPr>
          <w:p w14:paraId="26669E4C" w14:textId="05FB5408" w:rsidR="000C70AC" w:rsidRPr="001F4609" w:rsidRDefault="000C70AC" w:rsidP="000C70AC">
            <w:pPr>
              <w:jc w:val="center"/>
              <w:rPr>
                <w:highlight w:val="darkGray"/>
                <w:lang w:val="en-US"/>
              </w:rPr>
            </w:pPr>
            <w:ins w:id="664" w:author="Erik Hedlin" w:date="2020-10-19T14:06:00Z">
              <w:r>
                <w:rPr>
                  <w:rFonts w:ascii="Calibri" w:hAnsi="Calibri" w:cs="Calibri"/>
                  <w:color w:val="000000"/>
                </w:rPr>
                <w:t>1.00</w:t>
              </w:r>
            </w:ins>
            <w:del w:id="665" w:author="Erik Hedlin" w:date="2020-10-19T14:06:00Z">
              <w:r w:rsidDel="005A2938">
                <w:rPr>
                  <w:rFonts w:ascii="Calibri" w:hAnsi="Calibri" w:cs="Calibri"/>
                  <w:color w:val="000000"/>
                </w:rPr>
                <w:delText>0.96</w:delText>
              </w:r>
            </w:del>
          </w:p>
        </w:tc>
      </w:tr>
      <w:tr w:rsidR="000C70AC" w:rsidRPr="00564B71" w14:paraId="6426A641" w14:textId="77777777" w:rsidTr="008A1C71">
        <w:trPr>
          <w:gridAfter w:val="1"/>
          <w:cnfStyle w:val="000000100000" w:firstRow="0" w:lastRow="0" w:firstColumn="0" w:lastColumn="0" w:oddVBand="0" w:evenVBand="0" w:oddHBand="1" w:evenHBand="0" w:firstRowFirstColumn="0" w:firstRowLastColumn="0" w:lastRowFirstColumn="0" w:lastRowLastColumn="0"/>
          <w:wAfter w:w="1344" w:type="dxa"/>
          <w:trHeight w:val="334"/>
        </w:trPr>
        <w:tc>
          <w:tcPr>
            <w:tcW w:w="3806" w:type="dxa"/>
            <w:noWrap/>
            <w:hideMark/>
          </w:tcPr>
          <w:p w14:paraId="552CDBBA" w14:textId="76BE6052" w:rsidR="000C70AC" w:rsidRPr="00564B71" w:rsidRDefault="000C70AC" w:rsidP="000C70AC">
            <w:pPr>
              <w:rPr>
                <w:highlight w:val="darkGray"/>
                <w:lang w:val="en-US"/>
              </w:rPr>
            </w:pPr>
            <w:del w:id="666" w:author="Erik Hedlin" w:date="2020-10-19T14:04:00Z">
              <w:r w:rsidDel="000C70AC">
                <w:rPr>
                  <w:rFonts w:cs="Calibri"/>
                  <w:color w:val="000000"/>
                  <w:sz w:val="18"/>
                  <w:szCs w:val="18"/>
                </w:rPr>
                <w:delText>psi + ε + γ(dist2dist) + p</w:delText>
              </w:r>
            </w:del>
            <w:ins w:id="667" w:author="Erik Hedlin" w:date="2020-10-19T14:04:00Z">
              <w:r>
                <w:rPr>
                  <w:rFonts w:cs="Calibri"/>
                  <w:color w:val="000000"/>
                  <w:sz w:val="18"/>
                  <w:szCs w:val="18"/>
                </w:rPr>
                <w:t>Distance to nearest occupied neighbour</w:t>
              </w:r>
            </w:ins>
          </w:p>
        </w:tc>
        <w:tc>
          <w:tcPr>
            <w:tcW w:w="1345" w:type="dxa"/>
            <w:noWrap/>
            <w:vAlign w:val="bottom"/>
            <w:hideMark/>
          </w:tcPr>
          <w:p w14:paraId="6921E059" w14:textId="68C4F8DE" w:rsidR="000C70AC" w:rsidRPr="001F4609" w:rsidRDefault="000C70AC" w:rsidP="000C70AC">
            <w:pPr>
              <w:jc w:val="center"/>
              <w:rPr>
                <w:highlight w:val="darkGray"/>
                <w:lang w:val="en-US"/>
              </w:rPr>
            </w:pPr>
            <w:ins w:id="668" w:author="Erik Hedlin" w:date="2020-10-19T14:06:00Z">
              <w:r>
                <w:rPr>
                  <w:rFonts w:ascii="Calibri" w:hAnsi="Calibri" w:cs="Calibri"/>
                  <w:color w:val="000000"/>
                </w:rPr>
                <w:t>1772.31</w:t>
              </w:r>
            </w:ins>
            <w:del w:id="669" w:author="Erik Hedlin" w:date="2020-10-19T14:06:00Z">
              <w:r w:rsidDel="005A2938">
                <w:rPr>
                  <w:rFonts w:ascii="Calibri" w:hAnsi="Calibri" w:cs="Calibri"/>
                  <w:color w:val="000000"/>
                </w:rPr>
                <w:delText>1482.85</w:delText>
              </w:r>
            </w:del>
          </w:p>
        </w:tc>
        <w:tc>
          <w:tcPr>
            <w:tcW w:w="1345" w:type="dxa"/>
            <w:noWrap/>
            <w:vAlign w:val="bottom"/>
            <w:hideMark/>
          </w:tcPr>
          <w:p w14:paraId="53A8962A" w14:textId="0E688DA8" w:rsidR="000C70AC" w:rsidRPr="001F4609" w:rsidRDefault="000C70AC" w:rsidP="000C70AC">
            <w:pPr>
              <w:jc w:val="center"/>
              <w:rPr>
                <w:highlight w:val="darkGray"/>
                <w:lang w:val="en-US"/>
              </w:rPr>
            </w:pPr>
            <w:ins w:id="670" w:author="Erik Hedlin" w:date="2020-10-19T14:06:00Z">
              <w:r>
                <w:rPr>
                  <w:rFonts w:ascii="Calibri" w:hAnsi="Calibri" w:cs="Calibri"/>
                  <w:color w:val="000000"/>
                </w:rPr>
                <w:t>24.08</w:t>
              </w:r>
            </w:ins>
            <w:del w:id="671" w:author="Erik Hedlin" w:date="2020-10-19T14:06:00Z">
              <w:r w:rsidDel="005A2938">
                <w:rPr>
                  <w:rFonts w:ascii="Calibri" w:hAnsi="Calibri" w:cs="Calibri"/>
                  <w:color w:val="000000"/>
                </w:rPr>
                <w:delText>8.71</w:delText>
              </w:r>
            </w:del>
          </w:p>
        </w:tc>
        <w:tc>
          <w:tcPr>
            <w:tcW w:w="1344" w:type="dxa"/>
            <w:noWrap/>
            <w:vAlign w:val="bottom"/>
            <w:hideMark/>
          </w:tcPr>
          <w:p w14:paraId="0595AF50" w14:textId="4A1BC45B" w:rsidR="000C70AC" w:rsidRPr="001F4609" w:rsidRDefault="000C70AC" w:rsidP="000C70AC">
            <w:pPr>
              <w:jc w:val="center"/>
              <w:rPr>
                <w:highlight w:val="darkGray"/>
                <w:lang w:val="en-US"/>
              </w:rPr>
            </w:pPr>
            <w:ins w:id="672" w:author="Erik Hedlin" w:date="2020-10-19T14:06:00Z">
              <w:r>
                <w:rPr>
                  <w:rFonts w:ascii="Calibri" w:hAnsi="Calibri" w:cs="Calibri"/>
                  <w:color w:val="000000"/>
                </w:rPr>
                <w:t>0.00</w:t>
              </w:r>
            </w:ins>
            <w:del w:id="673" w:author="Erik Hedlin" w:date="2020-10-19T14:06:00Z">
              <w:r w:rsidDel="005A2938">
                <w:rPr>
                  <w:rFonts w:ascii="Calibri" w:hAnsi="Calibri" w:cs="Calibri"/>
                  <w:color w:val="000000"/>
                </w:rPr>
                <w:delText>0.01</w:delText>
              </w:r>
            </w:del>
          </w:p>
        </w:tc>
        <w:tc>
          <w:tcPr>
            <w:tcW w:w="1345" w:type="dxa"/>
            <w:noWrap/>
            <w:vAlign w:val="bottom"/>
            <w:hideMark/>
          </w:tcPr>
          <w:p w14:paraId="5A7352AC" w14:textId="4DE25749" w:rsidR="000C70AC" w:rsidRPr="001F4609" w:rsidRDefault="000C70AC" w:rsidP="000C70AC">
            <w:pPr>
              <w:jc w:val="center"/>
              <w:rPr>
                <w:highlight w:val="darkGray"/>
                <w:lang w:val="en-US"/>
              </w:rPr>
            </w:pPr>
            <w:ins w:id="674" w:author="Erik Hedlin" w:date="2020-10-19T14:06:00Z">
              <w:r>
                <w:rPr>
                  <w:rFonts w:ascii="Calibri" w:hAnsi="Calibri" w:cs="Calibri"/>
                  <w:color w:val="000000"/>
                </w:rPr>
                <w:t>0.00</w:t>
              </w:r>
            </w:ins>
            <w:del w:id="675" w:author="Erik Hedlin" w:date="2020-10-19T14:06:00Z">
              <w:r w:rsidDel="005A2938">
                <w:rPr>
                  <w:rFonts w:ascii="Calibri" w:hAnsi="Calibri" w:cs="Calibri"/>
                  <w:color w:val="000000"/>
                </w:rPr>
                <w:delText>0.01</w:delText>
              </w:r>
            </w:del>
          </w:p>
        </w:tc>
        <w:tc>
          <w:tcPr>
            <w:tcW w:w="1345" w:type="dxa"/>
            <w:noWrap/>
            <w:vAlign w:val="bottom"/>
            <w:hideMark/>
          </w:tcPr>
          <w:p w14:paraId="15377CAF" w14:textId="26D71323" w:rsidR="000C70AC" w:rsidRPr="001F4609" w:rsidRDefault="000C70AC" w:rsidP="000C70AC">
            <w:pPr>
              <w:jc w:val="center"/>
              <w:rPr>
                <w:highlight w:val="darkGray"/>
                <w:lang w:val="en-US"/>
              </w:rPr>
            </w:pPr>
            <w:ins w:id="676" w:author="Erik Hedlin" w:date="2020-10-19T14:06:00Z">
              <w:r>
                <w:rPr>
                  <w:rFonts w:ascii="Calibri" w:hAnsi="Calibri" w:cs="Calibri"/>
                  <w:color w:val="000000"/>
                </w:rPr>
                <w:t>-879.70</w:t>
              </w:r>
            </w:ins>
            <w:del w:id="677" w:author="Erik Hedlin" w:date="2020-10-19T14:06:00Z">
              <w:r w:rsidDel="005A2938">
                <w:rPr>
                  <w:rFonts w:ascii="Calibri" w:hAnsi="Calibri" w:cs="Calibri"/>
                  <w:color w:val="000000"/>
                </w:rPr>
                <w:delText>-736.09</w:delText>
              </w:r>
            </w:del>
          </w:p>
        </w:tc>
        <w:tc>
          <w:tcPr>
            <w:tcW w:w="1345" w:type="dxa"/>
            <w:noWrap/>
            <w:vAlign w:val="bottom"/>
            <w:hideMark/>
          </w:tcPr>
          <w:p w14:paraId="0CB70425" w14:textId="10E56D68" w:rsidR="000C70AC" w:rsidRPr="001F4609" w:rsidRDefault="000C70AC" w:rsidP="000C70AC">
            <w:pPr>
              <w:jc w:val="center"/>
              <w:rPr>
                <w:highlight w:val="darkGray"/>
                <w:lang w:val="en-US"/>
              </w:rPr>
            </w:pPr>
            <w:ins w:id="678" w:author="Erik Hedlin" w:date="2020-10-19T14:06:00Z">
              <w:r>
                <w:rPr>
                  <w:rFonts w:ascii="Calibri" w:hAnsi="Calibri" w:cs="Calibri"/>
                  <w:color w:val="000000"/>
                </w:rPr>
                <w:t>1.00</w:t>
              </w:r>
            </w:ins>
            <w:del w:id="679" w:author="Erik Hedlin" w:date="2020-10-19T14:06:00Z">
              <w:r w:rsidDel="005A2938">
                <w:rPr>
                  <w:rFonts w:ascii="Calibri" w:hAnsi="Calibri" w:cs="Calibri"/>
                  <w:color w:val="000000"/>
                </w:rPr>
                <w:delText>0.97</w:delText>
              </w:r>
            </w:del>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Model selection was conducted using Akaike Information Criterion (AIC). Model parameters reflect first-year occupancy, colonization, extinction and detection. Covariates used to model the above parameters were distance to nearest neighbour (dnon), distance to disturbance (dist2dist), and year.</w:t>
            </w:r>
          </w:p>
        </w:tc>
      </w:tr>
    </w:tbl>
    <w:p w14:paraId="59622DB6" w14:textId="1DFBC8B3" w:rsidR="00DF37B5" w:rsidRDefault="00DF37B5" w:rsidP="00DF37B5">
      <w:pPr>
        <w:pStyle w:val="BodyText-EDI"/>
        <w:rPr>
          <w:ins w:id="680" w:author="Erik Hedlin" w:date="2020-10-19T14:13:00Z"/>
        </w:rPr>
      </w:pPr>
      <w:del w:id="681" w:author="Erik Hedlin" w:date="2020-10-19T14:12:00Z">
        <w:r w:rsidRPr="000228FC" w:rsidDel="000244BC">
          <w:br w:type="page"/>
        </w:r>
      </w:del>
    </w:p>
    <w:p w14:paraId="5F4F3FBC" w14:textId="7E4CFEC9" w:rsidR="000244BC" w:rsidRDefault="000244BC" w:rsidP="00DF37B5">
      <w:pPr>
        <w:pStyle w:val="BodyText-EDI"/>
        <w:rPr>
          <w:ins w:id="682" w:author="Erik Hedlin" w:date="2020-10-19T14:13:00Z"/>
        </w:rPr>
      </w:pPr>
    </w:p>
    <w:p w14:paraId="6AD77002" w14:textId="16A824AD" w:rsidR="000244BC" w:rsidRDefault="000244BC" w:rsidP="00DF37B5">
      <w:pPr>
        <w:pStyle w:val="BodyText-EDI"/>
        <w:rPr>
          <w:ins w:id="683" w:author="Erik Hedlin" w:date="2020-10-19T14:13:00Z"/>
        </w:rPr>
      </w:pPr>
    </w:p>
    <w:p w14:paraId="4B93C076" w14:textId="4FA45A25" w:rsidR="000244BC" w:rsidRDefault="000244BC" w:rsidP="00DF37B5">
      <w:pPr>
        <w:pStyle w:val="BodyText-EDI"/>
        <w:rPr>
          <w:ins w:id="684" w:author="Erik Hedlin" w:date="2020-10-19T14:13:00Z"/>
        </w:rPr>
      </w:pPr>
    </w:p>
    <w:p w14:paraId="6F23151B" w14:textId="1CC2BA00" w:rsidR="000244BC" w:rsidRDefault="000244BC" w:rsidP="00DF37B5">
      <w:pPr>
        <w:pStyle w:val="BodyText-EDI"/>
        <w:rPr>
          <w:ins w:id="685" w:author="Erik Hedlin" w:date="2020-10-19T14:13:00Z"/>
        </w:rPr>
      </w:pPr>
    </w:p>
    <w:p w14:paraId="75664CAA" w14:textId="3FA5BA44" w:rsidR="000244BC" w:rsidRDefault="000244BC" w:rsidP="00DF37B5">
      <w:pPr>
        <w:pStyle w:val="BodyText-EDI"/>
        <w:rPr>
          <w:ins w:id="686" w:author="Erik Hedlin" w:date="2020-10-19T14:13:00Z"/>
        </w:rPr>
      </w:pPr>
    </w:p>
    <w:p w14:paraId="53E79460" w14:textId="0F12BC37" w:rsidR="000244BC" w:rsidRDefault="000244BC" w:rsidP="00DF37B5">
      <w:pPr>
        <w:pStyle w:val="BodyText-EDI"/>
        <w:rPr>
          <w:ins w:id="687" w:author="Erik Hedlin" w:date="2020-10-19T14:13:00Z"/>
        </w:rPr>
      </w:pPr>
    </w:p>
    <w:p w14:paraId="5CCB55F5" w14:textId="48124931" w:rsidR="000244BC" w:rsidRDefault="000244BC" w:rsidP="00DF37B5">
      <w:pPr>
        <w:pStyle w:val="BodyText-EDI"/>
        <w:rPr>
          <w:ins w:id="688" w:author="Erik Hedlin" w:date="2020-10-19T14:13:00Z"/>
        </w:rPr>
      </w:pPr>
    </w:p>
    <w:p w14:paraId="008EA7E2" w14:textId="77777777" w:rsidR="000244BC" w:rsidRPr="00192FCF" w:rsidRDefault="000244BC" w:rsidP="00DF37B5">
      <w:pPr>
        <w:pStyle w:val="BodyText-EDI"/>
      </w:pPr>
    </w:p>
    <w:p w14:paraId="26809475" w14:textId="0D02933F" w:rsidR="00DF37B5" w:rsidRPr="00DC095F" w:rsidRDefault="00DF37B5" w:rsidP="00DF37B5">
      <w:pPr>
        <w:pStyle w:val="Caption"/>
        <w:tabs>
          <w:tab w:val="clear" w:pos="1080"/>
        </w:tabs>
        <w:ind w:left="1134" w:hanging="1134"/>
      </w:pPr>
      <w:bookmarkStart w:id="689" w:name="_Ref27584531"/>
      <w:bookmarkStart w:id="690" w:name="_Toc45116159"/>
      <w:r w:rsidRPr="00DC095F">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689"/>
      <w:r w:rsidRPr="00DC095F">
        <w:tab/>
      </w:r>
      <w:ins w:id="691" w:author="Erik Hedlin" w:date="2020-10-19T14:12:00Z">
        <w:r w:rsidR="00551C5F" w:rsidRPr="00DC095F">
          <w:t xml:space="preserve">Site occupancy modeling for </w:t>
        </w:r>
        <w:r w:rsidR="00551C5F">
          <w:t>Peregrine Falcon</w:t>
        </w:r>
        <w:r w:rsidR="00551C5F" w:rsidRPr="00DC095F">
          <w:t>s incorporates the main parameters inherent to metapopulation dynamics (i.e., colonization (γ), and extinction (ε))</w:t>
        </w:r>
        <w:r w:rsidR="00551C5F" w:rsidRPr="00BD7120">
          <w:t>.</w:t>
        </w:r>
        <w:r w:rsidR="00551C5F" w:rsidRPr="00B53D55">
          <w:t xml:space="preserve"> </w:t>
        </w:r>
        <w:r w:rsidR="00551C5F">
          <w:t xml:space="preserve">To investigate covariates linked to occupancy dynamics, we modeled colonization and extinction as a function of NDVI, yearly variation, distance to disturbance, and distance to the nearest occupied against a null model that estimated a single a population level mean for each of the occupancy parameters. </w:t>
        </w:r>
      </w:ins>
      <w:del w:id="692" w:author="Erik Hedlin" w:date="2020-10-19T14:12:00Z">
        <w:r w:rsidRPr="00DC095F" w:rsidDel="00551C5F">
          <w:delText xml:space="preserve">Site occupancy modeling for </w:delText>
        </w:r>
        <w:r w:rsidDel="00551C5F">
          <w:delText>Rough</w:delText>
        </w:r>
        <w:r w:rsidRPr="00DC095F" w:rsidDel="00551C5F">
          <w:delText xml:space="preserve">-legged </w:delText>
        </w:r>
        <w:r w:rsidDel="00551C5F">
          <w:delText>Hawk</w:delText>
        </w:r>
        <w:r w:rsidRPr="00DC095F" w:rsidDel="00551C5F">
          <w:delText>s incorporates the main parameters inherent to metapopulation dynamics (i.e.,</w:delText>
        </w:r>
        <w:r w:rsidRPr="00DC1F98" w:rsidDel="00551C5F">
          <w:delText xml:space="preserve"> colonization </w:delText>
        </w:r>
        <w:r w:rsidRPr="00DC095F" w:rsidDel="00551C5F">
          <w:delText>(γ), and extinction (ε)).</w:delText>
        </w:r>
        <w:bookmarkEnd w:id="690"/>
        <w:r w:rsidRPr="00DC095F" w:rsidDel="00551C5F">
          <w:delText xml:space="preserve"> </w:delText>
        </w:r>
      </w:del>
    </w:p>
    <w:tbl>
      <w:tblPr>
        <w:tblStyle w:val="EDIShaded4"/>
        <w:tblW w:w="13297" w:type="dxa"/>
        <w:tblLayout w:type="fixed"/>
        <w:tblLook w:val="04A0" w:firstRow="1" w:lastRow="0" w:firstColumn="1" w:lastColumn="0" w:noHBand="0" w:noVBand="1"/>
      </w:tblPr>
      <w:tblGrid>
        <w:gridCol w:w="3969"/>
        <w:gridCol w:w="1353"/>
        <w:gridCol w:w="1353"/>
        <w:gridCol w:w="1352"/>
        <w:gridCol w:w="1353"/>
        <w:gridCol w:w="1353"/>
        <w:gridCol w:w="1353"/>
        <w:gridCol w:w="1211"/>
      </w:tblGrid>
      <w:tr w:rsidR="000C70AC" w:rsidRPr="000228FC" w14:paraId="220BFEEF" w14:textId="77777777" w:rsidTr="008A1C71">
        <w:trPr>
          <w:gridAfter w:val="1"/>
          <w:cnfStyle w:val="100000000000" w:firstRow="1" w:lastRow="0" w:firstColumn="0" w:lastColumn="0" w:oddVBand="0" w:evenVBand="0" w:oddHBand="0" w:evenHBand="0" w:firstRowFirstColumn="0" w:firstRowLastColumn="0" w:lastRowFirstColumn="0" w:lastRowLastColumn="0"/>
          <w:wAfter w:w="1211" w:type="dxa"/>
          <w:trHeight w:val="20"/>
        </w:trPr>
        <w:tc>
          <w:tcPr>
            <w:tcW w:w="3969" w:type="dxa"/>
            <w:tcBorders>
              <w:top w:val="single" w:sz="12" w:space="0" w:color="auto"/>
            </w:tcBorders>
            <w:noWrap/>
            <w:hideMark/>
          </w:tcPr>
          <w:p w14:paraId="2DCC1137" w14:textId="77777777" w:rsidR="000C70AC" w:rsidRPr="00192FCF" w:rsidRDefault="000C70AC" w:rsidP="008A1C71">
            <w:pPr>
              <w:rPr>
                <w:b/>
                <w:bCs/>
                <w:lang w:val="en-US"/>
              </w:rPr>
            </w:pPr>
            <w:r w:rsidRPr="00192FCF">
              <w:rPr>
                <w:b/>
                <w:bCs/>
                <w:lang w:val="en-US"/>
              </w:rPr>
              <w:t>Model</w:t>
            </w:r>
          </w:p>
        </w:tc>
        <w:tc>
          <w:tcPr>
            <w:tcW w:w="1353" w:type="dxa"/>
            <w:tcBorders>
              <w:top w:val="single" w:sz="12" w:space="0" w:color="auto"/>
            </w:tcBorders>
            <w:noWrap/>
            <w:hideMark/>
          </w:tcPr>
          <w:p w14:paraId="5D84FACD" w14:textId="77777777" w:rsidR="000C70AC" w:rsidRPr="00192FCF" w:rsidRDefault="000C70AC" w:rsidP="008A1C71">
            <w:pPr>
              <w:jc w:val="center"/>
              <w:rPr>
                <w:b/>
                <w:bCs/>
                <w:lang w:val="en-US"/>
              </w:rPr>
            </w:pPr>
            <w:r w:rsidRPr="00192FCF">
              <w:rPr>
                <w:b/>
                <w:bCs/>
                <w:lang w:val="en-US"/>
              </w:rPr>
              <w:t>AICc</w:t>
            </w:r>
          </w:p>
        </w:tc>
        <w:tc>
          <w:tcPr>
            <w:tcW w:w="1353" w:type="dxa"/>
            <w:tcBorders>
              <w:top w:val="single" w:sz="12" w:space="0" w:color="auto"/>
            </w:tcBorders>
            <w:noWrap/>
            <w:hideMark/>
          </w:tcPr>
          <w:p w14:paraId="51966223" w14:textId="77777777" w:rsidR="000C70AC" w:rsidRPr="00192FCF" w:rsidRDefault="000C70AC" w:rsidP="008A1C71">
            <w:pPr>
              <w:jc w:val="center"/>
              <w:rPr>
                <w:b/>
                <w:bCs/>
                <w:lang w:val="en-US"/>
              </w:rPr>
            </w:pPr>
            <w:r w:rsidRPr="00192FCF">
              <w:rPr>
                <w:b/>
                <w:bCs/>
                <w:lang w:val="en-US"/>
              </w:rPr>
              <w:t>Delta_AICc</w:t>
            </w:r>
          </w:p>
        </w:tc>
        <w:tc>
          <w:tcPr>
            <w:tcW w:w="1352" w:type="dxa"/>
            <w:tcBorders>
              <w:top w:val="single" w:sz="12" w:space="0" w:color="auto"/>
            </w:tcBorders>
            <w:noWrap/>
            <w:hideMark/>
          </w:tcPr>
          <w:p w14:paraId="113FC67D" w14:textId="77777777" w:rsidR="000C70AC" w:rsidRPr="00192FCF" w:rsidRDefault="000C70AC" w:rsidP="008A1C71">
            <w:pPr>
              <w:jc w:val="center"/>
              <w:rPr>
                <w:b/>
                <w:bCs/>
                <w:lang w:val="en-US"/>
              </w:rPr>
            </w:pPr>
            <w:r w:rsidRPr="00192FCF">
              <w:rPr>
                <w:b/>
                <w:bCs/>
                <w:lang w:val="en-US"/>
              </w:rPr>
              <w:t>ModelLik</w:t>
            </w:r>
          </w:p>
        </w:tc>
        <w:tc>
          <w:tcPr>
            <w:tcW w:w="1353" w:type="dxa"/>
            <w:tcBorders>
              <w:top w:val="single" w:sz="12" w:space="0" w:color="auto"/>
            </w:tcBorders>
            <w:noWrap/>
            <w:hideMark/>
          </w:tcPr>
          <w:p w14:paraId="56AE60DB" w14:textId="77777777" w:rsidR="000C70AC" w:rsidRPr="00192FCF" w:rsidRDefault="000C70AC" w:rsidP="008A1C71">
            <w:pPr>
              <w:jc w:val="center"/>
              <w:rPr>
                <w:b/>
                <w:bCs/>
                <w:lang w:val="en-US"/>
              </w:rPr>
            </w:pPr>
            <w:r w:rsidRPr="00192FCF">
              <w:rPr>
                <w:b/>
                <w:bCs/>
                <w:lang w:val="en-US"/>
              </w:rPr>
              <w:t>AICcWt</w:t>
            </w:r>
          </w:p>
        </w:tc>
        <w:tc>
          <w:tcPr>
            <w:tcW w:w="1353" w:type="dxa"/>
            <w:tcBorders>
              <w:top w:val="single" w:sz="12" w:space="0" w:color="auto"/>
            </w:tcBorders>
            <w:noWrap/>
            <w:hideMark/>
          </w:tcPr>
          <w:p w14:paraId="7AC69B47" w14:textId="77777777" w:rsidR="000C70AC" w:rsidRPr="00192FCF" w:rsidRDefault="000C70AC"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0C70AC" w:rsidRPr="00192FCF" w:rsidRDefault="000C70AC" w:rsidP="008A1C71">
            <w:pPr>
              <w:jc w:val="center"/>
              <w:rPr>
                <w:b/>
                <w:bCs/>
                <w:lang w:val="en-US"/>
              </w:rPr>
            </w:pPr>
            <w:r w:rsidRPr="00192FCF">
              <w:rPr>
                <w:b/>
                <w:bCs/>
                <w:lang w:val="en-US"/>
              </w:rPr>
              <w:t>Cum.Wt</w:t>
            </w:r>
          </w:p>
        </w:tc>
      </w:tr>
      <w:tr w:rsidR="000C70AC" w:rsidRPr="00564B71" w14:paraId="351CC69B"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413FCF52" w14:textId="4A05226B" w:rsidR="000C70AC" w:rsidRPr="00F76342" w:rsidRDefault="000C70AC" w:rsidP="000C70AC">
            <w:pPr>
              <w:rPr>
                <w:highlight w:val="darkGray"/>
                <w:lang w:val="en-US"/>
              </w:rPr>
            </w:pPr>
            <w:del w:id="693" w:author="Erik Hedlin" w:date="2020-10-19T14:07:00Z">
              <w:r w:rsidRPr="00F76342" w:rsidDel="000C70AC">
                <w:rPr>
                  <w:rFonts w:cs="Calibri"/>
                  <w:color w:val="000000"/>
                </w:rPr>
                <w:delText>psi + ε(year) + γ(year) + p(year)</w:delText>
              </w:r>
            </w:del>
            <w:ins w:id="694" w:author="Erik Hedlin" w:date="2020-10-19T14:07:00Z">
              <w:r>
                <w:rPr>
                  <w:rFonts w:cs="Calibri"/>
                  <w:color w:val="000000"/>
                </w:rPr>
                <w:t>Year</w:t>
              </w:r>
            </w:ins>
          </w:p>
        </w:tc>
        <w:tc>
          <w:tcPr>
            <w:tcW w:w="1353" w:type="dxa"/>
            <w:noWrap/>
            <w:vAlign w:val="bottom"/>
            <w:hideMark/>
          </w:tcPr>
          <w:p w14:paraId="7625F301" w14:textId="430EA420" w:rsidR="000C70AC" w:rsidRPr="000C70AC" w:rsidRDefault="000C70AC" w:rsidP="000C70AC">
            <w:pPr>
              <w:jc w:val="center"/>
              <w:rPr>
                <w:rFonts w:ascii="Calibri" w:hAnsi="Calibri" w:cs="Calibri"/>
                <w:highlight w:val="darkGray"/>
                <w:lang w:val="en-US"/>
                <w:rPrChange w:id="695" w:author="Erik Hedlin" w:date="2020-10-19T14:08:00Z">
                  <w:rPr>
                    <w:highlight w:val="darkGray"/>
                    <w:lang w:val="en-US"/>
                  </w:rPr>
                </w:rPrChange>
              </w:rPr>
            </w:pPr>
            <w:ins w:id="696" w:author="Erik Hedlin" w:date="2020-10-19T14:08:00Z">
              <w:r w:rsidRPr="000C70AC">
                <w:rPr>
                  <w:rFonts w:ascii="Calibri" w:hAnsi="Calibri" w:cs="Calibri"/>
                  <w:color w:val="000000"/>
                </w:rPr>
                <w:t>1124.05</w:t>
              </w:r>
            </w:ins>
            <w:del w:id="697" w:author="Erik Hedlin" w:date="2020-10-19T14:08:00Z">
              <w:r w:rsidRPr="000C70AC" w:rsidDel="00775246">
                <w:rPr>
                  <w:rFonts w:ascii="Calibri" w:hAnsi="Calibri" w:cs="Calibri"/>
                  <w:color w:val="000000"/>
                  <w:rPrChange w:id="698" w:author="Erik Hedlin" w:date="2020-10-19T14:08:00Z">
                    <w:rPr>
                      <w:rFonts w:cs="Calibri"/>
                      <w:color w:val="000000"/>
                    </w:rPr>
                  </w:rPrChange>
                </w:rPr>
                <w:delText>825.94</w:delText>
              </w:r>
            </w:del>
          </w:p>
        </w:tc>
        <w:tc>
          <w:tcPr>
            <w:tcW w:w="1353" w:type="dxa"/>
            <w:noWrap/>
            <w:vAlign w:val="bottom"/>
            <w:hideMark/>
          </w:tcPr>
          <w:p w14:paraId="28E854B1" w14:textId="616472B8" w:rsidR="000C70AC" w:rsidRPr="000C70AC" w:rsidRDefault="000C70AC" w:rsidP="000C70AC">
            <w:pPr>
              <w:jc w:val="center"/>
              <w:rPr>
                <w:rFonts w:ascii="Calibri" w:hAnsi="Calibri" w:cs="Calibri"/>
                <w:highlight w:val="darkGray"/>
                <w:lang w:val="en-US"/>
                <w:rPrChange w:id="699" w:author="Erik Hedlin" w:date="2020-10-19T14:08:00Z">
                  <w:rPr>
                    <w:highlight w:val="darkGray"/>
                    <w:lang w:val="en-US"/>
                  </w:rPr>
                </w:rPrChange>
              </w:rPr>
            </w:pPr>
            <w:ins w:id="700" w:author="Erik Hedlin" w:date="2020-10-19T14:08:00Z">
              <w:r w:rsidRPr="000C70AC">
                <w:rPr>
                  <w:rFonts w:ascii="Calibri" w:hAnsi="Calibri" w:cs="Calibri"/>
                  <w:color w:val="000000"/>
                </w:rPr>
                <w:t>0.00</w:t>
              </w:r>
            </w:ins>
            <w:del w:id="701" w:author="Erik Hedlin" w:date="2020-10-19T14:08:00Z">
              <w:r w:rsidRPr="000C70AC" w:rsidDel="00775246">
                <w:rPr>
                  <w:rFonts w:ascii="Calibri" w:hAnsi="Calibri" w:cs="Calibri"/>
                  <w:color w:val="000000"/>
                  <w:rPrChange w:id="702" w:author="Erik Hedlin" w:date="2020-10-19T14:08:00Z">
                    <w:rPr>
                      <w:rFonts w:cs="Calibri"/>
                      <w:color w:val="000000"/>
                    </w:rPr>
                  </w:rPrChange>
                </w:rPr>
                <w:delText>0.00</w:delText>
              </w:r>
            </w:del>
          </w:p>
        </w:tc>
        <w:tc>
          <w:tcPr>
            <w:tcW w:w="1352" w:type="dxa"/>
            <w:noWrap/>
            <w:vAlign w:val="bottom"/>
            <w:hideMark/>
          </w:tcPr>
          <w:p w14:paraId="7405D05B" w14:textId="28F99153" w:rsidR="000C70AC" w:rsidRPr="000C70AC" w:rsidRDefault="000C70AC" w:rsidP="000C70AC">
            <w:pPr>
              <w:jc w:val="center"/>
              <w:rPr>
                <w:rFonts w:ascii="Calibri" w:hAnsi="Calibri" w:cs="Calibri"/>
                <w:highlight w:val="darkGray"/>
                <w:lang w:val="en-US"/>
                <w:rPrChange w:id="703" w:author="Erik Hedlin" w:date="2020-10-19T14:08:00Z">
                  <w:rPr>
                    <w:highlight w:val="darkGray"/>
                    <w:lang w:val="en-US"/>
                  </w:rPr>
                </w:rPrChange>
              </w:rPr>
            </w:pPr>
            <w:ins w:id="704" w:author="Erik Hedlin" w:date="2020-10-19T14:08:00Z">
              <w:r w:rsidRPr="000C70AC">
                <w:rPr>
                  <w:rFonts w:ascii="Calibri" w:hAnsi="Calibri" w:cs="Calibri"/>
                  <w:color w:val="000000"/>
                </w:rPr>
                <w:t>1.00</w:t>
              </w:r>
            </w:ins>
            <w:del w:id="705" w:author="Erik Hedlin" w:date="2020-10-19T14:08:00Z">
              <w:r w:rsidRPr="000C70AC" w:rsidDel="00775246">
                <w:rPr>
                  <w:rFonts w:ascii="Calibri" w:hAnsi="Calibri" w:cs="Calibri"/>
                  <w:color w:val="000000"/>
                  <w:rPrChange w:id="706" w:author="Erik Hedlin" w:date="2020-10-19T14:08:00Z">
                    <w:rPr>
                      <w:rFonts w:cs="Calibri"/>
                      <w:color w:val="000000"/>
                    </w:rPr>
                  </w:rPrChange>
                </w:rPr>
                <w:delText>1.00</w:delText>
              </w:r>
            </w:del>
          </w:p>
        </w:tc>
        <w:tc>
          <w:tcPr>
            <w:tcW w:w="1353" w:type="dxa"/>
            <w:noWrap/>
            <w:vAlign w:val="bottom"/>
            <w:hideMark/>
          </w:tcPr>
          <w:p w14:paraId="1E172CE5" w14:textId="4A221A88" w:rsidR="000C70AC" w:rsidRPr="000C70AC" w:rsidRDefault="000C70AC" w:rsidP="000C70AC">
            <w:pPr>
              <w:jc w:val="center"/>
              <w:rPr>
                <w:rFonts w:ascii="Calibri" w:hAnsi="Calibri" w:cs="Calibri"/>
                <w:highlight w:val="darkGray"/>
                <w:lang w:val="en-US"/>
                <w:rPrChange w:id="707" w:author="Erik Hedlin" w:date="2020-10-19T14:08:00Z">
                  <w:rPr>
                    <w:highlight w:val="darkGray"/>
                    <w:lang w:val="en-US"/>
                  </w:rPr>
                </w:rPrChange>
              </w:rPr>
            </w:pPr>
            <w:ins w:id="708" w:author="Erik Hedlin" w:date="2020-10-19T14:08:00Z">
              <w:r w:rsidRPr="000C70AC">
                <w:rPr>
                  <w:rFonts w:ascii="Calibri" w:hAnsi="Calibri" w:cs="Calibri"/>
                  <w:color w:val="000000"/>
                </w:rPr>
                <w:t>1.00</w:t>
              </w:r>
            </w:ins>
            <w:del w:id="709" w:author="Erik Hedlin" w:date="2020-10-19T14:08:00Z">
              <w:r w:rsidRPr="000C70AC" w:rsidDel="00775246">
                <w:rPr>
                  <w:rFonts w:ascii="Calibri" w:hAnsi="Calibri" w:cs="Calibri"/>
                  <w:color w:val="000000"/>
                  <w:rPrChange w:id="710" w:author="Erik Hedlin" w:date="2020-10-19T14:08:00Z">
                    <w:rPr>
                      <w:rFonts w:cs="Calibri"/>
                      <w:color w:val="000000"/>
                    </w:rPr>
                  </w:rPrChange>
                </w:rPr>
                <w:delText>1.00</w:delText>
              </w:r>
            </w:del>
          </w:p>
        </w:tc>
        <w:tc>
          <w:tcPr>
            <w:tcW w:w="1353" w:type="dxa"/>
            <w:noWrap/>
            <w:vAlign w:val="bottom"/>
            <w:hideMark/>
          </w:tcPr>
          <w:p w14:paraId="7A220E27" w14:textId="2AE092B6" w:rsidR="000C70AC" w:rsidRPr="000C70AC" w:rsidRDefault="000C70AC" w:rsidP="000C70AC">
            <w:pPr>
              <w:jc w:val="center"/>
              <w:rPr>
                <w:rFonts w:ascii="Calibri" w:hAnsi="Calibri" w:cs="Calibri"/>
                <w:highlight w:val="darkGray"/>
                <w:lang w:val="en-US"/>
                <w:rPrChange w:id="711" w:author="Erik Hedlin" w:date="2020-10-19T14:08:00Z">
                  <w:rPr>
                    <w:highlight w:val="darkGray"/>
                    <w:lang w:val="en-US"/>
                  </w:rPr>
                </w:rPrChange>
              </w:rPr>
            </w:pPr>
            <w:ins w:id="712" w:author="Erik Hedlin" w:date="2020-10-19T14:08:00Z">
              <w:r w:rsidRPr="000C70AC">
                <w:rPr>
                  <w:rFonts w:ascii="Calibri" w:hAnsi="Calibri" w:cs="Calibri"/>
                  <w:color w:val="000000"/>
                </w:rPr>
                <w:t>-526.91</w:t>
              </w:r>
            </w:ins>
            <w:del w:id="713" w:author="Erik Hedlin" w:date="2020-10-19T14:08:00Z">
              <w:r w:rsidRPr="000C70AC" w:rsidDel="00775246">
                <w:rPr>
                  <w:rFonts w:ascii="Calibri" w:hAnsi="Calibri" w:cs="Calibri"/>
                  <w:color w:val="000000"/>
                  <w:rPrChange w:id="714" w:author="Erik Hedlin" w:date="2020-10-19T14:08:00Z">
                    <w:rPr>
                      <w:rFonts w:cs="Calibri"/>
                      <w:color w:val="000000"/>
                    </w:rPr>
                  </w:rPrChange>
                </w:rPr>
                <w:delText>-381.73</w:delText>
              </w:r>
            </w:del>
          </w:p>
        </w:tc>
        <w:tc>
          <w:tcPr>
            <w:tcW w:w="1353" w:type="dxa"/>
            <w:noWrap/>
            <w:vAlign w:val="bottom"/>
            <w:hideMark/>
          </w:tcPr>
          <w:p w14:paraId="0785DA85" w14:textId="4CFAC189" w:rsidR="000C70AC" w:rsidRPr="000C70AC" w:rsidRDefault="000C70AC" w:rsidP="000C70AC">
            <w:pPr>
              <w:jc w:val="center"/>
              <w:rPr>
                <w:rFonts w:ascii="Calibri" w:hAnsi="Calibri" w:cs="Calibri"/>
                <w:highlight w:val="darkGray"/>
                <w:lang w:val="en-US"/>
                <w:rPrChange w:id="715" w:author="Erik Hedlin" w:date="2020-10-19T14:08:00Z">
                  <w:rPr>
                    <w:highlight w:val="darkGray"/>
                    <w:lang w:val="en-US"/>
                  </w:rPr>
                </w:rPrChange>
              </w:rPr>
            </w:pPr>
            <w:ins w:id="716" w:author="Erik Hedlin" w:date="2020-10-19T14:08:00Z">
              <w:r w:rsidRPr="000C70AC">
                <w:rPr>
                  <w:rFonts w:ascii="Calibri" w:hAnsi="Calibri" w:cs="Calibri"/>
                  <w:color w:val="000000"/>
                </w:rPr>
                <w:t>1.00</w:t>
              </w:r>
            </w:ins>
            <w:del w:id="717" w:author="Erik Hedlin" w:date="2020-10-19T14:08:00Z">
              <w:r w:rsidRPr="000C70AC" w:rsidDel="00775246">
                <w:rPr>
                  <w:rFonts w:ascii="Calibri" w:hAnsi="Calibri" w:cs="Calibri"/>
                  <w:color w:val="000000"/>
                  <w:rPrChange w:id="718" w:author="Erik Hedlin" w:date="2020-10-19T14:08:00Z">
                    <w:rPr>
                      <w:rFonts w:cs="Calibri"/>
                      <w:color w:val="000000"/>
                    </w:rPr>
                  </w:rPrChange>
                </w:rPr>
                <w:delText>1.00</w:delText>
              </w:r>
            </w:del>
          </w:p>
        </w:tc>
      </w:tr>
      <w:tr w:rsidR="000C70AC" w:rsidRPr="00564B71" w14:paraId="2DB09D4B"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331"/>
        </w:trPr>
        <w:tc>
          <w:tcPr>
            <w:tcW w:w="3969" w:type="dxa"/>
            <w:noWrap/>
            <w:hideMark/>
          </w:tcPr>
          <w:p w14:paraId="2BFBFB2E" w14:textId="322FB850" w:rsidR="000C70AC" w:rsidRPr="00F76342" w:rsidRDefault="000C70AC" w:rsidP="000C70AC">
            <w:pPr>
              <w:rPr>
                <w:highlight w:val="darkGray"/>
                <w:lang w:val="en-US"/>
              </w:rPr>
            </w:pPr>
            <w:del w:id="719" w:author="Erik Hedlin" w:date="2020-10-19T14:07:00Z">
              <w:r w:rsidRPr="00F76342" w:rsidDel="000C70AC">
                <w:rPr>
                  <w:rFonts w:cs="Calibri"/>
                  <w:color w:val="000000"/>
                </w:rPr>
                <w:delText>psi(dist2dist) + ε(year) + γ(year) + p</w:delText>
              </w:r>
            </w:del>
            <w:ins w:id="720" w:author="Erik Hedlin" w:date="2020-10-19T14:07:00Z">
              <w:r>
                <w:rPr>
                  <w:rFonts w:cs="Calibri"/>
                  <w:color w:val="000000"/>
                </w:rPr>
                <w:t>Null</w:t>
              </w:r>
            </w:ins>
          </w:p>
        </w:tc>
        <w:tc>
          <w:tcPr>
            <w:tcW w:w="1353" w:type="dxa"/>
            <w:noWrap/>
            <w:vAlign w:val="bottom"/>
            <w:hideMark/>
          </w:tcPr>
          <w:p w14:paraId="350DD2E1" w14:textId="7B67D413" w:rsidR="000C70AC" w:rsidRPr="000C70AC" w:rsidRDefault="000C70AC" w:rsidP="000C70AC">
            <w:pPr>
              <w:jc w:val="center"/>
              <w:rPr>
                <w:rFonts w:ascii="Calibri" w:hAnsi="Calibri" w:cs="Calibri"/>
                <w:highlight w:val="darkGray"/>
                <w:lang w:val="en-US"/>
                <w:rPrChange w:id="721" w:author="Erik Hedlin" w:date="2020-10-19T14:08:00Z">
                  <w:rPr>
                    <w:highlight w:val="darkGray"/>
                    <w:lang w:val="en-US"/>
                  </w:rPr>
                </w:rPrChange>
              </w:rPr>
            </w:pPr>
            <w:ins w:id="722" w:author="Erik Hedlin" w:date="2020-10-19T14:08:00Z">
              <w:r w:rsidRPr="000C70AC">
                <w:rPr>
                  <w:rFonts w:ascii="Calibri" w:hAnsi="Calibri" w:cs="Calibri"/>
                  <w:color w:val="000000"/>
                </w:rPr>
                <w:t>1162.83</w:t>
              </w:r>
            </w:ins>
            <w:del w:id="723" w:author="Erik Hedlin" w:date="2020-10-19T14:08:00Z">
              <w:r w:rsidRPr="000C70AC" w:rsidDel="00775246">
                <w:rPr>
                  <w:rFonts w:ascii="Calibri" w:hAnsi="Calibri" w:cs="Calibri"/>
                  <w:color w:val="000000"/>
                  <w:rPrChange w:id="724" w:author="Erik Hedlin" w:date="2020-10-19T14:08:00Z">
                    <w:rPr>
                      <w:rFonts w:cs="Calibri"/>
                      <w:color w:val="000000"/>
                    </w:rPr>
                  </w:rPrChange>
                </w:rPr>
                <w:delText>854.16</w:delText>
              </w:r>
            </w:del>
          </w:p>
        </w:tc>
        <w:tc>
          <w:tcPr>
            <w:tcW w:w="1353" w:type="dxa"/>
            <w:noWrap/>
            <w:vAlign w:val="bottom"/>
            <w:hideMark/>
          </w:tcPr>
          <w:p w14:paraId="6E5FD37C" w14:textId="7EDEEB7C" w:rsidR="000C70AC" w:rsidRPr="000C70AC" w:rsidRDefault="000C70AC" w:rsidP="000C70AC">
            <w:pPr>
              <w:jc w:val="center"/>
              <w:rPr>
                <w:rFonts w:ascii="Calibri" w:hAnsi="Calibri" w:cs="Calibri"/>
                <w:highlight w:val="darkGray"/>
                <w:lang w:val="en-US"/>
                <w:rPrChange w:id="725" w:author="Erik Hedlin" w:date="2020-10-19T14:08:00Z">
                  <w:rPr>
                    <w:highlight w:val="darkGray"/>
                    <w:lang w:val="en-US"/>
                  </w:rPr>
                </w:rPrChange>
              </w:rPr>
            </w:pPr>
            <w:ins w:id="726" w:author="Erik Hedlin" w:date="2020-10-19T14:08:00Z">
              <w:r w:rsidRPr="000C70AC">
                <w:rPr>
                  <w:rFonts w:ascii="Calibri" w:hAnsi="Calibri" w:cs="Calibri"/>
                  <w:color w:val="000000"/>
                </w:rPr>
                <w:t>38.78</w:t>
              </w:r>
            </w:ins>
            <w:del w:id="727" w:author="Erik Hedlin" w:date="2020-10-19T14:08:00Z">
              <w:r w:rsidRPr="000C70AC" w:rsidDel="00775246">
                <w:rPr>
                  <w:rFonts w:ascii="Calibri" w:hAnsi="Calibri" w:cs="Calibri"/>
                  <w:color w:val="000000"/>
                  <w:rPrChange w:id="728" w:author="Erik Hedlin" w:date="2020-10-19T14:08:00Z">
                    <w:rPr>
                      <w:rFonts w:cs="Calibri"/>
                      <w:color w:val="000000"/>
                    </w:rPr>
                  </w:rPrChange>
                </w:rPr>
                <w:delText>28.22</w:delText>
              </w:r>
            </w:del>
          </w:p>
        </w:tc>
        <w:tc>
          <w:tcPr>
            <w:tcW w:w="1352" w:type="dxa"/>
            <w:noWrap/>
            <w:vAlign w:val="bottom"/>
            <w:hideMark/>
          </w:tcPr>
          <w:p w14:paraId="6D411C67" w14:textId="2B022F46" w:rsidR="000C70AC" w:rsidRPr="000C70AC" w:rsidRDefault="000C70AC" w:rsidP="000C70AC">
            <w:pPr>
              <w:jc w:val="center"/>
              <w:rPr>
                <w:rFonts w:ascii="Calibri" w:hAnsi="Calibri" w:cs="Calibri"/>
                <w:highlight w:val="darkGray"/>
                <w:lang w:val="en-US"/>
                <w:rPrChange w:id="729" w:author="Erik Hedlin" w:date="2020-10-19T14:08:00Z">
                  <w:rPr>
                    <w:highlight w:val="darkGray"/>
                    <w:lang w:val="en-US"/>
                  </w:rPr>
                </w:rPrChange>
              </w:rPr>
            </w:pPr>
            <w:ins w:id="730" w:author="Erik Hedlin" w:date="2020-10-19T14:08:00Z">
              <w:r w:rsidRPr="000C70AC">
                <w:rPr>
                  <w:rFonts w:ascii="Calibri" w:hAnsi="Calibri" w:cs="Calibri"/>
                  <w:color w:val="000000"/>
                </w:rPr>
                <w:t>0.00</w:t>
              </w:r>
            </w:ins>
            <w:del w:id="731" w:author="Erik Hedlin" w:date="2020-10-19T14:08:00Z">
              <w:r w:rsidRPr="000C70AC" w:rsidDel="00775246">
                <w:rPr>
                  <w:rFonts w:ascii="Calibri" w:hAnsi="Calibri" w:cs="Calibri"/>
                  <w:color w:val="000000"/>
                  <w:rPrChange w:id="732" w:author="Erik Hedlin" w:date="2020-10-19T14:08:00Z">
                    <w:rPr>
                      <w:rFonts w:cs="Calibri"/>
                      <w:color w:val="000000"/>
                    </w:rPr>
                  </w:rPrChange>
                </w:rPr>
                <w:delText>0.00</w:delText>
              </w:r>
            </w:del>
          </w:p>
        </w:tc>
        <w:tc>
          <w:tcPr>
            <w:tcW w:w="1353" w:type="dxa"/>
            <w:noWrap/>
            <w:vAlign w:val="bottom"/>
            <w:hideMark/>
          </w:tcPr>
          <w:p w14:paraId="75EB8C08" w14:textId="572B812F" w:rsidR="000C70AC" w:rsidRPr="000C70AC" w:rsidRDefault="000C70AC" w:rsidP="000C70AC">
            <w:pPr>
              <w:jc w:val="center"/>
              <w:rPr>
                <w:rFonts w:ascii="Calibri" w:hAnsi="Calibri" w:cs="Calibri"/>
                <w:highlight w:val="darkGray"/>
                <w:lang w:val="en-US"/>
                <w:rPrChange w:id="733" w:author="Erik Hedlin" w:date="2020-10-19T14:08:00Z">
                  <w:rPr>
                    <w:highlight w:val="darkGray"/>
                    <w:lang w:val="en-US"/>
                  </w:rPr>
                </w:rPrChange>
              </w:rPr>
            </w:pPr>
            <w:ins w:id="734" w:author="Erik Hedlin" w:date="2020-10-19T14:08:00Z">
              <w:r w:rsidRPr="000C70AC">
                <w:rPr>
                  <w:rFonts w:ascii="Calibri" w:hAnsi="Calibri" w:cs="Calibri"/>
                  <w:color w:val="000000"/>
                </w:rPr>
                <w:t>0.00</w:t>
              </w:r>
            </w:ins>
            <w:del w:id="735" w:author="Erik Hedlin" w:date="2020-10-19T14:08:00Z">
              <w:r w:rsidRPr="000C70AC" w:rsidDel="00775246">
                <w:rPr>
                  <w:rFonts w:ascii="Calibri" w:hAnsi="Calibri" w:cs="Calibri"/>
                  <w:color w:val="000000"/>
                  <w:rPrChange w:id="736" w:author="Erik Hedlin" w:date="2020-10-19T14:08:00Z">
                    <w:rPr>
                      <w:rFonts w:cs="Calibri"/>
                      <w:color w:val="000000"/>
                    </w:rPr>
                  </w:rPrChange>
                </w:rPr>
                <w:delText>0.00</w:delText>
              </w:r>
            </w:del>
          </w:p>
        </w:tc>
        <w:tc>
          <w:tcPr>
            <w:tcW w:w="1353" w:type="dxa"/>
            <w:noWrap/>
            <w:vAlign w:val="bottom"/>
            <w:hideMark/>
          </w:tcPr>
          <w:p w14:paraId="68680F68" w14:textId="34E05196" w:rsidR="000C70AC" w:rsidRPr="000C70AC" w:rsidRDefault="000C70AC" w:rsidP="000C70AC">
            <w:pPr>
              <w:jc w:val="center"/>
              <w:rPr>
                <w:rFonts w:ascii="Calibri" w:hAnsi="Calibri" w:cs="Calibri"/>
                <w:highlight w:val="darkGray"/>
                <w:lang w:val="en-US"/>
                <w:rPrChange w:id="737" w:author="Erik Hedlin" w:date="2020-10-19T14:08:00Z">
                  <w:rPr>
                    <w:highlight w:val="darkGray"/>
                    <w:lang w:val="en-US"/>
                  </w:rPr>
                </w:rPrChange>
              </w:rPr>
            </w:pPr>
            <w:ins w:id="738" w:author="Erik Hedlin" w:date="2020-10-19T14:08:00Z">
              <w:r w:rsidRPr="000C70AC">
                <w:rPr>
                  <w:rFonts w:ascii="Calibri" w:hAnsi="Calibri" w:cs="Calibri"/>
                  <w:color w:val="000000"/>
                </w:rPr>
                <w:t>-567.70</w:t>
              </w:r>
            </w:ins>
            <w:del w:id="739" w:author="Erik Hedlin" w:date="2020-10-19T14:08:00Z">
              <w:r w:rsidRPr="000C70AC" w:rsidDel="00775246">
                <w:rPr>
                  <w:rFonts w:ascii="Calibri" w:hAnsi="Calibri" w:cs="Calibri"/>
                  <w:color w:val="000000"/>
                  <w:rPrChange w:id="740" w:author="Erik Hedlin" w:date="2020-10-19T14:08:00Z">
                    <w:rPr>
                      <w:rFonts w:cs="Calibri"/>
                      <w:color w:val="000000"/>
                    </w:rPr>
                  </w:rPrChange>
                </w:rPr>
                <w:delText>-405.89</w:delText>
              </w:r>
            </w:del>
          </w:p>
        </w:tc>
        <w:tc>
          <w:tcPr>
            <w:tcW w:w="1353" w:type="dxa"/>
            <w:noWrap/>
            <w:vAlign w:val="bottom"/>
            <w:hideMark/>
          </w:tcPr>
          <w:p w14:paraId="7B23F666" w14:textId="402EFB46" w:rsidR="000C70AC" w:rsidRPr="000C70AC" w:rsidRDefault="000C70AC" w:rsidP="000C70AC">
            <w:pPr>
              <w:jc w:val="center"/>
              <w:rPr>
                <w:rFonts w:ascii="Calibri" w:hAnsi="Calibri" w:cs="Calibri"/>
                <w:highlight w:val="darkGray"/>
                <w:lang w:val="en-US"/>
                <w:rPrChange w:id="741" w:author="Erik Hedlin" w:date="2020-10-19T14:08:00Z">
                  <w:rPr>
                    <w:highlight w:val="darkGray"/>
                    <w:lang w:val="en-US"/>
                  </w:rPr>
                </w:rPrChange>
              </w:rPr>
            </w:pPr>
            <w:ins w:id="742" w:author="Erik Hedlin" w:date="2020-10-19T14:08:00Z">
              <w:r w:rsidRPr="000C70AC">
                <w:rPr>
                  <w:rFonts w:ascii="Calibri" w:hAnsi="Calibri" w:cs="Calibri"/>
                  <w:color w:val="000000"/>
                </w:rPr>
                <w:t>1.00</w:t>
              </w:r>
            </w:ins>
            <w:del w:id="743" w:author="Erik Hedlin" w:date="2020-10-19T14:08:00Z">
              <w:r w:rsidRPr="000C70AC" w:rsidDel="00775246">
                <w:rPr>
                  <w:rFonts w:ascii="Calibri" w:hAnsi="Calibri" w:cs="Calibri"/>
                  <w:color w:val="000000"/>
                  <w:rPrChange w:id="744" w:author="Erik Hedlin" w:date="2020-10-19T14:08:00Z">
                    <w:rPr>
                      <w:rFonts w:cs="Calibri"/>
                      <w:color w:val="000000"/>
                    </w:rPr>
                  </w:rPrChange>
                </w:rPr>
                <w:delText>1.00</w:delText>
              </w:r>
            </w:del>
          </w:p>
        </w:tc>
      </w:tr>
      <w:tr w:rsidR="000C70AC" w:rsidRPr="00564B71" w14:paraId="39B74094"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6B8F11FF" w14:textId="709F751C" w:rsidR="000C70AC" w:rsidRPr="00F76342" w:rsidRDefault="000C70AC" w:rsidP="000C70AC">
            <w:pPr>
              <w:rPr>
                <w:highlight w:val="darkGray"/>
                <w:lang w:val="en-US"/>
              </w:rPr>
            </w:pPr>
            <w:del w:id="745" w:author="Erik Hedlin" w:date="2020-10-19T14:07:00Z">
              <w:r w:rsidRPr="00F76342" w:rsidDel="000C70AC">
                <w:rPr>
                  <w:rFonts w:cs="Calibri"/>
                  <w:color w:val="000000"/>
                </w:rPr>
                <w:delText>psi + ε + γ + p(year)</w:delText>
              </w:r>
            </w:del>
            <w:ins w:id="746" w:author="Erik Hedlin" w:date="2020-10-19T14:07:00Z">
              <w:r>
                <w:rPr>
                  <w:rFonts w:cs="Calibri"/>
                  <w:color w:val="000000"/>
                </w:rPr>
                <w:t>Distance to disturbance</w:t>
              </w:r>
            </w:ins>
          </w:p>
        </w:tc>
        <w:tc>
          <w:tcPr>
            <w:tcW w:w="1353" w:type="dxa"/>
            <w:noWrap/>
            <w:vAlign w:val="bottom"/>
            <w:hideMark/>
          </w:tcPr>
          <w:p w14:paraId="569938DA" w14:textId="5B8AE8EE" w:rsidR="000C70AC" w:rsidRPr="000C70AC" w:rsidRDefault="000C70AC" w:rsidP="000C70AC">
            <w:pPr>
              <w:jc w:val="center"/>
              <w:rPr>
                <w:rFonts w:ascii="Calibri" w:hAnsi="Calibri" w:cs="Calibri"/>
                <w:highlight w:val="darkGray"/>
                <w:lang w:val="en-US"/>
                <w:rPrChange w:id="747" w:author="Erik Hedlin" w:date="2020-10-19T14:08:00Z">
                  <w:rPr>
                    <w:highlight w:val="darkGray"/>
                    <w:lang w:val="en-US"/>
                  </w:rPr>
                </w:rPrChange>
              </w:rPr>
            </w:pPr>
            <w:ins w:id="748" w:author="Erik Hedlin" w:date="2020-10-19T14:08:00Z">
              <w:r w:rsidRPr="000C70AC">
                <w:rPr>
                  <w:rFonts w:ascii="Calibri" w:hAnsi="Calibri" w:cs="Calibri"/>
                  <w:color w:val="000000"/>
                </w:rPr>
                <w:t>1169.22</w:t>
              </w:r>
            </w:ins>
            <w:del w:id="749" w:author="Erik Hedlin" w:date="2020-10-19T14:08:00Z">
              <w:r w:rsidRPr="000C70AC" w:rsidDel="00775246">
                <w:rPr>
                  <w:rFonts w:ascii="Calibri" w:hAnsi="Calibri" w:cs="Calibri"/>
                  <w:color w:val="000000"/>
                  <w:rPrChange w:id="750" w:author="Erik Hedlin" w:date="2020-10-19T14:08:00Z">
                    <w:rPr>
                      <w:rFonts w:cs="Calibri"/>
                      <w:color w:val="000000"/>
                    </w:rPr>
                  </w:rPrChange>
                </w:rPr>
                <w:delText>872.26</w:delText>
              </w:r>
            </w:del>
          </w:p>
        </w:tc>
        <w:tc>
          <w:tcPr>
            <w:tcW w:w="1353" w:type="dxa"/>
            <w:noWrap/>
            <w:vAlign w:val="bottom"/>
            <w:hideMark/>
          </w:tcPr>
          <w:p w14:paraId="4F26E5A7" w14:textId="3971008D" w:rsidR="000C70AC" w:rsidRPr="000C70AC" w:rsidRDefault="000C70AC" w:rsidP="000C70AC">
            <w:pPr>
              <w:jc w:val="center"/>
              <w:rPr>
                <w:rFonts w:ascii="Calibri" w:hAnsi="Calibri" w:cs="Calibri"/>
                <w:highlight w:val="darkGray"/>
                <w:lang w:val="en-US"/>
                <w:rPrChange w:id="751" w:author="Erik Hedlin" w:date="2020-10-19T14:08:00Z">
                  <w:rPr>
                    <w:highlight w:val="darkGray"/>
                    <w:lang w:val="en-US"/>
                  </w:rPr>
                </w:rPrChange>
              </w:rPr>
            </w:pPr>
            <w:ins w:id="752" w:author="Erik Hedlin" w:date="2020-10-19T14:08:00Z">
              <w:r w:rsidRPr="000C70AC">
                <w:rPr>
                  <w:rFonts w:ascii="Calibri" w:hAnsi="Calibri" w:cs="Calibri"/>
                  <w:color w:val="000000"/>
                </w:rPr>
                <w:t>45.17</w:t>
              </w:r>
            </w:ins>
            <w:del w:id="753" w:author="Erik Hedlin" w:date="2020-10-19T14:08:00Z">
              <w:r w:rsidRPr="000C70AC" w:rsidDel="00775246">
                <w:rPr>
                  <w:rFonts w:ascii="Calibri" w:hAnsi="Calibri" w:cs="Calibri"/>
                  <w:color w:val="000000"/>
                  <w:rPrChange w:id="754" w:author="Erik Hedlin" w:date="2020-10-19T14:08:00Z">
                    <w:rPr>
                      <w:rFonts w:cs="Calibri"/>
                      <w:color w:val="000000"/>
                    </w:rPr>
                  </w:rPrChange>
                </w:rPr>
                <w:delText>46.32</w:delText>
              </w:r>
            </w:del>
          </w:p>
        </w:tc>
        <w:tc>
          <w:tcPr>
            <w:tcW w:w="1352" w:type="dxa"/>
            <w:noWrap/>
            <w:vAlign w:val="bottom"/>
            <w:hideMark/>
          </w:tcPr>
          <w:p w14:paraId="22450512" w14:textId="09AFD77C" w:rsidR="000C70AC" w:rsidRPr="000C70AC" w:rsidRDefault="000C70AC" w:rsidP="000C70AC">
            <w:pPr>
              <w:jc w:val="center"/>
              <w:rPr>
                <w:rFonts w:ascii="Calibri" w:hAnsi="Calibri" w:cs="Calibri"/>
                <w:highlight w:val="darkGray"/>
                <w:lang w:val="en-US"/>
                <w:rPrChange w:id="755" w:author="Erik Hedlin" w:date="2020-10-19T14:08:00Z">
                  <w:rPr>
                    <w:highlight w:val="darkGray"/>
                    <w:lang w:val="en-US"/>
                  </w:rPr>
                </w:rPrChange>
              </w:rPr>
            </w:pPr>
            <w:ins w:id="756" w:author="Erik Hedlin" w:date="2020-10-19T14:08:00Z">
              <w:r w:rsidRPr="000C70AC">
                <w:rPr>
                  <w:rFonts w:ascii="Calibri" w:hAnsi="Calibri" w:cs="Calibri"/>
                  <w:color w:val="000000"/>
                </w:rPr>
                <w:t>0.00</w:t>
              </w:r>
            </w:ins>
            <w:del w:id="757" w:author="Erik Hedlin" w:date="2020-10-19T14:08:00Z">
              <w:r w:rsidRPr="000C70AC" w:rsidDel="00775246">
                <w:rPr>
                  <w:rFonts w:ascii="Calibri" w:hAnsi="Calibri" w:cs="Calibri"/>
                  <w:color w:val="000000"/>
                  <w:rPrChange w:id="758" w:author="Erik Hedlin" w:date="2020-10-19T14:08:00Z">
                    <w:rPr>
                      <w:rFonts w:cs="Calibri"/>
                      <w:color w:val="000000"/>
                    </w:rPr>
                  </w:rPrChange>
                </w:rPr>
                <w:delText>0.00</w:delText>
              </w:r>
            </w:del>
          </w:p>
        </w:tc>
        <w:tc>
          <w:tcPr>
            <w:tcW w:w="1353" w:type="dxa"/>
            <w:noWrap/>
            <w:vAlign w:val="bottom"/>
            <w:hideMark/>
          </w:tcPr>
          <w:p w14:paraId="4CE04F5E" w14:textId="7300FA6E" w:rsidR="000C70AC" w:rsidRPr="000C70AC" w:rsidRDefault="000C70AC" w:rsidP="000C70AC">
            <w:pPr>
              <w:jc w:val="center"/>
              <w:rPr>
                <w:rFonts w:ascii="Calibri" w:hAnsi="Calibri" w:cs="Calibri"/>
                <w:highlight w:val="darkGray"/>
                <w:lang w:val="en-US"/>
                <w:rPrChange w:id="759" w:author="Erik Hedlin" w:date="2020-10-19T14:08:00Z">
                  <w:rPr>
                    <w:highlight w:val="darkGray"/>
                    <w:lang w:val="en-US"/>
                  </w:rPr>
                </w:rPrChange>
              </w:rPr>
            </w:pPr>
            <w:ins w:id="760" w:author="Erik Hedlin" w:date="2020-10-19T14:08:00Z">
              <w:r w:rsidRPr="000C70AC">
                <w:rPr>
                  <w:rFonts w:ascii="Calibri" w:hAnsi="Calibri" w:cs="Calibri"/>
                  <w:color w:val="000000"/>
                </w:rPr>
                <w:t>0.00</w:t>
              </w:r>
            </w:ins>
            <w:del w:id="761" w:author="Erik Hedlin" w:date="2020-10-19T14:08:00Z">
              <w:r w:rsidRPr="000C70AC" w:rsidDel="00775246">
                <w:rPr>
                  <w:rFonts w:ascii="Calibri" w:hAnsi="Calibri" w:cs="Calibri"/>
                  <w:color w:val="000000"/>
                  <w:rPrChange w:id="762" w:author="Erik Hedlin" w:date="2020-10-19T14:08:00Z">
                    <w:rPr>
                      <w:rFonts w:cs="Calibri"/>
                      <w:color w:val="000000"/>
                    </w:rPr>
                  </w:rPrChange>
                </w:rPr>
                <w:delText>0.00</w:delText>
              </w:r>
            </w:del>
          </w:p>
        </w:tc>
        <w:tc>
          <w:tcPr>
            <w:tcW w:w="1353" w:type="dxa"/>
            <w:noWrap/>
            <w:vAlign w:val="bottom"/>
            <w:hideMark/>
          </w:tcPr>
          <w:p w14:paraId="54519C18" w14:textId="5F70740A" w:rsidR="000C70AC" w:rsidRPr="000C70AC" w:rsidRDefault="000C70AC" w:rsidP="000C70AC">
            <w:pPr>
              <w:jc w:val="center"/>
              <w:rPr>
                <w:rFonts w:ascii="Calibri" w:hAnsi="Calibri" w:cs="Calibri"/>
                <w:highlight w:val="darkGray"/>
                <w:lang w:val="en-US"/>
                <w:rPrChange w:id="763" w:author="Erik Hedlin" w:date="2020-10-19T14:08:00Z">
                  <w:rPr>
                    <w:highlight w:val="darkGray"/>
                    <w:lang w:val="en-US"/>
                  </w:rPr>
                </w:rPrChange>
              </w:rPr>
            </w:pPr>
            <w:ins w:id="764" w:author="Erik Hedlin" w:date="2020-10-19T14:08:00Z">
              <w:r w:rsidRPr="000C70AC">
                <w:rPr>
                  <w:rFonts w:ascii="Calibri" w:hAnsi="Calibri" w:cs="Calibri"/>
                  <w:color w:val="000000"/>
                </w:rPr>
                <w:t>-566.89</w:t>
              </w:r>
            </w:ins>
            <w:del w:id="765" w:author="Erik Hedlin" w:date="2020-10-19T14:08:00Z">
              <w:r w:rsidRPr="000C70AC" w:rsidDel="00775246">
                <w:rPr>
                  <w:rFonts w:ascii="Calibri" w:hAnsi="Calibri" w:cs="Calibri"/>
                  <w:color w:val="000000"/>
                  <w:rPrChange w:id="766" w:author="Erik Hedlin" w:date="2020-10-19T14:08:00Z">
                    <w:rPr>
                      <w:rFonts w:cs="Calibri"/>
                      <w:color w:val="000000"/>
                    </w:rPr>
                  </w:rPrChange>
                </w:rPr>
                <w:delText>-423.46</w:delText>
              </w:r>
            </w:del>
          </w:p>
        </w:tc>
        <w:tc>
          <w:tcPr>
            <w:tcW w:w="1353" w:type="dxa"/>
            <w:noWrap/>
            <w:vAlign w:val="bottom"/>
            <w:hideMark/>
          </w:tcPr>
          <w:p w14:paraId="59DE217B" w14:textId="11A57AB1" w:rsidR="000C70AC" w:rsidRPr="000C70AC" w:rsidRDefault="000C70AC" w:rsidP="000C70AC">
            <w:pPr>
              <w:jc w:val="center"/>
              <w:rPr>
                <w:rFonts w:ascii="Calibri" w:hAnsi="Calibri" w:cs="Calibri"/>
                <w:highlight w:val="darkGray"/>
                <w:lang w:val="en-US"/>
                <w:rPrChange w:id="767" w:author="Erik Hedlin" w:date="2020-10-19T14:08:00Z">
                  <w:rPr>
                    <w:highlight w:val="darkGray"/>
                    <w:lang w:val="en-US"/>
                  </w:rPr>
                </w:rPrChange>
              </w:rPr>
            </w:pPr>
            <w:ins w:id="768" w:author="Erik Hedlin" w:date="2020-10-19T14:08:00Z">
              <w:r w:rsidRPr="000C70AC">
                <w:rPr>
                  <w:rFonts w:ascii="Calibri" w:hAnsi="Calibri" w:cs="Calibri"/>
                  <w:color w:val="000000"/>
                </w:rPr>
                <w:t>1.00</w:t>
              </w:r>
            </w:ins>
            <w:del w:id="769" w:author="Erik Hedlin" w:date="2020-10-19T14:08:00Z">
              <w:r w:rsidRPr="000C70AC" w:rsidDel="00775246">
                <w:rPr>
                  <w:rFonts w:ascii="Calibri" w:hAnsi="Calibri" w:cs="Calibri"/>
                  <w:color w:val="000000"/>
                  <w:rPrChange w:id="770" w:author="Erik Hedlin" w:date="2020-10-19T14:08:00Z">
                    <w:rPr>
                      <w:rFonts w:cs="Calibri"/>
                      <w:color w:val="000000"/>
                    </w:rPr>
                  </w:rPrChange>
                </w:rPr>
                <w:delText>1.00</w:delText>
              </w:r>
            </w:del>
          </w:p>
        </w:tc>
      </w:tr>
      <w:tr w:rsidR="000C70AC" w:rsidRPr="00564B71" w14:paraId="54C0899E" w14:textId="77777777" w:rsidTr="008A1C71">
        <w:trPr>
          <w:gridAfter w:val="1"/>
          <w:cnfStyle w:val="000000010000" w:firstRow="0" w:lastRow="0" w:firstColumn="0" w:lastColumn="0" w:oddVBand="0" w:evenVBand="0" w:oddHBand="0" w:evenHBand="1" w:firstRowFirstColumn="0" w:firstRowLastColumn="0" w:lastRowFirstColumn="0" w:lastRowLastColumn="0"/>
          <w:wAfter w:w="1211" w:type="dxa"/>
          <w:trHeight w:val="20"/>
        </w:trPr>
        <w:tc>
          <w:tcPr>
            <w:tcW w:w="3969" w:type="dxa"/>
            <w:noWrap/>
            <w:hideMark/>
          </w:tcPr>
          <w:p w14:paraId="46353FE3" w14:textId="50B68775" w:rsidR="000C70AC" w:rsidRPr="00F76342" w:rsidRDefault="000C70AC" w:rsidP="000C70AC">
            <w:pPr>
              <w:rPr>
                <w:highlight w:val="darkGray"/>
                <w:lang w:val="en-US"/>
              </w:rPr>
            </w:pPr>
            <w:del w:id="771" w:author="Erik Hedlin" w:date="2020-10-19T14:07:00Z">
              <w:r w:rsidRPr="00F76342" w:rsidDel="000C70AC">
                <w:rPr>
                  <w:rFonts w:cs="Calibri"/>
                  <w:color w:val="000000"/>
                </w:rPr>
                <w:delText>psi + ε + γ(dist2dist) + p</w:delText>
              </w:r>
            </w:del>
            <w:ins w:id="772" w:author="Erik Hedlin" w:date="2020-10-19T14:07:00Z">
              <w:r>
                <w:rPr>
                  <w:rFonts w:cs="Calibri"/>
                  <w:color w:val="000000"/>
                </w:rPr>
                <w:t>NDVI</w:t>
              </w:r>
            </w:ins>
          </w:p>
        </w:tc>
        <w:tc>
          <w:tcPr>
            <w:tcW w:w="1353" w:type="dxa"/>
            <w:noWrap/>
            <w:vAlign w:val="bottom"/>
            <w:hideMark/>
          </w:tcPr>
          <w:p w14:paraId="60D799D5" w14:textId="590CC9E0" w:rsidR="000C70AC" w:rsidRPr="000C70AC" w:rsidRDefault="000C70AC" w:rsidP="000C70AC">
            <w:pPr>
              <w:jc w:val="center"/>
              <w:rPr>
                <w:rFonts w:ascii="Calibri" w:hAnsi="Calibri" w:cs="Calibri"/>
                <w:highlight w:val="darkGray"/>
                <w:lang w:val="en-US"/>
                <w:rPrChange w:id="773" w:author="Erik Hedlin" w:date="2020-10-19T14:08:00Z">
                  <w:rPr>
                    <w:highlight w:val="darkGray"/>
                    <w:lang w:val="en-US"/>
                  </w:rPr>
                </w:rPrChange>
              </w:rPr>
            </w:pPr>
            <w:ins w:id="774" w:author="Erik Hedlin" w:date="2020-10-19T14:08:00Z">
              <w:r w:rsidRPr="000C70AC">
                <w:rPr>
                  <w:rFonts w:ascii="Calibri" w:hAnsi="Calibri" w:cs="Calibri"/>
                  <w:color w:val="000000"/>
                </w:rPr>
                <w:t>1186.82</w:t>
              </w:r>
            </w:ins>
            <w:del w:id="775" w:author="Erik Hedlin" w:date="2020-10-19T14:08:00Z">
              <w:r w:rsidRPr="000C70AC" w:rsidDel="00775246">
                <w:rPr>
                  <w:rFonts w:ascii="Calibri" w:hAnsi="Calibri" w:cs="Calibri"/>
                  <w:color w:val="000000"/>
                  <w:rPrChange w:id="776" w:author="Erik Hedlin" w:date="2020-10-19T14:08:00Z">
                    <w:rPr>
                      <w:rFonts w:cs="Calibri"/>
                      <w:color w:val="000000"/>
                    </w:rPr>
                  </w:rPrChange>
                </w:rPr>
                <w:delText>936.30</w:delText>
              </w:r>
            </w:del>
          </w:p>
        </w:tc>
        <w:tc>
          <w:tcPr>
            <w:tcW w:w="1353" w:type="dxa"/>
            <w:noWrap/>
            <w:vAlign w:val="bottom"/>
            <w:hideMark/>
          </w:tcPr>
          <w:p w14:paraId="4A3574BE" w14:textId="321D35D3" w:rsidR="000C70AC" w:rsidRPr="000C70AC" w:rsidRDefault="000C70AC" w:rsidP="000C70AC">
            <w:pPr>
              <w:jc w:val="center"/>
              <w:rPr>
                <w:rFonts w:ascii="Calibri" w:hAnsi="Calibri" w:cs="Calibri"/>
                <w:highlight w:val="darkGray"/>
                <w:lang w:val="en-US"/>
                <w:rPrChange w:id="777" w:author="Erik Hedlin" w:date="2020-10-19T14:08:00Z">
                  <w:rPr>
                    <w:highlight w:val="darkGray"/>
                    <w:lang w:val="en-US"/>
                  </w:rPr>
                </w:rPrChange>
              </w:rPr>
            </w:pPr>
            <w:ins w:id="778" w:author="Erik Hedlin" w:date="2020-10-19T14:08:00Z">
              <w:r w:rsidRPr="000C70AC">
                <w:rPr>
                  <w:rFonts w:ascii="Calibri" w:hAnsi="Calibri" w:cs="Calibri"/>
                  <w:color w:val="000000"/>
                </w:rPr>
                <w:t>62.77</w:t>
              </w:r>
            </w:ins>
            <w:del w:id="779" w:author="Erik Hedlin" w:date="2020-10-19T14:08:00Z">
              <w:r w:rsidRPr="000C70AC" w:rsidDel="00775246">
                <w:rPr>
                  <w:rFonts w:ascii="Calibri" w:hAnsi="Calibri" w:cs="Calibri"/>
                  <w:color w:val="000000"/>
                  <w:rPrChange w:id="780" w:author="Erik Hedlin" w:date="2020-10-19T14:08:00Z">
                    <w:rPr>
                      <w:rFonts w:cs="Calibri"/>
                      <w:color w:val="000000"/>
                    </w:rPr>
                  </w:rPrChange>
                </w:rPr>
                <w:delText>110.36</w:delText>
              </w:r>
            </w:del>
          </w:p>
        </w:tc>
        <w:tc>
          <w:tcPr>
            <w:tcW w:w="1352" w:type="dxa"/>
            <w:noWrap/>
            <w:vAlign w:val="bottom"/>
            <w:hideMark/>
          </w:tcPr>
          <w:p w14:paraId="7FCC7A3B" w14:textId="07243417" w:rsidR="000C70AC" w:rsidRPr="000C70AC" w:rsidRDefault="000C70AC" w:rsidP="000C70AC">
            <w:pPr>
              <w:jc w:val="center"/>
              <w:rPr>
                <w:rFonts w:ascii="Calibri" w:hAnsi="Calibri" w:cs="Calibri"/>
                <w:highlight w:val="darkGray"/>
                <w:lang w:val="en-US"/>
                <w:rPrChange w:id="781" w:author="Erik Hedlin" w:date="2020-10-19T14:08:00Z">
                  <w:rPr>
                    <w:highlight w:val="darkGray"/>
                    <w:lang w:val="en-US"/>
                  </w:rPr>
                </w:rPrChange>
              </w:rPr>
            </w:pPr>
            <w:ins w:id="782" w:author="Erik Hedlin" w:date="2020-10-19T14:08:00Z">
              <w:r w:rsidRPr="000C70AC">
                <w:rPr>
                  <w:rFonts w:ascii="Calibri" w:hAnsi="Calibri" w:cs="Calibri"/>
                  <w:color w:val="000000"/>
                </w:rPr>
                <w:t>0.00</w:t>
              </w:r>
            </w:ins>
            <w:del w:id="783" w:author="Erik Hedlin" w:date="2020-10-19T14:08:00Z">
              <w:r w:rsidRPr="000C70AC" w:rsidDel="00775246">
                <w:rPr>
                  <w:rFonts w:ascii="Calibri" w:hAnsi="Calibri" w:cs="Calibri"/>
                  <w:color w:val="000000"/>
                  <w:rPrChange w:id="784" w:author="Erik Hedlin" w:date="2020-10-19T14:08:00Z">
                    <w:rPr>
                      <w:rFonts w:cs="Calibri"/>
                      <w:color w:val="000000"/>
                    </w:rPr>
                  </w:rPrChange>
                </w:rPr>
                <w:delText>0.00</w:delText>
              </w:r>
            </w:del>
          </w:p>
        </w:tc>
        <w:tc>
          <w:tcPr>
            <w:tcW w:w="1353" w:type="dxa"/>
            <w:noWrap/>
            <w:vAlign w:val="bottom"/>
            <w:hideMark/>
          </w:tcPr>
          <w:p w14:paraId="627A2823" w14:textId="755F18CF" w:rsidR="000C70AC" w:rsidRPr="000C70AC" w:rsidRDefault="000C70AC" w:rsidP="000C70AC">
            <w:pPr>
              <w:jc w:val="center"/>
              <w:rPr>
                <w:rFonts w:ascii="Calibri" w:hAnsi="Calibri" w:cs="Calibri"/>
                <w:highlight w:val="darkGray"/>
                <w:lang w:val="en-US"/>
                <w:rPrChange w:id="785" w:author="Erik Hedlin" w:date="2020-10-19T14:08:00Z">
                  <w:rPr>
                    <w:highlight w:val="darkGray"/>
                    <w:lang w:val="en-US"/>
                  </w:rPr>
                </w:rPrChange>
              </w:rPr>
            </w:pPr>
            <w:ins w:id="786" w:author="Erik Hedlin" w:date="2020-10-19T14:08:00Z">
              <w:r w:rsidRPr="000C70AC">
                <w:rPr>
                  <w:rFonts w:ascii="Calibri" w:hAnsi="Calibri" w:cs="Calibri"/>
                  <w:color w:val="000000"/>
                </w:rPr>
                <w:t>0.00</w:t>
              </w:r>
            </w:ins>
            <w:del w:id="787" w:author="Erik Hedlin" w:date="2020-10-19T14:08:00Z">
              <w:r w:rsidRPr="000C70AC" w:rsidDel="00775246">
                <w:rPr>
                  <w:rFonts w:ascii="Calibri" w:hAnsi="Calibri" w:cs="Calibri"/>
                  <w:color w:val="000000"/>
                  <w:rPrChange w:id="788" w:author="Erik Hedlin" w:date="2020-10-19T14:08:00Z">
                    <w:rPr>
                      <w:rFonts w:cs="Calibri"/>
                      <w:color w:val="000000"/>
                    </w:rPr>
                  </w:rPrChange>
                </w:rPr>
                <w:delText>0.00</w:delText>
              </w:r>
            </w:del>
          </w:p>
        </w:tc>
        <w:tc>
          <w:tcPr>
            <w:tcW w:w="1353" w:type="dxa"/>
            <w:noWrap/>
            <w:vAlign w:val="bottom"/>
            <w:hideMark/>
          </w:tcPr>
          <w:p w14:paraId="0362A68D" w14:textId="469EB126" w:rsidR="000C70AC" w:rsidRPr="000C70AC" w:rsidRDefault="000C70AC" w:rsidP="000C70AC">
            <w:pPr>
              <w:jc w:val="center"/>
              <w:rPr>
                <w:rFonts w:ascii="Calibri" w:hAnsi="Calibri" w:cs="Calibri"/>
                <w:highlight w:val="darkGray"/>
                <w:lang w:val="en-US"/>
                <w:rPrChange w:id="789" w:author="Erik Hedlin" w:date="2020-10-19T14:08:00Z">
                  <w:rPr>
                    <w:highlight w:val="darkGray"/>
                    <w:lang w:val="en-US"/>
                  </w:rPr>
                </w:rPrChange>
              </w:rPr>
            </w:pPr>
            <w:ins w:id="790" w:author="Erik Hedlin" w:date="2020-10-19T14:08:00Z">
              <w:r w:rsidRPr="000C70AC">
                <w:rPr>
                  <w:rFonts w:ascii="Calibri" w:hAnsi="Calibri" w:cs="Calibri"/>
                  <w:color w:val="000000"/>
                </w:rPr>
                <w:t>-575.68</w:t>
              </w:r>
            </w:ins>
            <w:del w:id="791" w:author="Erik Hedlin" w:date="2020-10-19T14:08:00Z">
              <w:r w:rsidRPr="000C70AC" w:rsidDel="00775246">
                <w:rPr>
                  <w:rFonts w:ascii="Calibri" w:hAnsi="Calibri" w:cs="Calibri"/>
                  <w:color w:val="000000"/>
                  <w:rPrChange w:id="792" w:author="Erik Hedlin" w:date="2020-10-19T14:08:00Z">
                    <w:rPr>
                      <w:rFonts w:cs="Calibri"/>
                      <w:color w:val="000000"/>
                    </w:rPr>
                  </w:rPrChange>
                </w:rPr>
                <w:delText>-462.79</w:delText>
              </w:r>
            </w:del>
          </w:p>
        </w:tc>
        <w:tc>
          <w:tcPr>
            <w:tcW w:w="1353" w:type="dxa"/>
            <w:noWrap/>
            <w:vAlign w:val="bottom"/>
            <w:hideMark/>
          </w:tcPr>
          <w:p w14:paraId="7A9C2EE9" w14:textId="5B9EE58D" w:rsidR="000C70AC" w:rsidRPr="000C70AC" w:rsidRDefault="000C70AC" w:rsidP="000C70AC">
            <w:pPr>
              <w:jc w:val="center"/>
              <w:rPr>
                <w:rFonts w:ascii="Calibri" w:hAnsi="Calibri" w:cs="Calibri"/>
                <w:highlight w:val="darkGray"/>
                <w:lang w:val="en-US"/>
                <w:rPrChange w:id="793" w:author="Erik Hedlin" w:date="2020-10-19T14:08:00Z">
                  <w:rPr>
                    <w:highlight w:val="darkGray"/>
                    <w:lang w:val="en-US"/>
                  </w:rPr>
                </w:rPrChange>
              </w:rPr>
            </w:pPr>
            <w:ins w:id="794" w:author="Erik Hedlin" w:date="2020-10-19T14:08:00Z">
              <w:r w:rsidRPr="000C70AC">
                <w:rPr>
                  <w:rFonts w:ascii="Calibri" w:hAnsi="Calibri" w:cs="Calibri"/>
                  <w:color w:val="000000"/>
                </w:rPr>
                <w:t>1.00</w:t>
              </w:r>
            </w:ins>
            <w:del w:id="795" w:author="Erik Hedlin" w:date="2020-10-19T14:08:00Z">
              <w:r w:rsidRPr="000C70AC" w:rsidDel="00775246">
                <w:rPr>
                  <w:rFonts w:ascii="Calibri" w:hAnsi="Calibri" w:cs="Calibri"/>
                  <w:color w:val="000000"/>
                  <w:rPrChange w:id="796" w:author="Erik Hedlin" w:date="2020-10-19T14:08:00Z">
                    <w:rPr>
                      <w:rFonts w:cs="Calibri"/>
                      <w:color w:val="000000"/>
                    </w:rPr>
                  </w:rPrChange>
                </w:rPr>
                <w:delText>1.00</w:delText>
              </w:r>
            </w:del>
          </w:p>
        </w:tc>
      </w:tr>
      <w:tr w:rsidR="000C70AC" w:rsidRPr="00564B71" w14:paraId="78F4010D" w14:textId="77777777" w:rsidTr="008A1C71">
        <w:trPr>
          <w:gridAfter w:val="1"/>
          <w:cnfStyle w:val="000000100000" w:firstRow="0" w:lastRow="0" w:firstColumn="0" w:lastColumn="0" w:oddVBand="0" w:evenVBand="0" w:oddHBand="1" w:evenHBand="0" w:firstRowFirstColumn="0" w:firstRowLastColumn="0" w:lastRowFirstColumn="0" w:lastRowLastColumn="0"/>
          <w:wAfter w:w="1211" w:type="dxa"/>
          <w:trHeight w:val="20"/>
        </w:trPr>
        <w:tc>
          <w:tcPr>
            <w:tcW w:w="3969" w:type="dxa"/>
            <w:noWrap/>
            <w:hideMark/>
          </w:tcPr>
          <w:p w14:paraId="796C5EAB" w14:textId="1D94B08D" w:rsidR="000C70AC" w:rsidRPr="00F76342" w:rsidRDefault="000C70AC" w:rsidP="000C70AC">
            <w:pPr>
              <w:rPr>
                <w:highlight w:val="darkGray"/>
                <w:lang w:val="en-US"/>
              </w:rPr>
            </w:pPr>
            <w:del w:id="797" w:author="Erik Hedlin" w:date="2020-10-19T14:07:00Z">
              <w:r w:rsidRPr="00F76342" w:rsidDel="000C70AC">
                <w:rPr>
                  <w:rFonts w:cs="Calibri"/>
                  <w:color w:val="000000"/>
                </w:rPr>
                <w:delText>psi + ε(dnon) + γ + p</w:delText>
              </w:r>
            </w:del>
            <w:ins w:id="798" w:author="Erik Hedlin" w:date="2020-10-19T14:07:00Z">
              <w:r>
                <w:rPr>
                  <w:rFonts w:cs="Calibri"/>
                  <w:color w:val="000000"/>
                </w:rPr>
                <w:t xml:space="preserve">Distance to nearest </w:t>
              </w:r>
              <w:r>
                <w:rPr>
                  <w:rFonts w:cs="Calibri"/>
                  <w:color w:val="000000"/>
                </w:rPr>
                <w:lastRenderedPageBreak/>
                <w:t>occupied neighbour</w:t>
              </w:r>
            </w:ins>
          </w:p>
        </w:tc>
        <w:tc>
          <w:tcPr>
            <w:tcW w:w="1353" w:type="dxa"/>
            <w:noWrap/>
            <w:vAlign w:val="bottom"/>
            <w:hideMark/>
          </w:tcPr>
          <w:p w14:paraId="2A5232E0" w14:textId="1EEEABC9" w:rsidR="000C70AC" w:rsidRPr="000C70AC" w:rsidRDefault="000C70AC" w:rsidP="000C70AC">
            <w:pPr>
              <w:jc w:val="center"/>
              <w:rPr>
                <w:rFonts w:ascii="Calibri" w:hAnsi="Calibri" w:cs="Calibri"/>
                <w:highlight w:val="darkGray"/>
                <w:lang w:val="en-US"/>
                <w:rPrChange w:id="799" w:author="Erik Hedlin" w:date="2020-10-19T14:08:00Z">
                  <w:rPr>
                    <w:highlight w:val="darkGray"/>
                    <w:lang w:val="en-US"/>
                  </w:rPr>
                </w:rPrChange>
              </w:rPr>
            </w:pPr>
            <w:ins w:id="800" w:author="Erik Hedlin" w:date="2020-10-19T14:08:00Z">
              <w:r w:rsidRPr="000C70AC">
                <w:rPr>
                  <w:rFonts w:ascii="Calibri" w:hAnsi="Calibri" w:cs="Calibri"/>
                  <w:color w:val="000000"/>
                </w:rPr>
                <w:lastRenderedPageBreak/>
                <w:t>1254.56</w:t>
              </w:r>
            </w:ins>
            <w:del w:id="801" w:author="Erik Hedlin" w:date="2020-10-19T14:08:00Z">
              <w:r w:rsidRPr="000C70AC" w:rsidDel="00775246">
                <w:rPr>
                  <w:rFonts w:ascii="Calibri" w:hAnsi="Calibri" w:cs="Calibri"/>
                  <w:color w:val="000000"/>
                  <w:rPrChange w:id="802" w:author="Erik Hedlin" w:date="2020-10-19T14:08:00Z">
                    <w:rPr>
                      <w:rFonts w:cs="Calibri"/>
                      <w:color w:val="000000"/>
                    </w:rPr>
                  </w:rPrChange>
                </w:rPr>
                <w:delText>936.7</w:delText>
              </w:r>
              <w:r w:rsidRPr="000C70AC" w:rsidDel="00775246">
                <w:rPr>
                  <w:rFonts w:ascii="Calibri" w:hAnsi="Calibri" w:cs="Calibri"/>
                  <w:color w:val="000000"/>
                  <w:rPrChange w:id="803" w:author="Erik Hedlin" w:date="2020-10-19T14:08:00Z">
                    <w:rPr>
                      <w:rFonts w:cs="Calibri"/>
                      <w:color w:val="000000"/>
                    </w:rPr>
                  </w:rPrChange>
                </w:rPr>
                <w:lastRenderedPageBreak/>
                <w:delText>8</w:delText>
              </w:r>
            </w:del>
          </w:p>
        </w:tc>
        <w:tc>
          <w:tcPr>
            <w:tcW w:w="1353" w:type="dxa"/>
            <w:noWrap/>
            <w:vAlign w:val="bottom"/>
            <w:hideMark/>
          </w:tcPr>
          <w:p w14:paraId="2E7672AC" w14:textId="678EA608" w:rsidR="000C70AC" w:rsidRPr="000C70AC" w:rsidRDefault="000C70AC" w:rsidP="000C70AC">
            <w:pPr>
              <w:jc w:val="center"/>
              <w:rPr>
                <w:rFonts w:ascii="Calibri" w:hAnsi="Calibri" w:cs="Calibri"/>
                <w:highlight w:val="darkGray"/>
                <w:lang w:val="en-US"/>
                <w:rPrChange w:id="804" w:author="Erik Hedlin" w:date="2020-10-19T14:08:00Z">
                  <w:rPr>
                    <w:highlight w:val="darkGray"/>
                    <w:lang w:val="en-US"/>
                  </w:rPr>
                </w:rPrChange>
              </w:rPr>
            </w:pPr>
            <w:ins w:id="805" w:author="Erik Hedlin" w:date="2020-10-19T14:08:00Z">
              <w:r w:rsidRPr="000C70AC">
                <w:rPr>
                  <w:rFonts w:ascii="Calibri" w:hAnsi="Calibri" w:cs="Calibri"/>
                  <w:color w:val="000000"/>
                </w:rPr>
                <w:lastRenderedPageBreak/>
                <w:t>130.51</w:t>
              </w:r>
            </w:ins>
            <w:del w:id="806" w:author="Erik Hedlin" w:date="2020-10-19T14:08:00Z">
              <w:r w:rsidRPr="000C70AC" w:rsidDel="00775246">
                <w:rPr>
                  <w:rFonts w:ascii="Calibri" w:hAnsi="Calibri" w:cs="Calibri"/>
                  <w:color w:val="000000"/>
                  <w:rPrChange w:id="807" w:author="Erik Hedlin" w:date="2020-10-19T14:08:00Z">
                    <w:rPr>
                      <w:rFonts w:cs="Calibri"/>
                      <w:color w:val="000000"/>
                    </w:rPr>
                  </w:rPrChange>
                </w:rPr>
                <w:delText>110.84</w:delText>
              </w:r>
            </w:del>
          </w:p>
        </w:tc>
        <w:tc>
          <w:tcPr>
            <w:tcW w:w="1352" w:type="dxa"/>
            <w:noWrap/>
            <w:vAlign w:val="bottom"/>
            <w:hideMark/>
          </w:tcPr>
          <w:p w14:paraId="111A0C46" w14:textId="00940C4D" w:rsidR="000C70AC" w:rsidRPr="000C70AC" w:rsidRDefault="000C70AC" w:rsidP="000C70AC">
            <w:pPr>
              <w:jc w:val="center"/>
              <w:rPr>
                <w:rFonts w:ascii="Calibri" w:hAnsi="Calibri" w:cs="Calibri"/>
                <w:highlight w:val="darkGray"/>
                <w:lang w:val="en-US"/>
                <w:rPrChange w:id="808" w:author="Erik Hedlin" w:date="2020-10-19T14:08:00Z">
                  <w:rPr>
                    <w:highlight w:val="darkGray"/>
                    <w:lang w:val="en-US"/>
                  </w:rPr>
                </w:rPrChange>
              </w:rPr>
            </w:pPr>
            <w:ins w:id="809" w:author="Erik Hedlin" w:date="2020-10-19T14:08:00Z">
              <w:r w:rsidRPr="000C70AC">
                <w:rPr>
                  <w:rFonts w:ascii="Calibri" w:hAnsi="Calibri" w:cs="Calibri"/>
                  <w:color w:val="000000"/>
                </w:rPr>
                <w:t>0.00</w:t>
              </w:r>
            </w:ins>
            <w:del w:id="810" w:author="Erik Hedlin" w:date="2020-10-19T14:08:00Z">
              <w:r w:rsidRPr="000C70AC" w:rsidDel="00775246">
                <w:rPr>
                  <w:rFonts w:ascii="Calibri" w:hAnsi="Calibri" w:cs="Calibri"/>
                  <w:color w:val="000000"/>
                  <w:rPrChange w:id="811" w:author="Erik Hedlin" w:date="2020-10-19T14:08:00Z">
                    <w:rPr>
                      <w:rFonts w:cs="Calibri"/>
                      <w:color w:val="000000"/>
                    </w:rPr>
                  </w:rPrChange>
                </w:rPr>
                <w:delText>0.00</w:delText>
              </w:r>
            </w:del>
          </w:p>
        </w:tc>
        <w:tc>
          <w:tcPr>
            <w:tcW w:w="1353" w:type="dxa"/>
            <w:noWrap/>
            <w:vAlign w:val="bottom"/>
            <w:hideMark/>
          </w:tcPr>
          <w:p w14:paraId="2F55A077" w14:textId="418C5D05" w:rsidR="000C70AC" w:rsidRPr="000C70AC" w:rsidRDefault="000C70AC" w:rsidP="000C70AC">
            <w:pPr>
              <w:jc w:val="center"/>
              <w:rPr>
                <w:rFonts w:ascii="Calibri" w:hAnsi="Calibri" w:cs="Calibri"/>
                <w:highlight w:val="darkGray"/>
                <w:lang w:val="en-US"/>
                <w:rPrChange w:id="812" w:author="Erik Hedlin" w:date="2020-10-19T14:08:00Z">
                  <w:rPr>
                    <w:highlight w:val="darkGray"/>
                    <w:lang w:val="en-US"/>
                  </w:rPr>
                </w:rPrChange>
              </w:rPr>
            </w:pPr>
            <w:ins w:id="813" w:author="Erik Hedlin" w:date="2020-10-19T14:08:00Z">
              <w:r w:rsidRPr="000C70AC">
                <w:rPr>
                  <w:rFonts w:ascii="Calibri" w:hAnsi="Calibri" w:cs="Calibri"/>
                  <w:color w:val="000000"/>
                </w:rPr>
                <w:t>0.00</w:t>
              </w:r>
            </w:ins>
            <w:del w:id="814" w:author="Erik Hedlin" w:date="2020-10-19T14:08:00Z">
              <w:r w:rsidRPr="000C70AC" w:rsidDel="00775246">
                <w:rPr>
                  <w:rFonts w:ascii="Calibri" w:hAnsi="Calibri" w:cs="Calibri"/>
                  <w:color w:val="000000"/>
                  <w:rPrChange w:id="815" w:author="Erik Hedlin" w:date="2020-10-19T14:08:00Z">
                    <w:rPr>
                      <w:rFonts w:cs="Calibri"/>
                      <w:color w:val="000000"/>
                    </w:rPr>
                  </w:rPrChange>
                </w:rPr>
                <w:delText>0.00</w:delText>
              </w:r>
            </w:del>
          </w:p>
        </w:tc>
        <w:tc>
          <w:tcPr>
            <w:tcW w:w="1353" w:type="dxa"/>
            <w:noWrap/>
            <w:vAlign w:val="bottom"/>
            <w:hideMark/>
          </w:tcPr>
          <w:p w14:paraId="02F9B034" w14:textId="6D600793" w:rsidR="000C70AC" w:rsidRPr="000C70AC" w:rsidRDefault="000C70AC" w:rsidP="000C70AC">
            <w:pPr>
              <w:jc w:val="center"/>
              <w:rPr>
                <w:rFonts w:ascii="Calibri" w:hAnsi="Calibri" w:cs="Calibri"/>
                <w:highlight w:val="darkGray"/>
                <w:lang w:val="en-US"/>
                <w:rPrChange w:id="816" w:author="Erik Hedlin" w:date="2020-10-19T14:08:00Z">
                  <w:rPr>
                    <w:highlight w:val="darkGray"/>
                    <w:lang w:val="en-US"/>
                  </w:rPr>
                </w:rPrChange>
              </w:rPr>
            </w:pPr>
            <w:ins w:id="817" w:author="Erik Hedlin" w:date="2020-10-19T14:08:00Z">
              <w:r w:rsidRPr="000C70AC">
                <w:rPr>
                  <w:rFonts w:ascii="Calibri" w:hAnsi="Calibri" w:cs="Calibri"/>
                  <w:color w:val="000000"/>
                </w:rPr>
                <w:t>-620.85</w:t>
              </w:r>
            </w:ins>
            <w:del w:id="818" w:author="Erik Hedlin" w:date="2020-10-19T14:08:00Z">
              <w:r w:rsidRPr="000C70AC" w:rsidDel="00775246">
                <w:rPr>
                  <w:rFonts w:ascii="Calibri" w:hAnsi="Calibri" w:cs="Calibri"/>
                  <w:color w:val="000000"/>
                  <w:rPrChange w:id="819" w:author="Erik Hedlin" w:date="2020-10-19T14:08:00Z">
                    <w:rPr>
                      <w:rFonts w:cs="Calibri"/>
                      <w:color w:val="000000"/>
                    </w:rPr>
                  </w:rPrChange>
                </w:rPr>
                <w:delText>-</w:delText>
              </w:r>
              <w:r w:rsidRPr="000C70AC" w:rsidDel="00775246">
                <w:rPr>
                  <w:rFonts w:ascii="Calibri" w:hAnsi="Calibri" w:cs="Calibri"/>
                  <w:color w:val="000000"/>
                  <w:rPrChange w:id="820" w:author="Erik Hedlin" w:date="2020-10-19T14:08:00Z">
                    <w:rPr>
                      <w:rFonts w:cs="Calibri"/>
                      <w:color w:val="000000"/>
                    </w:rPr>
                  </w:rPrChange>
                </w:rPr>
                <w:lastRenderedPageBreak/>
                <w:delText>463.03</w:delText>
              </w:r>
            </w:del>
          </w:p>
        </w:tc>
        <w:tc>
          <w:tcPr>
            <w:tcW w:w="1353" w:type="dxa"/>
            <w:noWrap/>
            <w:vAlign w:val="bottom"/>
            <w:hideMark/>
          </w:tcPr>
          <w:p w14:paraId="3FE96C7E" w14:textId="24AF61B7" w:rsidR="000C70AC" w:rsidRPr="000C70AC" w:rsidRDefault="000C70AC" w:rsidP="000C70AC">
            <w:pPr>
              <w:jc w:val="center"/>
              <w:rPr>
                <w:rFonts w:ascii="Calibri" w:hAnsi="Calibri" w:cs="Calibri"/>
                <w:highlight w:val="darkGray"/>
                <w:lang w:val="en-US"/>
                <w:rPrChange w:id="821" w:author="Erik Hedlin" w:date="2020-10-19T14:08:00Z">
                  <w:rPr>
                    <w:highlight w:val="darkGray"/>
                    <w:lang w:val="en-US"/>
                  </w:rPr>
                </w:rPrChange>
              </w:rPr>
            </w:pPr>
            <w:ins w:id="822" w:author="Erik Hedlin" w:date="2020-10-19T14:08:00Z">
              <w:r w:rsidRPr="000C70AC">
                <w:rPr>
                  <w:rFonts w:ascii="Calibri" w:hAnsi="Calibri" w:cs="Calibri"/>
                  <w:color w:val="000000"/>
                </w:rPr>
                <w:lastRenderedPageBreak/>
                <w:t>1.00</w:t>
              </w:r>
            </w:ins>
            <w:del w:id="823" w:author="Erik Hedlin" w:date="2020-10-19T14:08:00Z">
              <w:r w:rsidRPr="000C70AC" w:rsidDel="00775246">
                <w:rPr>
                  <w:rFonts w:ascii="Calibri" w:hAnsi="Calibri" w:cs="Calibri"/>
                  <w:color w:val="000000"/>
                  <w:rPrChange w:id="824" w:author="Erik Hedlin" w:date="2020-10-19T14:08:00Z">
                    <w:rPr>
                      <w:rFonts w:cs="Calibri"/>
                      <w:color w:val="000000"/>
                    </w:rPr>
                  </w:rPrChange>
                </w:rPr>
                <w:delText>1.00</w:delText>
              </w:r>
            </w:del>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lastRenderedPageBreak/>
              <w:t>Model selection was conducted using Akaike Information Criterion (AIC). Model parameters reflect first-year occupancy, colonization, extinction and detection. Covariates used to model the above parameters were distance to nearest neighbour (dnon),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8"/>
          <w:headerReference w:type="first" r:id="rId19"/>
          <w:pgSz w:w="15840" w:h="12240" w:orient="landscape" w:code="1"/>
          <w:pgMar w:top="1077" w:right="1440" w:bottom="1077" w:left="1440" w:header="578" w:footer="964" w:gutter="0"/>
          <w:cols w:space="708"/>
          <w:docGrid w:linePitch="360"/>
        </w:sectPr>
      </w:pPr>
    </w:p>
    <w:p w14:paraId="384CA5EB" w14:textId="77777777" w:rsidR="00DF37B5" w:rsidRPr="006A7656" w:rsidRDefault="00DF37B5" w:rsidP="00DF37B5">
      <w:pPr>
        <w:pStyle w:val="Heading4"/>
        <w:numPr>
          <w:ilvl w:val="0"/>
          <w:numId w:val="0"/>
        </w:numPr>
      </w:pPr>
      <w:r w:rsidRPr="006A7656">
        <w:lastRenderedPageBreak/>
        <w:t>5.2.6.4 Reproductive Success</w:t>
      </w:r>
      <w:bookmarkEnd w:id="528"/>
    </w:p>
    <w:p w14:paraId="6F85F0E6" w14:textId="00B5723A" w:rsidR="00DF37B5" w:rsidRPr="006A7656" w:rsidRDefault="00DF37B5" w:rsidP="00DF37B5">
      <w:pPr>
        <w:pStyle w:val="BodyText-EDI"/>
      </w:pPr>
      <w:r w:rsidRPr="006A7656">
        <w:t>Mean brood size for Peregrine Falcons and Rough-legged Hawks within the RMA in 20</w:t>
      </w:r>
      <w:ins w:id="825" w:author="Erik Hedlin" w:date="2020-10-19T16:36:00Z">
        <w:r w:rsidR="009E6165">
          <w:t>20</w:t>
        </w:r>
      </w:ins>
      <w:del w:id="826" w:author="Erik Hedlin" w:date="2020-10-19T16:36:00Z">
        <w:r w:rsidRPr="006A7656" w:rsidDel="009E6165">
          <w:delText>19</w:delText>
        </w:r>
      </w:del>
      <w:r w:rsidRPr="006A7656">
        <w:t xml:space="preserve"> was </w:t>
      </w:r>
      <w:del w:id="827" w:author="Erik Hedlin" w:date="2020-10-19T16:36:00Z">
        <w:r w:rsidRPr="006A7656" w:rsidDel="009E6165">
          <w:delText>1.53</w:delText>
        </w:r>
      </w:del>
      <w:ins w:id="828" w:author="Erik Hedlin" w:date="2020-10-19T16:36:00Z">
        <w:r w:rsidR="009E6165">
          <w:t>2.38</w:t>
        </w:r>
      </w:ins>
      <w:r w:rsidRPr="006A7656">
        <w:t>±1.</w:t>
      </w:r>
      <w:del w:id="829" w:author="Erik Hedlin" w:date="2020-10-19T16:36:00Z">
        <w:r w:rsidRPr="006A7656" w:rsidDel="009E6165">
          <w:delText xml:space="preserve">2 </w:delText>
        </w:r>
      </w:del>
      <w:proofErr w:type="gramStart"/>
      <w:ins w:id="830" w:author="Erik Hedlin" w:date="2020-10-19T16:36:00Z">
        <w:r w:rsidR="009E6165">
          <w:t>0</w:t>
        </w:r>
        <w:r w:rsidR="009E6165" w:rsidRPr="006A7656">
          <w:t xml:space="preserve"> </w:t>
        </w:r>
      </w:ins>
      <w:r w:rsidRPr="006A7656">
        <w:t xml:space="preserve">and </w:t>
      </w:r>
      <w:del w:id="831" w:author="Erik Hedlin" w:date="2020-10-19T16:36:00Z">
        <w:r w:rsidRPr="006A7656" w:rsidDel="009E6165">
          <w:delText>0.45</w:delText>
        </w:r>
      </w:del>
      <w:ins w:id="832" w:author="Erik Hedlin" w:date="2020-10-19T16:36:00Z">
        <w:r w:rsidR="009E6165">
          <w:t>2.96</w:t>
        </w:r>
      </w:ins>
      <w:r w:rsidRPr="006A7656">
        <w:t>±1.</w:t>
      </w:r>
      <w:proofErr w:type="gramEnd"/>
      <w:del w:id="833" w:author="Erik Hedlin" w:date="2020-10-19T16:36:00Z">
        <w:r w:rsidRPr="006A7656" w:rsidDel="009E6165">
          <w:delText xml:space="preserve">04 </w:delText>
        </w:r>
      </w:del>
      <w:proofErr w:type="gramStart"/>
      <w:ins w:id="834" w:author="Erik Hedlin" w:date="2020-10-19T16:36:00Z">
        <w:r w:rsidR="009E6165">
          <w:t>21</w:t>
        </w:r>
        <w:r w:rsidR="009E6165" w:rsidRPr="006A7656">
          <w:t xml:space="preserve"> </w:t>
        </w:r>
      </w:ins>
      <w:r w:rsidRPr="006A7656">
        <w:t>nestlings per fully-surveyed occupied site, respectively (</w:t>
      </w:r>
      <w:r w:rsidRPr="006A7656">
        <w:fldChar w:fldCharType="begin"/>
      </w:r>
      <w:r w:rsidRPr="006A7656">
        <w:instrText xml:space="preserve"> REF _Ref27990916 \h </w:instrText>
      </w:r>
      <w:r w:rsidR="00C4635C" w:rsidRPr="009E6165">
        <w:rPr>
          <w:rPrChange w:id="835" w:author="Erik Hedlin" w:date="2020-10-19T16:36:00Z">
            <w:rPr>
              <w:highlight w:val="yellow"/>
            </w:rPr>
          </w:rPrChange>
        </w:rPr>
        <w:instrText xml:space="preserve"> \* MERGEFORMAT </w:instrText>
      </w:r>
      <w:r w:rsidRPr="006A7656">
        <w:fldChar w:fldCharType="separate"/>
      </w:r>
      <w:r w:rsidRPr="006A7656">
        <w:t>Table </w:t>
      </w:r>
      <w:r w:rsidRPr="006A7656">
        <w:rPr>
          <w:noProof/>
        </w:rPr>
        <w:t>6</w:t>
      </w:r>
      <w:r w:rsidRPr="006A7656">
        <w:noBreakHyphen/>
      </w:r>
      <w:r w:rsidRPr="006A7656">
        <w:rPr>
          <w:noProof/>
        </w:rPr>
        <w:t>5</w:t>
      </w:r>
      <w:r w:rsidRPr="006A7656">
        <w:fldChar w:fldCharType="end"/>
      </w:r>
      <w:r w:rsidRPr="006A7656">
        <w:t>).</w:t>
      </w:r>
      <w:proofErr w:type="gramEnd"/>
      <w:r w:rsidRPr="006A7656">
        <w:t xml:space="preserve"> These values are </w:t>
      </w:r>
      <w:ins w:id="836" w:author="Erik Hedlin" w:date="2020-10-19T16:37:00Z">
        <w:r w:rsidR="009E6165">
          <w:t xml:space="preserve">substantial increases from </w:t>
        </w:r>
      </w:ins>
      <w:del w:id="837" w:author="Erik Hedlin" w:date="2020-10-19T16:37:00Z">
        <w:r w:rsidRPr="006A7656" w:rsidDel="009E6165">
          <w:delText xml:space="preserve">within the range calculated for all survey years combined </w:delText>
        </w:r>
      </w:del>
      <w:ins w:id="838" w:author="Erik Hedlin" w:date="2020-10-19T16:37:00Z">
        <w:r w:rsidR="009E6165">
          <w:t>previous years</w:t>
        </w:r>
      </w:ins>
      <w:ins w:id="839" w:author="Erik Hedlin" w:date="2020-10-19T16:40:00Z">
        <w:r w:rsidR="009E6165">
          <w:t xml:space="preserve"> </w:t>
        </w:r>
      </w:ins>
      <w:r w:rsidRPr="006A7656">
        <w:t>(</w:t>
      </w:r>
      <w:del w:id="840" w:author="Erik Hedlin" w:date="2020-10-19T16:38:00Z">
        <w:r w:rsidRPr="006A7656" w:rsidDel="009E6165">
          <w:delText xml:space="preserve">0.76±1.19 </w:delText>
        </w:r>
      </w:del>
      <w:ins w:id="841" w:author="Erik Hedlin" w:date="2020-10-19T16:38:00Z">
        <w:r w:rsidR="009E6165">
          <w:t>0.9</w:t>
        </w:r>
      </w:ins>
      <w:ins w:id="842" w:author="Erik Hedlin" w:date="2020-10-19T16:39:00Z">
        <w:r w:rsidR="009E6165">
          <w:t>0</w:t>
        </w:r>
      </w:ins>
      <w:ins w:id="843" w:author="Erik Hedlin" w:date="2020-10-19T16:38:00Z">
        <w:r w:rsidR="009E6165">
          <w:t xml:space="preserve"> greater than the 9 year mean </w:t>
        </w:r>
      </w:ins>
      <w:del w:id="844" w:author="Erik Hedlin" w:date="2020-10-19T16:38:00Z">
        <w:r w:rsidRPr="006A7656" w:rsidDel="009E6165">
          <w:delText xml:space="preserve">to </w:delText>
        </w:r>
      </w:del>
      <w:ins w:id="845" w:author="Erik Hedlin" w:date="2020-10-19T16:38:00Z">
        <w:r w:rsidR="009E6165">
          <w:t xml:space="preserve">for </w:t>
        </w:r>
      </w:ins>
      <w:del w:id="846" w:author="Erik Hedlin" w:date="2020-10-19T16:38:00Z">
        <w:r w:rsidRPr="006A7656" w:rsidDel="009E6165">
          <w:delText xml:space="preserve">2.38±1.60 for </w:delText>
        </w:r>
      </w:del>
      <w:r w:rsidRPr="006A7656">
        <w:t>Peregrine Falcons, and 0.</w:t>
      </w:r>
      <w:del w:id="847" w:author="Erik Hedlin" w:date="2020-10-19T16:39:00Z">
        <w:r w:rsidRPr="006A7656" w:rsidDel="009E6165">
          <w:delText xml:space="preserve">0 </w:delText>
        </w:r>
      </w:del>
      <w:proofErr w:type="gramStart"/>
      <w:ins w:id="848" w:author="Erik Hedlin" w:date="2020-10-19T16:39:00Z">
        <w:r w:rsidR="009E6165">
          <w:t>98</w:t>
        </w:r>
        <w:r w:rsidR="009E6165" w:rsidRPr="006A7656">
          <w:t xml:space="preserve"> </w:t>
        </w:r>
      </w:ins>
      <w:del w:id="849" w:author="Erik Hedlin" w:date="2020-10-19T16:39:00Z">
        <w:r w:rsidRPr="006A7656" w:rsidDel="009E6165">
          <w:delText xml:space="preserve">to 2.3±1.24 </w:delText>
        </w:r>
      </w:del>
      <w:ins w:id="850" w:author="Erik Hedlin" w:date="2020-10-19T16:40:00Z">
        <w:r w:rsidR="009E6165">
          <w:t xml:space="preserve">higher </w:t>
        </w:r>
      </w:ins>
      <w:r w:rsidRPr="006A7656">
        <w:t>for Rough-legged Hawks).</w:t>
      </w:r>
      <w:proofErr w:type="gramEnd"/>
      <w:r w:rsidRPr="006A7656">
        <w:t xml:space="preserve"> </w:t>
      </w:r>
      <w:del w:id="851" w:author="Erik Hedlin" w:date="2020-10-19T16:40:00Z">
        <w:r w:rsidRPr="006A7656" w:rsidDel="009E6165">
          <w:delText>It should be noted that although productivity was within the range of values calculated annually from 2012 to 2019, the count of nestlings (Total Production) should be evaluated in conjunction with mean brood size. The count of nestlings for Peregrine Falcons and Rough-legged Hawks at fully surveyed nesting territories in 2019 was 66 and 5 nestlings, respectively.</w:delText>
        </w:r>
      </w:del>
      <w:ins w:id="852" w:author="Erik Hedlin" w:date="2020-10-19T16:40:00Z">
        <w:r w:rsidR="009E6165">
          <w:t>These increases are further reflected in the total nestling count at the pop</w:t>
        </w:r>
      </w:ins>
      <w:ins w:id="853" w:author="Erik Hedlin" w:date="2020-10-19T16:41:00Z">
        <w:r w:rsidR="009E6165">
          <w:t xml:space="preserve">ulation level where Peregrines produced the second highest </w:t>
        </w:r>
      </w:ins>
      <w:ins w:id="854" w:author="Erik Hedlin" w:date="2020-10-20T11:16:00Z">
        <w:r w:rsidR="00F83B05">
          <w:t>number</w:t>
        </w:r>
      </w:ins>
      <w:ins w:id="855" w:author="Erik Hedlin" w:date="2020-10-19T16:41:00Z">
        <w:r w:rsidR="009E6165">
          <w:t xml:space="preserve"> of nestlings observed in the past 9 years, and Rough-legged hawks produced 27 more nestlings than </w:t>
        </w:r>
      </w:ins>
      <w:ins w:id="856" w:author="Erik Hedlin" w:date="2020-10-19T16:42:00Z">
        <w:r w:rsidR="009E6165">
          <w:t xml:space="preserve">the highest year recorded. </w:t>
        </w:r>
      </w:ins>
    </w:p>
    <w:p w14:paraId="0077A12B" w14:textId="77777777" w:rsidR="00DF37B5" w:rsidRPr="006A7656" w:rsidRDefault="00DF37B5" w:rsidP="00DF37B5">
      <w:pPr>
        <w:pStyle w:val="Caption"/>
        <w:keepNext/>
      </w:pPr>
      <w:bookmarkStart w:id="857" w:name="_Ref27990916"/>
      <w:bookmarkStart w:id="858" w:name="_Toc25132262"/>
      <w:bookmarkStart w:id="859" w:name="_Toc45116160"/>
      <w:r w:rsidRPr="006A7656">
        <w:t>Tabl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Table \* ARABIC \s 1 </w:instrText>
      </w:r>
      <w:r w:rsidRPr="006A7656">
        <w:rPr>
          <w:noProof/>
        </w:rPr>
        <w:fldChar w:fldCharType="separate"/>
      </w:r>
      <w:r w:rsidRPr="006A7656">
        <w:rPr>
          <w:noProof/>
        </w:rPr>
        <w:t>5</w:t>
      </w:r>
      <w:r w:rsidRPr="006A7656">
        <w:rPr>
          <w:noProof/>
        </w:rPr>
        <w:fldChar w:fldCharType="end"/>
      </w:r>
      <w:bookmarkEnd w:id="857"/>
      <w:r w:rsidRPr="006A7656">
        <w:tab/>
        <w:t>Mean brood size for Peregrine Falcons and Rough-legged Hawks within the Raptor Monitoring Area from 2011 – 2019 for fully surveyed sites.</w:t>
      </w:r>
      <w:bookmarkEnd w:id="858"/>
      <w:bookmarkEnd w:id="859"/>
    </w:p>
    <w:tbl>
      <w:tblPr>
        <w:tblStyle w:val="EDIShaded7"/>
        <w:tblW w:w="10632" w:type="dxa"/>
        <w:tblLayout w:type="fixed"/>
        <w:tblLook w:val="04A0" w:firstRow="1" w:lastRow="0" w:firstColumn="1" w:lastColumn="0" w:noHBand="0" w:noVBand="1"/>
        <w:tblPrChange w:id="860" w:author="Erik Hedlin" w:date="2020-10-19T16:36:00Z">
          <w:tblPr>
            <w:tblStyle w:val="EDIShaded7"/>
            <w:tblW w:w="10604" w:type="dxa"/>
            <w:tblLayout w:type="fixed"/>
            <w:tblLook w:val="04A0" w:firstRow="1" w:lastRow="0" w:firstColumn="1" w:lastColumn="0" w:noHBand="0" w:noVBand="1"/>
          </w:tblPr>
        </w:tblPrChange>
      </w:tblPr>
      <w:tblGrid>
        <w:gridCol w:w="519"/>
        <w:gridCol w:w="1270"/>
        <w:gridCol w:w="520"/>
        <w:gridCol w:w="462"/>
        <w:gridCol w:w="983"/>
        <w:gridCol w:w="982"/>
        <w:gridCol w:w="983"/>
        <w:gridCol w:w="982"/>
        <w:gridCol w:w="983"/>
        <w:gridCol w:w="982"/>
        <w:gridCol w:w="983"/>
        <w:gridCol w:w="955"/>
        <w:gridCol w:w="28"/>
        <w:tblGridChange w:id="861">
          <w:tblGrid>
            <w:gridCol w:w="519"/>
            <w:gridCol w:w="1"/>
            <w:gridCol w:w="1269"/>
            <w:gridCol w:w="520"/>
            <w:gridCol w:w="462"/>
            <w:gridCol w:w="983"/>
            <w:gridCol w:w="982"/>
            <w:gridCol w:w="983"/>
            <w:gridCol w:w="739"/>
            <w:gridCol w:w="243"/>
            <w:gridCol w:w="983"/>
            <w:gridCol w:w="982"/>
            <w:gridCol w:w="983"/>
            <w:gridCol w:w="955"/>
            <w:gridCol w:w="28"/>
          </w:tblGrid>
        </w:tblGridChange>
      </w:tblGrid>
      <w:tr w:rsidR="00E10515" w:rsidRPr="00C4635C" w14:paraId="6D7ED5F5" w14:textId="77777777" w:rsidTr="009E6165">
        <w:trPr>
          <w:cnfStyle w:val="100000000000" w:firstRow="1" w:lastRow="0" w:firstColumn="0" w:lastColumn="0" w:oddVBand="0" w:evenVBand="0" w:oddHBand="0" w:evenHBand="0" w:firstRowFirstColumn="0" w:firstRowLastColumn="0" w:lastRowFirstColumn="0" w:lastRowLastColumn="0"/>
          <w:cantSplit/>
          <w:trHeight w:val="305"/>
          <w:tblHeader/>
          <w:trPrChange w:id="862" w:author="Erik Hedlin" w:date="2020-10-19T16:36:00Z">
            <w:trPr>
              <w:gridAfter w:val="0"/>
              <w:wAfter w:w="4146" w:type="dxa"/>
              <w:cantSplit/>
              <w:trHeight w:val="305"/>
              <w:tblHeader/>
            </w:trPr>
          </w:trPrChange>
        </w:trPr>
        <w:tc>
          <w:tcPr>
            <w:tcW w:w="1789" w:type="dxa"/>
            <w:gridSpan w:val="2"/>
            <w:vMerge w:val="restart"/>
            <w:tcBorders>
              <w:top w:val="single" w:sz="12" w:space="0" w:color="auto"/>
              <w:left w:val="single" w:sz="4" w:space="0" w:color="auto"/>
              <w:bottom w:val="nil"/>
            </w:tcBorders>
            <w:shd w:val="clear" w:color="auto" w:fill="F2F2F2" w:themeFill="background1" w:themeFillShade="F2"/>
            <w:tcPrChange w:id="863" w:author="Erik Hedlin" w:date="2020-10-19T16:36:00Z">
              <w:tcPr>
                <w:tcW w:w="1789" w:type="dxa"/>
                <w:gridSpan w:val="3"/>
                <w:vMerge w:val="restart"/>
                <w:tcBorders>
                  <w:top w:val="single" w:sz="12" w:space="0" w:color="auto"/>
                  <w:bottom w:val="nil"/>
                </w:tcBorders>
              </w:tcPr>
            </w:tcPrChange>
          </w:tcPr>
          <w:p w14:paraId="086E9A9C" w14:textId="77777777" w:rsidR="00E10515" w:rsidRPr="006A7656" w:rsidRDefault="00E10515" w:rsidP="008A1C71">
            <w:pPr>
              <w:spacing w:after="0"/>
              <w:cnfStyle w:val="100000000000" w:firstRow="1" w:lastRow="0" w:firstColumn="0" w:lastColumn="0" w:oddVBand="0" w:evenVBand="0" w:oddHBand="0" w:evenHBand="0" w:firstRowFirstColumn="0" w:firstRowLastColumn="0" w:lastRowFirstColumn="0" w:lastRowLastColumn="0"/>
              <w:rPr>
                <w:b/>
              </w:rPr>
            </w:pPr>
          </w:p>
        </w:tc>
        <w:tc>
          <w:tcPr>
            <w:tcW w:w="520" w:type="dxa"/>
            <w:tcBorders>
              <w:top w:val="single" w:sz="12" w:space="0" w:color="auto"/>
              <w:bottom w:val="nil"/>
            </w:tcBorders>
            <w:shd w:val="clear" w:color="auto" w:fill="F2F2F2" w:themeFill="background1" w:themeFillShade="F2"/>
            <w:tcPrChange w:id="864" w:author="Erik Hedlin" w:date="2020-10-19T16:36:00Z">
              <w:tcPr>
                <w:tcW w:w="520" w:type="dxa"/>
                <w:tcBorders>
                  <w:top w:val="single" w:sz="12" w:space="0" w:color="auto"/>
                  <w:bottom w:val="nil"/>
                </w:tcBorders>
              </w:tcPr>
            </w:tcPrChange>
          </w:tcPr>
          <w:p w14:paraId="7B156010" w14:textId="77777777" w:rsidR="00E10515" w:rsidRPr="00E10515"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b/>
                <w:rPrChange w:id="865" w:author="Erik Hedlin" w:date="2020-10-19T16:24:00Z">
                  <w:rPr>
                    <w:b/>
                    <w:highlight w:val="yellow"/>
                  </w:rPr>
                </w:rPrChange>
              </w:rPr>
            </w:pPr>
          </w:p>
        </w:tc>
        <w:tc>
          <w:tcPr>
            <w:tcW w:w="8323" w:type="dxa"/>
            <w:gridSpan w:val="10"/>
            <w:tcBorders>
              <w:top w:val="single" w:sz="12" w:space="0" w:color="auto"/>
              <w:bottom w:val="nil"/>
              <w:right w:val="single" w:sz="4" w:space="0" w:color="auto"/>
            </w:tcBorders>
            <w:shd w:val="clear" w:color="auto" w:fill="F2F2F2" w:themeFill="background1" w:themeFillShade="F2"/>
            <w:tcPrChange w:id="866" w:author="Erik Hedlin" w:date="2020-10-19T16:36:00Z">
              <w:tcPr>
                <w:tcW w:w="4149" w:type="dxa"/>
                <w:gridSpan w:val="5"/>
                <w:tcBorders>
                  <w:top w:val="single" w:sz="12" w:space="0" w:color="auto"/>
                  <w:bottom w:val="nil"/>
                  <w:right w:val="single" w:sz="4" w:space="0" w:color="auto"/>
                </w:tcBorders>
              </w:tcPr>
            </w:tcPrChange>
          </w:tcPr>
          <w:p w14:paraId="162DF7B1" w14:textId="39793C91" w:rsidR="00E10515" w:rsidRPr="006A7656" w:rsidRDefault="00E10515" w:rsidP="008A1C71">
            <w:pPr>
              <w:spacing w:after="0"/>
              <w:jc w:val="center"/>
              <w:cnfStyle w:val="100000000000" w:firstRow="1" w:lastRow="0" w:firstColumn="0" w:lastColumn="0" w:oddVBand="0" w:evenVBand="0" w:oddHBand="0" w:evenHBand="0" w:firstRowFirstColumn="0" w:firstRowLastColumn="0" w:lastRowFirstColumn="0" w:lastRowLastColumn="0"/>
              <w:rPr>
                <w:b/>
              </w:rPr>
            </w:pPr>
            <w:r w:rsidRPr="006A7656">
              <w:rPr>
                <w:b/>
              </w:rPr>
              <w:t>PEFA</w:t>
            </w:r>
          </w:p>
        </w:tc>
      </w:tr>
      <w:tr w:rsidR="00975776" w:rsidRPr="00C4635C" w14:paraId="371F487D" w14:textId="77777777" w:rsidTr="009E6165">
        <w:trPr>
          <w:cnfStyle w:val="100000000000" w:firstRow="1" w:lastRow="0" w:firstColumn="0" w:lastColumn="0" w:oddVBand="0" w:evenVBand="0" w:oddHBand="0" w:evenHBand="0" w:firstRowFirstColumn="0" w:firstRowLastColumn="0" w:lastRowFirstColumn="0" w:lastRowLastColumn="0"/>
          <w:cantSplit/>
          <w:trHeight w:val="630"/>
          <w:tblHeader/>
        </w:trPr>
        <w:tc>
          <w:tcPr>
            <w:tcW w:w="1789" w:type="dxa"/>
            <w:gridSpan w:val="2"/>
            <w:vMerge/>
            <w:tcBorders>
              <w:top w:val="nil"/>
              <w:left w:val="single" w:sz="4" w:space="0" w:color="auto"/>
            </w:tcBorders>
          </w:tcPr>
          <w:p w14:paraId="35E31177" w14:textId="77777777" w:rsidR="00E10515" w:rsidRPr="006A7656" w:rsidRDefault="00E10515" w:rsidP="00E10515">
            <w:pPr>
              <w:spacing w:after="0"/>
              <w:rPr>
                <w:b/>
              </w:rPr>
            </w:pPr>
          </w:p>
        </w:tc>
        <w:tc>
          <w:tcPr>
            <w:tcW w:w="982" w:type="dxa"/>
            <w:gridSpan w:val="2"/>
            <w:tcBorders>
              <w:top w:val="nil"/>
            </w:tcBorders>
            <w:textDirection w:val="btLr"/>
          </w:tcPr>
          <w:p w14:paraId="6321C6A3" w14:textId="77777777" w:rsidR="00E10515" w:rsidRPr="006A7656" w:rsidRDefault="00E10515" w:rsidP="00E10515">
            <w:pPr>
              <w:spacing w:after="0"/>
              <w:ind w:left="113" w:right="113"/>
              <w:jc w:val="center"/>
              <w:rPr>
                <w:b/>
                <w:sz w:val="18"/>
              </w:rPr>
            </w:pPr>
            <w:r w:rsidRPr="006A7656">
              <w:rPr>
                <w:b/>
                <w:sz w:val="18"/>
              </w:rPr>
              <w:t>2012</w:t>
            </w:r>
          </w:p>
        </w:tc>
        <w:tc>
          <w:tcPr>
            <w:tcW w:w="983" w:type="dxa"/>
            <w:tcBorders>
              <w:top w:val="nil"/>
            </w:tcBorders>
            <w:shd w:val="clear" w:color="auto" w:fill="F2F2F2" w:themeFill="background1" w:themeFillShade="F2"/>
            <w:textDirection w:val="btLr"/>
          </w:tcPr>
          <w:p w14:paraId="21CE5533" w14:textId="77777777" w:rsidR="00E10515" w:rsidRPr="006A7656" w:rsidRDefault="00E10515" w:rsidP="00E10515">
            <w:pPr>
              <w:spacing w:after="0"/>
              <w:ind w:left="113" w:right="113"/>
              <w:jc w:val="center"/>
              <w:rPr>
                <w:b/>
                <w:sz w:val="18"/>
              </w:rPr>
            </w:pPr>
            <w:r w:rsidRPr="006A7656">
              <w:rPr>
                <w:b/>
                <w:sz w:val="18"/>
              </w:rPr>
              <w:t>2013</w:t>
            </w:r>
          </w:p>
        </w:tc>
        <w:tc>
          <w:tcPr>
            <w:tcW w:w="982" w:type="dxa"/>
            <w:tcBorders>
              <w:top w:val="nil"/>
            </w:tcBorders>
            <w:textDirection w:val="btLr"/>
          </w:tcPr>
          <w:p w14:paraId="03A75448" w14:textId="77777777" w:rsidR="00E10515" w:rsidRPr="006A7656" w:rsidRDefault="00E10515" w:rsidP="00E10515">
            <w:pPr>
              <w:spacing w:after="0"/>
              <w:ind w:left="113" w:right="113"/>
              <w:jc w:val="center"/>
              <w:rPr>
                <w:b/>
                <w:sz w:val="18"/>
              </w:rPr>
            </w:pPr>
            <w:r w:rsidRPr="006A7656">
              <w:rPr>
                <w:b/>
                <w:sz w:val="18"/>
              </w:rPr>
              <w:t>2014</w:t>
            </w:r>
          </w:p>
        </w:tc>
        <w:tc>
          <w:tcPr>
            <w:tcW w:w="983" w:type="dxa"/>
            <w:tcBorders>
              <w:top w:val="nil"/>
            </w:tcBorders>
            <w:shd w:val="clear" w:color="auto" w:fill="F2F2F2" w:themeFill="background1" w:themeFillShade="F2"/>
            <w:textDirection w:val="btLr"/>
          </w:tcPr>
          <w:p w14:paraId="4558FDF6" w14:textId="77777777" w:rsidR="00E10515" w:rsidRPr="006A7656" w:rsidRDefault="00E10515" w:rsidP="00E10515">
            <w:pPr>
              <w:spacing w:after="0"/>
              <w:ind w:left="113" w:right="113"/>
              <w:jc w:val="center"/>
              <w:rPr>
                <w:b/>
                <w:sz w:val="18"/>
              </w:rPr>
            </w:pPr>
            <w:r w:rsidRPr="006A7656">
              <w:rPr>
                <w:b/>
                <w:sz w:val="18"/>
              </w:rPr>
              <w:t>2015</w:t>
            </w:r>
          </w:p>
        </w:tc>
        <w:tc>
          <w:tcPr>
            <w:tcW w:w="982" w:type="dxa"/>
            <w:tcBorders>
              <w:top w:val="nil"/>
              <w:right w:val="nil"/>
            </w:tcBorders>
            <w:textDirection w:val="btLr"/>
          </w:tcPr>
          <w:p w14:paraId="02139BDD" w14:textId="77777777" w:rsidR="00E10515" w:rsidRPr="006A7656" w:rsidRDefault="00E10515" w:rsidP="00E10515">
            <w:pPr>
              <w:spacing w:after="0"/>
              <w:ind w:left="113" w:right="113"/>
              <w:jc w:val="center"/>
              <w:rPr>
                <w:b/>
                <w:sz w:val="18"/>
              </w:rPr>
            </w:pPr>
            <w:r w:rsidRPr="006A7656">
              <w:rPr>
                <w:b/>
                <w:sz w:val="18"/>
              </w:rPr>
              <w:t>2016</w:t>
            </w:r>
          </w:p>
        </w:tc>
        <w:tc>
          <w:tcPr>
            <w:tcW w:w="983" w:type="dxa"/>
            <w:tcBorders>
              <w:top w:val="nil"/>
              <w:left w:val="nil"/>
              <w:right w:val="nil"/>
            </w:tcBorders>
            <w:shd w:val="clear" w:color="auto" w:fill="F2F2F2" w:themeFill="background1" w:themeFillShade="F2"/>
            <w:textDirection w:val="btLr"/>
          </w:tcPr>
          <w:p w14:paraId="454F2A6D" w14:textId="77777777" w:rsidR="00E10515" w:rsidRPr="006A7656" w:rsidRDefault="00E10515" w:rsidP="00E10515">
            <w:pPr>
              <w:spacing w:after="0"/>
              <w:ind w:left="113" w:right="113"/>
              <w:jc w:val="center"/>
              <w:rPr>
                <w:b/>
                <w:sz w:val="18"/>
              </w:rPr>
            </w:pPr>
            <w:r w:rsidRPr="006A7656">
              <w:rPr>
                <w:b/>
                <w:sz w:val="18"/>
              </w:rPr>
              <w:t>2017</w:t>
            </w:r>
          </w:p>
        </w:tc>
        <w:tc>
          <w:tcPr>
            <w:tcW w:w="982" w:type="dxa"/>
            <w:tcBorders>
              <w:top w:val="nil"/>
              <w:left w:val="nil"/>
              <w:right w:val="nil"/>
            </w:tcBorders>
            <w:textDirection w:val="btLr"/>
          </w:tcPr>
          <w:p w14:paraId="091B79D6" w14:textId="77777777" w:rsidR="00E10515" w:rsidRPr="006A7656" w:rsidRDefault="00E10515" w:rsidP="00E10515">
            <w:pPr>
              <w:spacing w:after="0"/>
              <w:ind w:left="113" w:right="113"/>
              <w:jc w:val="center"/>
              <w:rPr>
                <w:b/>
                <w:sz w:val="18"/>
              </w:rPr>
            </w:pPr>
            <w:r w:rsidRPr="006A7656">
              <w:rPr>
                <w:b/>
                <w:sz w:val="18"/>
              </w:rPr>
              <w:t>2018</w:t>
            </w:r>
          </w:p>
        </w:tc>
        <w:tc>
          <w:tcPr>
            <w:tcW w:w="983" w:type="dxa"/>
            <w:tcBorders>
              <w:top w:val="nil"/>
              <w:left w:val="nil"/>
              <w:right w:val="nil"/>
            </w:tcBorders>
            <w:shd w:val="clear" w:color="auto" w:fill="F2F2F2" w:themeFill="background1" w:themeFillShade="F2"/>
            <w:textDirection w:val="btLr"/>
          </w:tcPr>
          <w:p w14:paraId="42B44D2C" w14:textId="2430634F" w:rsidR="00E10515" w:rsidRPr="00E10515" w:rsidRDefault="00E10515" w:rsidP="00E10515">
            <w:pPr>
              <w:spacing w:after="0"/>
              <w:ind w:left="113" w:right="113"/>
              <w:jc w:val="center"/>
              <w:rPr>
                <w:b/>
                <w:sz w:val="18"/>
                <w:rPrChange w:id="867" w:author="Erik Hedlin" w:date="2020-10-19T16:24:00Z">
                  <w:rPr>
                    <w:b/>
                    <w:sz w:val="18"/>
                    <w:highlight w:val="yellow"/>
                  </w:rPr>
                </w:rPrChange>
              </w:rPr>
            </w:pPr>
            <w:ins w:id="868" w:author="Erik Hedlin" w:date="2020-10-19T16:26:00Z">
              <w:r w:rsidRPr="00800BE1">
                <w:rPr>
                  <w:b/>
                  <w:sz w:val="18"/>
                </w:rPr>
                <w:t>2019</w:t>
              </w:r>
            </w:ins>
          </w:p>
        </w:tc>
        <w:tc>
          <w:tcPr>
            <w:tcW w:w="983" w:type="dxa"/>
            <w:gridSpan w:val="2"/>
            <w:tcBorders>
              <w:top w:val="nil"/>
              <w:left w:val="nil"/>
              <w:right w:val="single" w:sz="4" w:space="0" w:color="auto"/>
            </w:tcBorders>
            <w:textDirection w:val="btLr"/>
          </w:tcPr>
          <w:p w14:paraId="7E1DAFE0" w14:textId="267415B1" w:rsidR="00E10515" w:rsidRPr="006A7656" w:rsidRDefault="00E10515" w:rsidP="00E10515">
            <w:pPr>
              <w:spacing w:after="0"/>
              <w:ind w:left="113" w:right="113"/>
              <w:jc w:val="center"/>
              <w:rPr>
                <w:b/>
                <w:sz w:val="18"/>
              </w:rPr>
            </w:pPr>
            <w:del w:id="869" w:author="Erik Hedlin" w:date="2020-10-19T16:26:00Z">
              <w:r w:rsidRPr="006A7656" w:rsidDel="00E10515">
                <w:rPr>
                  <w:b/>
                  <w:sz w:val="18"/>
                </w:rPr>
                <w:delText>2019</w:delText>
              </w:r>
            </w:del>
            <w:ins w:id="870" w:author="Erik Hedlin" w:date="2020-10-19T16:26:00Z">
              <w:r>
                <w:rPr>
                  <w:b/>
                  <w:sz w:val="18"/>
                </w:rPr>
                <w:t>2020</w:t>
              </w:r>
            </w:ins>
          </w:p>
        </w:tc>
      </w:tr>
      <w:tr w:rsidR="00975776" w:rsidRPr="00C4635C" w14:paraId="05D4AB51" w14:textId="77777777" w:rsidTr="009E6165">
        <w:trPr>
          <w:cnfStyle w:val="000000100000" w:firstRow="0" w:lastRow="0" w:firstColumn="0" w:lastColumn="0" w:oddVBand="0" w:evenVBand="0" w:oddHBand="1" w:evenHBand="0" w:firstRowFirstColumn="0" w:firstRowLastColumn="0" w:lastRowFirstColumn="0" w:lastRowLastColumn="0"/>
          <w:cantSplit/>
          <w:trHeight w:val="305"/>
        </w:trPr>
        <w:tc>
          <w:tcPr>
            <w:tcW w:w="1789" w:type="dxa"/>
            <w:gridSpan w:val="2"/>
            <w:tcBorders>
              <w:top w:val="single" w:sz="4" w:space="0" w:color="auto"/>
              <w:left w:val="single" w:sz="4" w:space="0" w:color="auto"/>
              <w:bottom w:val="nil"/>
            </w:tcBorders>
            <w:shd w:val="clear" w:color="auto" w:fill="F2F2F2" w:themeFill="background1" w:themeFillShade="F2"/>
            <w:tcMar>
              <w:left w:w="0" w:type="dxa"/>
              <w:right w:w="0" w:type="dxa"/>
            </w:tcMar>
          </w:tcPr>
          <w:p w14:paraId="462CB8D4" w14:textId="77777777" w:rsidR="00E10515" w:rsidRPr="006A7656" w:rsidRDefault="00E10515" w:rsidP="00E10515">
            <w:pPr>
              <w:pStyle w:val="TableText"/>
            </w:pPr>
            <w:r w:rsidRPr="006A7656">
              <w:t>Mean brood size ± SD</w:t>
            </w:r>
          </w:p>
        </w:tc>
        <w:tc>
          <w:tcPr>
            <w:tcW w:w="982" w:type="dxa"/>
            <w:gridSpan w:val="2"/>
            <w:tcBorders>
              <w:top w:val="single" w:sz="4" w:space="0" w:color="auto"/>
              <w:left w:val="nil"/>
              <w:bottom w:val="nil"/>
              <w:right w:val="nil"/>
            </w:tcBorders>
            <w:shd w:val="clear" w:color="auto" w:fill="auto"/>
            <w:tcMar>
              <w:left w:w="43" w:type="dxa"/>
              <w:right w:w="43" w:type="dxa"/>
            </w:tcMar>
          </w:tcPr>
          <w:p w14:paraId="3CBB798D" w14:textId="77777777" w:rsidR="00E10515" w:rsidRPr="006A7656" w:rsidRDefault="00E10515" w:rsidP="00E10515">
            <w:pPr>
              <w:pStyle w:val="TableText"/>
              <w:jc w:val="center"/>
              <w:rPr>
                <w:sz w:val="18"/>
                <w:szCs w:val="18"/>
              </w:rPr>
            </w:pPr>
            <w:r w:rsidRPr="006A7656">
              <w:rPr>
                <w:rFonts w:cs="Calibri"/>
                <w:color w:val="000000"/>
                <w:sz w:val="18"/>
                <w:szCs w:val="18"/>
              </w:rPr>
              <w:t>0.76±1.19</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
          <w:p w14:paraId="7F32FC92" w14:textId="77777777" w:rsidR="00E10515" w:rsidRPr="006A7656" w:rsidRDefault="00E10515" w:rsidP="00E10515">
            <w:pPr>
              <w:pStyle w:val="TableText"/>
              <w:jc w:val="center"/>
              <w:rPr>
                <w:rFonts w:cs="Calibri"/>
                <w:color w:val="000000"/>
                <w:sz w:val="18"/>
                <w:szCs w:val="18"/>
              </w:rPr>
            </w:pPr>
            <w:r w:rsidRPr="006A7656">
              <w:rPr>
                <w:rFonts w:cs="Calibri"/>
                <w:color w:val="000000"/>
                <w:sz w:val="18"/>
                <w:szCs w:val="18"/>
              </w:rPr>
              <w:t>1.43±1.05</w:t>
            </w:r>
          </w:p>
        </w:tc>
        <w:tc>
          <w:tcPr>
            <w:tcW w:w="982" w:type="dxa"/>
            <w:tcBorders>
              <w:top w:val="single" w:sz="4" w:space="0" w:color="auto"/>
              <w:left w:val="nil"/>
              <w:bottom w:val="nil"/>
              <w:right w:val="nil"/>
            </w:tcBorders>
            <w:shd w:val="clear" w:color="auto" w:fill="auto"/>
            <w:tcMar>
              <w:left w:w="43" w:type="dxa"/>
              <w:right w:w="43" w:type="dxa"/>
            </w:tcMar>
          </w:tcPr>
          <w:p w14:paraId="621071E3" w14:textId="77777777" w:rsidR="00E10515" w:rsidRPr="006A7656" w:rsidRDefault="00E10515" w:rsidP="00E10515">
            <w:pPr>
              <w:pStyle w:val="TableText"/>
              <w:jc w:val="center"/>
              <w:rPr>
                <w:sz w:val="18"/>
                <w:szCs w:val="18"/>
              </w:rPr>
            </w:pPr>
            <w:r w:rsidRPr="006A7656">
              <w:rPr>
                <w:rFonts w:cs="Calibri"/>
                <w:color w:val="000000"/>
                <w:sz w:val="18"/>
                <w:szCs w:val="18"/>
              </w:rPr>
              <w:t>1.59±1.44</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
          <w:p w14:paraId="2BEDED41" w14:textId="77777777" w:rsidR="00E10515" w:rsidRPr="006A7656" w:rsidRDefault="00E10515" w:rsidP="00E10515">
            <w:pPr>
              <w:pStyle w:val="TableText"/>
              <w:jc w:val="center"/>
              <w:rPr>
                <w:sz w:val="18"/>
                <w:szCs w:val="18"/>
              </w:rPr>
            </w:pPr>
            <w:r w:rsidRPr="006A7656">
              <w:rPr>
                <w:rFonts w:cs="Calibri"/>
                <w:color w:val="000000"/>
                <w:sz w:val="18"/>
                <w:szCs w:val="18"/>
              </w:rPr>
              <w:t>1.98±1.18</w:t>
            </w:r>
          </w:p>
        </w:tc>
        <w:tc>
          <w:tcPr>
            <w:tcW w:w="982" w:type="dxa"/>
            <w:tcBorders>
              <w:top w:val="single" w:sz="4" w:space="0" w:color="auto"/>
              <w:left w:val="nil"/>
              <w:bottom w:val="nil"/>
              <w:right w:val="nil"/>
            </w:tcBorders>
            <w:shd w:val="clear" w:color="auto" w:fill="auto"/>
            <w:tcMar>
              <w:left w:w="43" w:type="dxa"/>
              <w:right w:w="43" w:type="dxa"/>
            </w:tcMar>
          </w:tcPr>
          <w:p w14:paraId="61B39DA5" w14:textId="77777777" w:rsidR="00E10515" w:rsidRPr="006A7656" w:rsidRDefault="00E10515" w:rsidP="00E10515">
            <w:pPr>
              <w:pStyle w:val="TableText"/>
              <w:jc w:val="center"/>
              <w:rPr>
                <w:sz w:val="18"/>
                <w:szCs w:val="18"/>
              </w:rPr>
            </w:pPr>
            <w:r w:rsidRPr="006A7656">
              <w:rPr>
                <w:rFonts w:cs="Calibri"/>
                <w:color w:val="000000"/>
                <w:sz w:val="18"/>
                <w:szCs w:val="18"/>
              </w:rPr>
              <w:t>2.38±1.60</w:t>
            </w:r>
          </w:p>
        </w:tc>
        <w:tc>
          <w:tcPr>
            <w:tcW w:w="983" w:type="dxa"/>
            <w:tcBorders>
              <w:top w:val="single" w:sz="4" w:space="0" w:color="auto"/>
              <w:left w:val="nil"/>
              <w:bottom w:val="nil"/>
              <w:right w:val="nil"/>
            </w:tcBorders>
            <w:shd w:val="clear" w:color="auto" w:fill="F2F2F2" w:themeFill="background1" w:themeFillShade="F2"/>
            <w:tcMar>
              <w:left w:w="43" w:type="dxa"/>
              <w:right w:w="43" w:type="dxa"/>
            </w:tcMar>
          </w:tcPr>
          <w:p w14:paraId="42B3A446" w14:textId="77777777" w:rsidR="00E10515" w:rsidRPr="006A7656" w:rsidRDefault="00E10515" w:rsidP="00E10515">
            <w:pPr>
              <w:pStyle w:val="TableText"/>
              <w:jc w:val="center"/>
              <w:rPr>
                <w:sz w:val="18"/>
                <w:szCs w:val="18"/>
              </w:rPr>
            </w:pPr>
            <w:r w:rsidRPr="006A7656">
              <w:rPr>
                <w:rFonts w:cs="Calibri"/>
                <w:color w:val="000000"/>
                <w:sz w:val="18"/>
                <w:szCs w:val="18"/>
              </w:rPr>
              <w:t>1.22±1.61</w:t>
            </w:r>
          </w:p>
        </w:tc>
        <w:tc>
          <w:tcPr>
            <w:tcW w:w="982" w:type="dxa"/>
            <w:tcBorders>
              <w:top w:val="single" w:sz="4" w:space="0" w:color="auto"/>
              <w:left w:val="nil"/>
              <w:bottom w:val="nil"/>
              <w:right w:val="nil"/>
            </w:tcBorders>
            <w:shd w:val="clear" w:color="auto" w:fill="auto"/>
            <w:tcMar>
              <w:left w:w="43" w:type="dxa"/>
              <w:right w:w="43" w:type="dxa"/>
            </w:tcMar>
          </w:tcPr>
          <w:p w14:paraId="00B1E966" w14:textId="77777777" w:rsidR="00E10515" w:rsidRPr="006A7656" w:rsidRDefault="00E10515" w:rsidP="00E10515">
            <w:pPr>
              <w:pStyle w:val="TableText"/>
              <w:jc w:val="center"/>
              <w:rPr>
                <w:sz w:val="18"/>
                <w:szCs w:val="18"/>
              </w:rPr>
            </w:pPr>
            <w:r w:rsidRPr="006A7656">
              <w:rPr>
                <w:rFonts w:cs="Calibri"/>
                <w:color w:val="000000"/>
                <w:sz w:val="18"/>
                <w:szCs w:val="18"/>
              </w:rPr>
              <w:t>0.94±1.20</w:t>
            </w:r>
          </w:p>
        </w:tc>
        <w:tc>
          <w:tcPr>
            <w:tcW w:w="983" w:type="dxa"/>
            <w:tcBorders>
              <w:top w:val="single" w:sz="4" w:space="0" w:color="auto"/>
              <w:left w:val="nil"/>
              <w:bottom w:val="nil"/>
              <w:right w:val="nil"/>
            </w:tcBorders>
            <w:shd w:val="clear" w:color="auto" w:fill="F2F2F2" w:themeFill="background1" w:themeFillShade="F2"/>
          </w:tcPr>
          <w:p w14:paraId="415B0A1F" w14:textId="6F5E896A" w:rsidR="00E10515" w:rsidRPr="00E10515" w:rsidRDefault="00E10515" w:rsidP="00E10515">
            <w:pPr>
              <w:pStyle w:val="TableText"/>
              <w:jc w:val="center"/>
              <w:rPr>
                <w:rFonts w:cs="Calibri"/>
                <w:color w:val="000000"/>
                <w:sz w:val="18"/>
                <w:szCs w:val="18"/>
                <w:rPrChange w:id="871" w:author="Erik Hedlin" w:date="2020-10-19T16:24:00Z">
                  <w:rPr>
                    <w:rFonts w:cs="Calibri"/>
                    <w:color w:val="000000"/>
                    <w:sz w:val="18"/>
                    <w:szCs w:val="18"/>
                    <w:highlight w:val="yellow"/>
                  </w:rPr>
                </w:rPrChange>
              </w:rPr>
            </w:pPr>
            <w:ins w:id="872" w:author="Erik Hedlin" w:date="2020-10-19T16:26:00Z">
              <w:r w:rsidRPr="00800BE1">
                <w:rPr>
                  <w:rFonts w:cs="Calibri"/>
                  <w:color w:val="000000"/>
                  <w:sz w:val="18"/>
                  <w:szCs w:val="18"/>
                </w:rPr>
                <w:t>1.53±1.22</w:t>
              </w:r>
            </w:ins>
          </w:p>
        </w:tc>
        <w:tc>
          <w:tcPr>
            <w:tcW w:w="983" w:type="dxa"/>
            <w:gridSpan w:val="2"/>
            <w:tcBorders>
              <w:top w:val="single" w:sz="4" w:space="0" w:color="auto"/>
              <w:left w:val="nil"/>
              <w:bottom w:val="nil"/>
              <w:right w:val="single" w:sz="4" w:space="0" w:color="auto"/>
            </w:tcBorders>
            <w:shd w:val="clear" w:color="auto" w:fill="auto"/>
            <w:tcMar>
              <w:left w:w="43" w:type="dxa"/>
              <w:right w:w="43" w:type="dxa"/>
            </w:tcMar>
          </w:tcPr>
          <w:p w14:paraId="4453AAF9" w14:textId="69F5E216" w:rsidR="00E10515" w:rsidRPr="006A7656" w:rsidRDefault="00E10515" w:rsidP="00E10515">
            <w:pPr>
              <w:pStyle w:val="TableText"/>
              <w:jc w:val="center"/>
              <w:rPr>
                <w:sz w:val="18"/>
                <w:szCs w:val="18"/>
              </w:rPr>
            </w:pPr>
            <w:ins w:id="873" w:author="Erik Hedlin" w:date="2020-10-19T16:27:00Z">
              <w:r>
                <w:rPr>
                  <w:rFonts w:cs="Calibri"/>
                  <w:color w:val="000000"/>
                  <w:sz w:val="18"/>
                  <w:szCs w:val="18"/>
                </w:rPr>
                <w:t>2.38</w:t>
              </w:r>
            </w:ins>
            <w:del w:id="874" w:author="Erik Hedlin" w:date="2020-10-19T16:27:00Z">
              <w:r w:rsidRPr="006A7656" w:rsidDel="00E10515">
                <w:rPr>
                  <w:rFonts w:cs="Calibri"/>
                  <w:color w:val="000000"/>
                  <w:sz w:val="18"/>
                  <w:szCs w:val="18"/>
                </w:rPr>
                <w:delText>1.53</w:delText>
              </w:r>
            </w:del>
            <w:r w:rsidRPr="006A7656">
              <w:rPr>
                <w:rFonts w:cs="Calibri"/>
                <w:color w:val="000000"/>
                <w:sz w:val="18"/>
                <w:szCs w:val="18"/>
              </w:rPr>
              <w:t>±1.</w:t>
            </w:r>
            <w:ins w:id="875" w:author="Erik Hedlin" w:date="2020-10-19T16:27:00Z">
              <w:r>
                <w:rPr>
                  <w:rFonts w:cs="Calibri"/>
                  <w:color w:val="000000"/>
                  <w:sz w:val="18"/>
                  <w:szCs w:val="18"/>
                </w:rPr>
                <w:t>01</w:t>
              </w:r>
            </w:ins>
            <w:del w:id="876" w:author="Erik Hedlin" w:date="2020-10-19T16:27:00Z">
              <w:r w:rsidRPr="006A7656" w:rsidDel="00E10515">
                <w:rPr>
                  <w:rFonts w:cs="Calibri"/>
                  <w:color w:val="000000"/>
                  <w:sz w:val="18"/>
                  <w:szCs w:val="18"/>
                </w:rPr>
                <w:delText>22</w:delText>
              </w:r>
            </w:del>
          </w:p>
        </w:tc>
      </w:tr>
      <w:tr w:rsidR="00975776" w:rsidRPr="00C4635C" w14:paraId="7960FA75" w14:textId="77777777" w:rsidTr="009E6165">
        <w:trPr>
          <w:cnfStyle w:val="000000010000" w:firstRow="0" w:lastRow="0" w:firstColumn="0" w:lastColumn="0" w:oddVBand="0" w:evenVBand="0" w:oddHBand="0" w:evenHBand="1" w:firstRowFirstColumn="0" w:firstRowLastColumn="0" w:lastRowFirstColumn="0" w:lastRowLastColumn="0"/>
          <w:cantSplit/>
          <w:trHeight w:val="305"/>
        </w:trPr>
        <w:tc>
          <w:tcPr>
            <w:tcW w:w="1789" w:type="dxa"/>
            <w:gridSpan w:val="2"/>
            <w:tcBorders>
              <w:top w:val="nil"/>
              <w:left w:val="single" w:sz="4" w:space="0" w:color="auto"/>
              <w:bottom w:val="single" w:sz="12" w:space="0" w:color="auto"/>
            </w:tcBorders>
            <w:tcMar>
              <w:left w:w="0" w:type="dxa"/>
              <w:right w:w="0" w:type="dxa"/>
            </w:tcMar>
          </w:tcPr>
          <w:p w14:paraId="4ABCF108" w14:textId="77777777" w:rsidR="00E10515" w:rsidRPr="006A7656" w:rsidRDefault="00E10515" w:rsidP="00E10515">
            <w:pPr>
              <w:pStyle w:val="TableText"/>
            </w:pPr>
            <w:r w:rsidRPr="006A7656">
              <w:t>Total production</w:t>
            </w:r>
          </w:p>
        </w:tc>
        <w:tc>
          <w:tcPr>
            <w:tcW w:w="982" w:type="dxa"/>
            <w:gridSpan w:val="2"/>
            <w:tcBorders>
              <w:top w:val="nil"/>
              <w:left w:val="nil"/>
              <w:bottom w:val="single" w:sz="12" w:space="0" w:color="auto"/>
              <w:right w:val="nil"/>
            </w:tcBorders>
            <w:shd w:val="clear" w:color="auto" w:fill="auto"/>
            <w:tcMar>
              <w:left w:w="43" w:type="dxa"/>
              <w:right w:w="43" w:type="dxa"/>
            </w:tcMar>
            <w:vAlign w:val="bottom"/>
          </w:tcPr>
          <w:p w14:paraId="4D7798FF" w14:textId="77777777" w:rsidR="00E10515" w:rsidRPr="006A7656" w:rsidRDefault="00E10515" w:rsidP="00E10515">
            <w:pPr>
              <w:pStyle w:val="TableText"/>
              <w:jc w:val="center"/>
              <w:rPr>
                <w:sz w:val="18"/>
                <w:szCs w:val="18"/>
              </w:rPr>
            </w:pPr>
            <w:r w:rsidRPr="006A7656">
              <w:rPr>
                <w:rFonts w:cs="Calibri"/>
                <w:color w:val="000000"/>
                <w:sz w:val="18"/>
                <w:szCs w:val="18"/>
              </w:rPr>
              <w:t>13</w:t>
            </w:r>
          </w:p>
        </w:tc>
        <w:tc>
          <w:tcPr>
            <w:tcW w:w="983" w:type="dxa"/>
            <w:tcBorders>
              <w:top w:val="nil"/>
              <w:left w:val="nil"/>
              <w:bottom w:val="single" w:sz="12" w:space="0" w:color="auto"/>
              <w:right w:val="nil"/>
            </w:tcBorders>
            <w:tcMar>
              <w:left w:w="43" w:type="dxa"/>
              <w:right w:w="43" w:type="dxa"/>
            </w:tcMar>
            <w:vAlign w:val="bottom"/>
          </w:tcPr>
          <w:p w14:paraId="0035475B" w14:textId="77777777" w:rsidR="00E10515" w:rsidRPr="006A7656" w:rsidRDefault="00E10515" w:rsidP="00E10515">
            <w:pPr>
              <w:pStyle w:val="TableText"/>
              <w:jc w:val="center"/>
              <w:rPr>
                <w:sz w:val="18"/>
                <w:szCs w:val="18"/>
              </w:rPr>
            </w:pPr>
            <w:r w:rsidRPr="006A7656">
              <w:rPr>
                <w:rFonts w:cs="Calibri"/>
                <w:color w:val="000000"/>
                <w:sz w:val="18"/>
                <w:szCs w:val="18"/>
              </w:rPr>
              <w:t>33</w:t>
            </w:r>
          </w:p>
        </w:tc>
        <w:tc>
          <w:tcPr>
            <w:tcW w:w="982"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E10515" w:rsidRPr="006A7656" w:rsidRDefault="00E10515" w:rsidP="00E10515">
            <w:pPr>
              <w:pStyle w:val="TableText"/>
              <w:jc w:val="center"/>
              <w:rPr>
                <w:sz w:val="18"/>
                <w:szCs w:val="18"/>
              </w:rPr>
            </w:pPr>
            <w:r w:rsidRPr="006A7656">
              <w:rPr>
                <w:rFonts w:cs="Calibri"/>
                <w:color w:val="000000"/>
                <w:sz w:val="18"/>
                <w:szCs w:val="18"/>
              </w:rPr>
              <w:t>65</w:t>
            </w:r>
          </w:p>
        </w:tc>
        <w:tc>
          <w:tcPr>
            <w:tcW w:w="983" w:type="dxa"/>
            <w:tcBorders>
              <w:top w:val="nil"/>
              <w:left w:val="nil"/>
              <w:bottom w:val="single" w:sz="12" w:space="0" w:color="auto"/>
              <w:right w:val="nil"/>
            </w:tcBorders>
            <w:tcMar>
              <w:left w:w="43" w:type="dxa"/>
              <w:right w:w="43" w:type="dxa"/>
            </w:tcMar>
            <w:vAlign w:val="bottom"/>
          </w:tcPr>
          <w:p w14:paraId="5512524E" w14:textId="77777777" w:rsidR="00E10515" w:rsidRPr="006A7656" w:rsidRDefault="00E10515" w:rsidP="00E10515">
            <w:pPr>
              <w:pStyle w:val="TableText"/>
              <w:jc w:val="center"/>
              <w:rPr>
                <w:sz w:val="18"/>
                <w:szCs w:val="18"/>
              </w:rPr>
            </w:pPr>
            <w:r w:rsidRPr="006A7656">
              <w:rPr>
                <w:rFonts w:cs="Calibri"/>
                <w:color w:val="000000"/>
                <w:sz w:val="18"/>
                <w:szCs w:val="18"/>
              </w:rPr>
              <w:t>95</w:t>
            </w:r>
          </w:p>
        </w:tc>
        <w:tc>
          <w:tcPr>
            <w:tcW w:w="982"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E10515" w:rsidRPr="006A7656" w:rsidRDefault="00E10515" w:rsidP="00E10515">
            <w:pPr>
              <w:pStyle w:val="TableText"/>
              <w:jc w:val="center"/>
              <w:rPr>
                <w:sz w:val="18"/>
                <w:szCs w:val="18"/>
              </w:rPr>
            </w:pPr>
            <w:r w:rsidRPr="006A7656">
              <w:rPr>
                <w:rFonts w:cs="Calibri"/>
                <w:color w:val="000000"/>
                <w:sz w:val="18"/>
                <w:szCs w:val="18"/>
              </w:rPr>
              <w:t>114</w:t>
            </w:r>
          </w:p>
        </w:tc>
        <w:tc>
          <w:tcPr>
            <w:tcW w:w="983" w:type="dxa"/>
            <w:tcBorders>
              <w:top w:val="nil"/>
              <w:left w:val="nil"/>
              <w:bottom w:val="single" w:sz="12" w:space="0" w:color="auto"/>
              <w:right w:val="nil"/>
            </w:tcBorders>
            <w:tcMar>
              <w:left w:w="43" w:type="dxa"/>
              <w:right w:w="43" w:type="dxa"/>
            </w:tcMar>
            <w:vAlign w:val="bottom"/>
          </w:tcPr>
          <w:p w14:paraId="16F820FD" w14:textId="77777777" w:rsidR="00E10515" w:rsidRPr="006A7656" w:rsidRDefault="00E10515" w:rsidP="00E10515">
            <w:pPr>
              <w:pStyle w:val="TableText"/>
              <w:jc w:val="center"/>
              <w:rPr>
                <w:sz w:val="18"/>
                <w:szCs w:val="18"/>
              </w:rPr>
            </w:pPr>
            <w:r w:rsidRPr="006A7656">
              <w:rPr>
                <w:rFonts w:cs="Calibri"/>
                <w:color w:val="000000"/>
                <w:sz w:val="18"/>
                <w:szCs w:val="18"/>
              </w:rPr>
              <w:t>61</w:t>
            </w:r>
          </w:p>
        </w:tc>
        <w:tc>
          <w:tcPr>
            <w:tcW w:w="982"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E10515" w:rsidRPr="006A7656" w:rsidRDefault="00E10515" w:rsidP="00E10515">
            <w:pPr>
              <w:pStyle w:val="TableText"/>
              <w:jc w:val="center"/>
              <w:rPr>
                <w:sz w:val="18"/>
                <w:szCs w:val="18"/>
              </w:rPr>
            </w:pPr>
            <w:r w:rsidRPr="006A7656">
              <w:rPr>
                <w:rFonts w:cs="Calibri"/>
                <w:color w:val="000000"/>
                <w:sz w:val="18"/>
                <w:szCs w:val="18"/>
              </w:rPr>
              <w:t>46</w:t>
            </w:r>
          </w:p>
        </w:tc>
        <w:tc>
          <w:tcPr>
            <w:tcW w:w="983" w:type="dxa"/>
            <w:tcBorders>
              <w:top w:val="nil"/>
              <w:left w:val="nil"/>
              <w:bottom w:val="single" w:sz="12" w:space="0" w:color="auto"/>
              <w:right w:val="nil"/>
            </w:tcBorders>
            <w:vAlign w:val="bottom"/>
          </w:tcPr>
          <w:p w14:paraId="04B8846B" w14:textId="18CA9ECC" w:rsidR="00E10515" w:rsidRPr="00E10515" w:rsidRDefault="00E10515" w:rsidP="00E10515">
            <w:pPr>
              <w:pStyle w:val="TableText"/>
              <w:jc w:val="center"/>
              <w:rPr>
                <w:rFonts w:cs="Calibri"/>
                <w:color w:val="000000"/>
                <w:sz w:val="18"/>
                <w:szCs w:val="18"/>
                <w:rPrChange w:id="877" w:author="Erik Hedlin" w:date="2020-10-19T16:24:00Z">
                  <w:rPr>
                    <w:rFonts w:cs="Calibri"/>
                    <w:color w:val="000000"/>
                    <w:sz w:val="18"/>
                    <w:szCs w:val="18"/>
                    <w:highlight w:val="yellow"/>
                  </w:rPr>
                </w:rPrChange>
              </w:rPr>
            </w:pPr>
            <w:ins w:id="878" w:author="Erik Hedlin" w:date="2020-10-19T16:26:00Z">
              <w:r w:rsidRPr="00800BE1">
                <w:rPr>
                  <w:rFonts w:cs="Calibri"/>
                  <w:color w:val="000000"/>
                  <w:sz w:val="18"/>
                  <w:szCs w:val="18"/>
                </w:rPr>
                <w:t>66</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
          <w:p w14:paraId="190FA733" w14:textId="1981E33C" w:rsidR="00E10515" w:rsidRPr="006A7656" w:rsidRDefault="00E10515" w:rsidP="00E10515">
            <w:pPr>
              <w:pStyle w:val="TableText"/>
              <w:jc w:val="center"/>
              <w:rPr>
                <w:sz w:val="18"/>
                <w:szCs w:val="18"/>
              </w:rPr>
            </w:pPr>
            <w:ins w:id="879" w:author="Erik Hedlin" w:date="2020-10-19T16:26:00Z">
              <w:r>
                <w:rPr>
                  <w:rFonts w:cs="Calibri"/>
                  <w:color w:val="000000"/>
                  <w:sz w:val="18"/>
                  <w:szCs w:val="18"/>
                </w:rPr>
                <w:t>112</w:t>
              </w:r>
            </w:ins>
            <w:del w:id="880" w:author="Erik Hedlin" w:date="2020-10-19T16:26:00Z">
              <w:r w:rsidRPr="006A7656" w:rsidDel="00E10515">
                <w:rPr>
                  <w:rFonts w:cs="Calibri"/>
                  <w:color w:val="000000"/>
                  <w:sz w:val="18"/>
                  <w:szCs w:val="18"/>
                </w:rPr>
                <w:delText>66</w:delText>
              </w:r>
            </w:del>
          </w:p>
        </w:tc>
      </w:tr>
      <w:tr w:rsidR="00E10515" w:rsidRPr="00C4635C" w14:paraId="6ADA8FD7" w14:textId="77777777" w:rsidTr="00E10515">
        <w:tblPrEx>
          <w:tblPrExChange w:id="881" w:author="Erik Hedlin" w:date="2020-10-19T16:26:00Z">
            <w:tblPrEx>
              <w:tblW w:w="10084" w:type="dxa"/>
            </w:tblPrEx>
          </w:tblPrExChange>
        </w:tblPrEx>
        <w:trPr>
          <w:gridAfter w:val="1"/>
          <w:cnfStyle w:val="000000100000" w:firstRow="0" w:lastRow="0" w:firstColumn="0" w:lastColumn="0" w:oddVBand="0" w:evenVBand="0" w:oddHBand="1" w:evenHBand="0" w:firstRowFirstColumn="0" w:firstRowLastColumn="0" w:lastRowFirstColumn="0" w:lastRowLastColumn="0"/>
          <w:wAfter w:w="28" w:type="dxa"/>
          <w:cantSplit/>
          <w:trHeight w:val="305"/>
          <w:trPrChange w:id="882" w:author="Erik Hedlin" w:date="2020-10-19T16:26:00Z">
            <w:trPr>
              <w:gridAfter w:val="1"/>
              <w:cantSplit/>
              <w:trHeight w:val="305"/>
            </w:trPr>
          </w:trPrChange>
        </w:trPr>
        <w:tc>
          <w:tcPr>
            <w:tcW w:w="519" w:type="dxa"/>
            <w:tcBorders>
              <w:top w:val="single" w:sz="12" w:space="0" w:color="auto"/>
              <w:bottom w:val="nil"/>
            </w:tcBorders>
            <w:tcPrChange w:id="883" w:author="Erik Hedlin" w:date="2020-10-19T16:26:00Z">
              <w:tcPr>
                <w:tcW w:w="520" w:type="dxa"/>
                <w:gridSpan w:val="2"/>
                <w:tcBorders>
                  <w:top w:val="single" w:sz="12" w:space="0" w:color="auto"/>
                  <w:bottom w:val="nil"/>
                </w:tcBorders>
              </w:tcPr>
            </w:tcPrChange>
          </w:tcPr>
          <w:p w14:paraId="2008B790" w14:textId="77777777" w:rsidR="00E10515" w:rsidRPr="00E10515" w:rsidRDefault="00E10515" w:rsidP="008A1C71">
            <w:pPr>
              <w:pStyle w:val="TableText"/>
              <w:cnfStyle w:val="000000100000" w:firstRow="0" w:lastRow="0" w:firstColumn="0" w:lastColumn="0" w:oddVBand="0" w:evenVBand="0" w:oddHBand="1" w:evenHBand="0" w:firstRowFirstColumn="0" w:firstRowLastColumn="0" w:lastRowFirstColumn="0" w:lastRowLastColumn="0"/>
              <w:rPr>
                <w:rFonts w:cs="Calibri"/>
                <w:i/>
                <w:iCs/>
                <w:color w:val="000000"/>
                <w:sz w:val="18"/>
                <w:szCs w:val="18"/>
                <w:rPrChange w:id="884" w:author="Erik Hedlin" w:date="2020-10-19T16:24:00Z">
                  <w:rPr>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885" w:author="Erik Hedlin" w:date="2020-10-19T16:26:00Z">
              <w:tcPr>
                <w:tcW w:w="10084" w:type="dxa"/>
                <w:gridSpan w:val="12"/>
                <w:tcBorders>
                  <w:top w:val="single" w:sz="12" w:space="0" w:color="auto"/>
                  <w:bottom w:val="nil"/>
                </w:tcBorders>
                <w:tcMar>
                  <w:left w:w="0" w:type="dxa"/>
                  <w:right w:w="0" w:type="dxa"/>
                </w:tcMar>
              </w:tcPr>
            </w:tcPrChange>
          </w:tcPr>
          <w:p w14:paraId="18756619" w14:textId="6ABA2D83" w:rsidR="00E10515" w:rsidRPr="006A7656" w:rsidRDefault="00E10515" w:rsidP="008A1C71">
            <w:pPr>
              <w:pStyle w:val="TableText"/>
              <w:cnfStyle w:val="000000100000" w:firstRow="0" w:lastRow="0" w:firstColumn="0" w:lastColumn="0" w:oddVBand="0" w:evenVBand="0" w:oddHBand="1" w:evenHBand="0" w:firstRowFirstColumn="0" w:firstRowLastColumn="0" w:lastRowFirstColumn="0" w:lastRowLastColumn="0"/>
              <w:rPr>
                <w:rFonts w:cs="Calibri"/>
                <w:i/>
                <w:iCs/>
                <w:color w:val="000000"/>
                <w:sz w:val="18"/>
                <w:szCs w:val="18"/>
              </w:rPr>
            </w:pPr>
            <w:del w:id="886" w:author="Erik Hedlin" w:date="2020-10-19T16:29:00Z">
              <w:r w:rsidRPr="006A7656" w:rsidDel="005F08D5">
                <w:rPr>
                  <w:rFonts w:cs="Calibri"/>
                  <w:i/>
                  <w:iCs/>
                  <w:color w:val="000000"/>
                  <w:sz w:val="18"/>
                  <w:szCs w:val="18"/>
                </w:rPr>
                <w:delText>Mean brood sized is used here as for studies in which mortality that occurs between hatching and the first observation of the brood is unknown, and nestlings are equal to, or greater than 10 days of age, but less than Minimum Acceptable Age for Assessing Success.</w:delText>
              </w:r>
            </w:del>
          </w:p>
        </w:tc>
      </w:tr>
      <w:tr w:rsidR="00E10515" w:rsidRPr="006A7656" w14:paraId="1F491E04" w14:textId="77777777" w:rsidTr="005F08D5">
        <w:trPr>
          <w:cnfStyle w:val="000000010000" w:firstRow="0" w:lastRow="0" w:firstColumn="0" w:lastColumn="0" w:oddVBand="0" w:evenVBand="0" w:oddHBand="0" w:evenHBand="1" w:firstRowFirstColumn="0" w:firstRowLastColumn="0" w:lastRowFirstColumn="0" w:lastRowLastColumn="0"/>
          <w:cantSplit/>
          <w:trHeight w:val="305"/>
          <w:tblHeader/>
          <w:ins w:id="887" w:author="Erik Hedlin" w:date="2020-10-19T16:22:00Z"/>
          <w:trPrChange w:id="888" w:author="Erik Hedlin" w:date="2020-10-19T16:29:00Z">
            <w:trPr>
              <w:gridAfter w:val="0"/>
              <w:wAfter w:w="4146" w:type="dxa"/>
              <w:cantSplit/>
              <w:trHeight w:val="305"/>
              <w:tblHeader/>
            </w:trPr>
          </w:trPrChange>
        </w:trPr>
        <w:tc>
          <w:tcPr>
            <w:tcW w:w="1789" w:type="dxa"/>
            <w:gridSpan w:val="2"/>
            <w:vMerge w:val="restart"/>
            <w:tcBorders>
              <w:top w:val="single" w:sz="12" w:space="0" w:color="auto"/>
              <w:left w:val="single" w:sz="4" w:space="0" w:color="auto"/>
              <w:bottom w:val="nil"/>
            </w:tcBorders>
            <w:tcPrChange w:id="889" w:author="Erik Hedlin" w:date="2020-10-19T16:29:00Z">
              <w:tcPr>
                <w:tcW w:w="1789" w:type="dxa"/>
                <w:gridSpan w:val="3"/>
                <w:vMerge w:val="restart"/>
                <w:tcBorders>
                  <w:top w:val="single" w:sz="12" w:space="0" w:color="auto"/>
                  <w:bottom w:val="nil"/>
                </w:tcBorders>
              </w:tcPr>
            </w:tcPrChange>
          </w:tcPr>
          <w:p w14:paraId="26133C2E" w14:textId="77777777" w:rsidR="00E10515" w:rsidRPr="00E10515" w:rsidRDefault="00E10515" w:rsidP="00975776">
            <w:pPr>
              <w:spacing w:after="0"/>
              <w:cnfStyle w:val="000000010000" w:firstRow="0" w:lastRow="0" w:firstColumn="0" w:lastColumn="0" w:oddVBand="0" w:evenVBand="0" w:oddHBand="0" w:evenHBand="1" w:firstRowFirstColumn="0" w:firstRowLastColumn="0" w:lastRowFirstColumn="0" w:lastRowLastColumn="0"/>
              <w:rPr>
                <w:ins w:id="890" w:author="Erik Hedlin" w:date="2020-10-19T16:22:00Z"/>
                <w:b/>
                <w:rPrChange w:id="891" w:author="Erik Hedlin" w:date="2020-10-19T16:24:00Z">
                  <w:rPr>
                    <w:ins w:id="892" w:author="Erik Hedlin" w:date="2020-10-19T16:22:00Z"/>
                    <w:b/>
                    <w:highlight w:val="yellow"/>
                  </w:rPr>
                </w:rPrChange>
              </w:rPr>
            </w:pPr>
          </w:p>
        </w:tc>
        <w:tc>
          <w:tcPr>
            <w:tcW w:w="520" w:type="dxa"/>
            <w:tcBorders>
              <w:top w:val="single" w:sz="12" w:space="0" w:color="auto"/>
              <w:bottom w:val="nil"/>
            </w:tcBorders>
            <w:tcPrChange w:id="893" w:author="Erik Hedlin" w:date="2020-10-19T16:29:00Z">
              <w:tcPr>
                <w:tcW w:w="520" w:type="dxa"/>
                <w:tcBorders>
                  <w:top w:val="single" w:sz="12" w:space="0" w:color="auto"/>
                  <w:bottom w:val="nil"/>
                </w:tcBorders>
              </w:tcPr>
            </w:tcPrChange>
          </w:tcPr>
          <w:p w14:paraId="4AF886BA" w14:textId="77777777" w:rsidR="00E10515" w:rsidRPr="00E10515" w:rsidRDefault="00E10515" w:rsidP="00975776">
            <w:pPr>
              <w:spacing w:after="0"/>
              <w:jc w:val="center"/>
              <w:cnfStyle w:val="000000010000" w:firstRow="0" w:lastRow="0" w:firstColumn="0" w:lastColumn="0" w:oddVBand="0" w:evenVBand="0" w:oddHBand="0" w:evenHBand="1" w:firstRowFirstColumn="0" w:firstRowLastColumn="0" w:lastRowFirstColumn="0" w:lastRowLastColumn="0"/>
              <w:rPr>
                <w:ins w:id="894" w:author="Erik Hedlin" w:date="2020-10-19T16:22:00Z"/>
                <w:b/>
                <w:rPrChange w:id="895" w:author="Erik Hedlin" w:date="2020-10-19T16:24:00Z">
                  <w:rPr>
                    <w:ins w:id="896" w:author="Erik Hedlin" w:date="2020-10-19T16:22:00Z"/>
                    <w:b/>
                    <w:highlight w:val="yellow"/>
                  </w:rPr>
                </w:rPrChange>
              </w:rPr>
            </w:pPr>
          </w:p>
        </w:tc>
        <w:tc>
          <w:tcPr>
            <w:tcW w:w="8323" w:type="dxa"/>
            <w:gridSpan w:val="10"/>
            <w:tcBorders>
              <w:top w:val="single" w:sz="12" w:space="0" w:color="auto"/>
              <w:bottom w:val="nil"/>
              <w:right w:val="single" w:sz="4" w:space="0" w:color="auto"/>
            </w:tcBorders>
            <w:tcPrChange w:id="897" w:author="Erik Hedlin" w:date="2020-10-19T16:29:00Z">
              <w:tcPr>
                <w:tcW w:w="4149" w:type="dxa"/>
                <w:gridSpan w:val="5"/>
                <w:tcBorders>
                  <w:top w:val="single" w:sz="12" w:space="0" w:color="auto"/>
                  <w:bottom w:val="nil"/>
                  <w:right w:val="single" w:sz="4" w:space="0" w:color="auto"/>
                </w:tcBorders>
              </w:tcPr>
            </w:tcPrChange>
          </w:tcPr>
          <w:p w14:paraId="3B557B7E" w14:textId="1DB391A3" w:rsidR="00E10515" w:rsidRPr="00E10515" w:rsidRDefault="009E6165" w:rsidP="00975776">
            <w:pPr>
              <w:spacing w:after="0"/>
              <w:jc w:val="center"/>
              <w:cnfStyle w:val="000000010000" w:firstRow="0" w:lastRow="0" w:firstColumn="0" w:lastColumn="0" w:oddVBand="0" w:evenVBand="0" w:oddHBand="0" w:evenHBand="1" w:firstRowFirstColumn="0" w:firstRowLastColumn="0" w:lastRowFirstColumn="0" w:lastRowLastColumn="0"/>
              <w:rPr>
                <w:ins w:id="898" w:author="Erik Hedlin" w:date="2020-10-19T16:22:00Z"/>
                <w:b/>
                <w:rPrChange w:id="899" w:author="Erik Hedlin" w:date="2020-10-19T16:24:00Z">
                  <w:rPr>
                    <w:ins w:id="900" w:author="Erik Hedlin" w:date="2020-10-19T16:22:00Z"/>
                    <w:b/>
                    <w:highlight w:val="yellow"/>
                  </w:rPr>
                </w:rPrChange>
              </w:rPr>
            </w:pPr>
            <w:ins w:id="901" w:author="Erik Hedlin" w:date="2020-10-19T16:36:00Z">
              <w:r>
                <w:rPr>
                  <w:b/>
                </w:rPr>
                <w:t>RLHA</w:t>
              </w:r>
            </w:ins>
          </w:p>
        </w:tc>
      </w:tr>
      <w:tr w:rsidR="00975776" w:rsidRPr="006A7656" w14:paraId="11B18169" w14:textId="77777777" w:rsidTr="009E6165">
        <w:trPr>
          <w:cnfStyle w:val="000000100000" w:firstRow="0" w:lastRow="0" w:firstColumn="0" w:lastColumn="0" w:oddVBand="0" w:evenVBand="0" w:oddHBand="1" w:evenHBand="0" w:firstRowFirstColumn="0" w:firstRowLastColumn="0" w:lastRowFirstColumn="0" w:lastRowLastColumn="0"/>
          <w:cantSplit/>
          <w:trHeight w:val="630"/>
          <w:tblHeader/>
          <w:ins w:id="902" w:author="Erik Hedlin" w:date="2020-10-19T16:22:00Z"/>
        </w:trPr>
        <w:tc>
          <w:tcPr>
            <w:tcW w:w="1789" w:type="dxa"/>
            <w:gridSpan w:val="2"/>
            <w:vMerge/>
            <w:tcBorders>
              <w:top w:val="nil"/>
              <w:left w:val="single" w:sz="4" w:space="0" w:color="auto"/>
              <w:bottom w:val="nil"/>
            </w:tcBorders>
          </w:tcPr>
          <w:p w14:paraId="53113EFE" w14:textId="77777777" w:rsidR="00E10515" w:rsidRPr="00E10515" w:rsidRDefault="00E10515" w:rsidP="00E10515">
            <w:pPr>
              <w:spacing w:after="0"/>
              <w:rPr>
                <w:ins w:id="903" w:author="Erik Hedlin" w:date="2020-10-19T16:22:00Z"/>
                <w:b/>
                <w:rPrChange w:id="904" w:author="Erik Hedlin" w:date="2020-10-19T16:24:00Z">
                  <w:rPr>
                    <w:ins w:id="905" w:author="Erik Hedlin" w:date="2020-10-19T16:22:00Z"/>
                    <w:b/>
                    <w:highlight w:val="yellow"/>
                  </w:rPr>
                </w:rPrChange>
              </w:rPr>
            </w:pPr>
          </w:p>
        </w:tc>
        <w:tc>
          <w:tcPr>
            <w:tcW w:w="982" w:type="dxa"/>
            <w:gridSpan w:val="2"/>
            <w:tcBorders>
              <w:top w:val="nil"/>
              <w:bottom w:val="nil"/>
            </w:tcBorders>
            <w:textDirection w:val="btLr"/>
          </w:tcPr>
          <w:p w14:paraId="57AA714F" w14:textId="5C224456" w:rsidR="00E10515" w:rsidRPr="00E10515" w:rsidRDefault="00E10515" w:rsidP="00E10515">
            <w:pPr>
              <w:spacing w:after="0"/>
              <w:ind w:left="113" w:right="113"/>
              <w:jc w:val="center"/>
              <w:rPr>
                <w:ins w:id="906" w:author="Erik Hedlin" w:date="2020-10-19T16:22:00Z"/>
                <w:b/>
                <w:sz w:val="18"/>
                <w:rPrChange w:id="907" w:author="Erik Hedlin" w:date="2020-10-19T16:24:00Z">
                  <w:rPr>
                    <w:ins w:id="908" w:author="Erik Hedlin" w:date="2020-10-19T16:22:00Z"/>
                    <w:b/>
                    <w:sz w:val="18"/>
                    <w:highlight w:val="yellow"/>
                  </w:rPr>
                </w:rPrChange>
              </w:rPr>
            </w:pPr>
            <w:ins w:id="909" w:author="Erik Hedlin" w:date="2020-10-19T16:23:00Z">
              <w:r w:rsidRPr="00E10515">
                <w:rPr>
                  <w:b/>
                  <w:sz w:val="18"/>
                  <w:rPrChange w:id="910" w:author="Erik Hedlin" w:date="2020-10-19T16:24:00Z">
                    <w:rPr>
                      <w:b/>
                      <w:sz w:val="18"/>
                      <w:highlight w:val="yellow"/>
                    </w:rPr>
                  </w:rPrChange>
                </w:rPr>
                <w:t>2012</w:t>
              </w:r>
            </w:ins>
          </w:p>
        </w:tc>
        <w:tc>
          <w:tcPr>
            <w:tcW w:w="983" w:type="dxa"/>
            <w:tcBorders>
              <w:top w:val="nil"/>
              <w:bottom w:val="nil"/>
            </w:tcBorders>
            <w:shd w:val="clear" w:color="auto" w:fill="F2F2F2" w:themeFill="background1" w:themeFillShade="F2"/>
            <w:textDirection w:val="btLr"/>
          </w:tcPr>
          <w:p w14:paraId="40C9D823" w14:textId="249E83C9" w:rsidR="00E10515" w:rsidRPr="00E10515" w:rsidRDefault="00E10515" w:rsidP="00E10515">
            <w:pPr>
              <w:spacing w:after="0"/>
              <w:ind w:left="113" w:right="113"/>
              <w:jc w:val="center"/>
              <w:rPr>
                <w:ins w:id="911" w:author="Erik Hedlin" w:date="2020-10-19T16:22:00Z"/>
                <w:b/>
                <w:sz w:val="18"/>
                <w:rPrChange w:id="912" w:author="Erik Hedlin" w:date="2020-10-19T16:24:00Z">
                  <w:rPr>
                    <w:ins w:id="913" w:author="Erik Hedlin" w:date="2020-10-19T16:22:00Z"/>
                    <w:b/>
                    <w:sz w:val="18"/>
                    <w:highlight w:val="yellow"/>
                  </w:rPr>
                </w:rPrChange>
              </w:rPr>
            </w:pPr>
            <w:ins w:id="914" w:author="Erik Hedlin" w:date="2020-10-19T16:23:00Z">
              <w:r w:rsidRPr="00E10515">
                <w:rPr>
                  <w:b/>
                  <w:sz w:val="18"/>
                  <w:rPrChange w:id="915" w:author="Erik Hedlin" w:date="2020-10-19T16:24:00Z">
                    <w:rPr>
                      <w:b/>
                      <w:sz w:val="18"/>
                      <w:highlight w:val="yellow"/>
                    </w:rPr>
                  </w:rPrChange>
                </w:rPr>
                <w:t>2013</w:t>
              </w:r>
            </w:ins>
          </w:p>
        </w:tc>
        <w:tc>
          <w:tcPr>
            <w:tcW w:w="982" w:type="dxa"/>
            <w:tcBorders>
              <w:top w:val="nil"/>
              <w:bottom w:val="nil"/>
            </w:tcBorders>
            <w:textDirection w:val="btLr"/>
          </w:tcPr>
          <w:p w14:paraId="1A759AE6" w14:textId="5C3C19D2" w:rsidR="00E10515" w:rsidRPr="00E10515" w:rsidRDefault="00E10515" w:rsidP="00E10515">
            <w:pPr>
              <w:spacing w:after="0"/>
              <w:ind w:left="113" w:right="113"/>
              <w:jc w:val="center"/>
              <w:rPr>
                <w:ins w:id="916" w:author="Erik Hedlin" w:date="2020-10-19T16:22:00Z"/>
                <w:b/>
                <w:sz w:val="18"/>
                <w:rPrChange w:id="917" w:author="Erik Hedlin" w:date="2020-10-19T16:24:00Z">
                  <w:rPr>
                    <w:ins w:id="918" w:author="Erik Hedlin" w:date="2020-10-19T16:22:00Z"/>
                    <w:b/>
                    <w:sz w:val="18"/>
                    <w:highlight w:val="yellow"/>
                  </w:rPr>
                </w:rPrChange>
              </w:rPr>
            </w:pPr>
            <w:ins w:id="919" w:author="Erik Hedlin" w:date="2020-10-19T16:23:00Z">
              <w:r w:rsidRPr="00E10515">
                <w:rPr>
                  <w:b/>
                  <w:sz w:val="18"/>
                  <w:rPrChange w:id="920" w:author="Erik Hedlin" w:date="2020-10-19T16:24:00Z">
                    <w:rPr>
                      <w:b/>
                      <w:sz w:val="18"/>
                      <w:highlight w:val="yellow"/>
                    </w:rPr>
                  </w:rPrChange>
                </w:rPr>
                <w:t>2014</w:t>
              </w:r>
            </w:ins>
          </w:p>
        </w:tc>
        <w:tc>
          <w:tcPr>
            <w:tcW w:w="983" w:type="dxa"/>
            <w:tcBorders>
              <w:top w:val="nil"/>
              <w:bottom w:val="nil"/>
            </w:tcBorders>
            <w:shd w:val="clear" w:color="auto" w:fill="F2F2F2" w:themeFill="background1" w:themeFillShade="F2"/>
            <w:textDirection w:val="btLr"/>
          </w:tcPr>
          <w:p w14:paraId="2CC4176A" w14:textId="00831D13" w:rsidR="00E10515" w:rsidRPr="00E10515" w:rsidRDefault="00E10515" w:rsidP="00E10515">
            <w:pPr>
              <w:spacing w:after="0"/>
              <w:ind w:left="113" w:right="113"/>
              <w:jc w:val="center"/>
              <w:rPr>
                <w:ins w:id="921" w:author="Erik Hedlin" w:date="2020-10-19T16:22:00Z"/>
                <w:b/>
                <w:sz w:val="18"/>
                <w:rPrChange w:id="922" w:author="Erik Hedlin" w:date="2020-10-19T16:24:00Z">
                  <w:rPr>
                    <w:ins w:id="923" w:author="Erik Hedlin" w:date="2020-10-19T16:22:00Z"/>
                    <w:b/>
                    <w:sz w:val="18"/>
                    <w:highlight w:val="yellow"/>
                  </w:rPr>
                </w:rPrChange>
              </w:rPr>
            </w:pPr>
            <w:ins w:id="924" w:author="Erik Hedlin" w:date="2020-10-19T16:23:00Z">
              <w:r w:rsidRPr="00E10515">
                <w:rPr>
                  <w:b/>
                  <w:sz w:val="18"/>
                  <w:rPrChange w:id="925" w:author="Erik Hedlin" w:date="2020-10-19T16:24:00Z">
                    <w:rPr>
                      <w:b/>
                      <w:sz w:val="18"/>
                      <w:highlight w:val="yellow"/>
                    </w:rPr>
                  </w:rPrChange>
                </w:rPr>
                <w:t>2015</w:t>
              </w:r>
            </w:ins>
          </w:p>
        </w:tc>
        <w:tc>
          <w:tcPr>
            <w:tcW w:w="982" w:type="dxa"/>
            <w:tcBorders>
              <w:top w:val="nil"/>
              <w:bottom w:val="nil"/>
              <w:right w:val="nil"/>
            </w:tcBorders>
            <w:textDirection w:val="btLr"/>
          </w:tcPr>
          <w:p w14:paraId="79C2F746" w14:textId="1711A2D3" w:rsidR="00E10515" w:rsidRPr="00E10515" w:rsidRDefault="00E10515" w:rsidP="00E10515">
            <w:pPr>
              <w:spacing w:after="0"/>
              <w:ind w:left="113" w:right="113"/>
              <w:jc w:val="center"/>
              <w:rPr>
                <w:ins w:id="926" w:author="Erik Hedlin" w:date="2020-10-19T16:22:00Z"/>
                <w:b/>
                <w:sz w:val="18"/>
                <w:rPrChange w:id="927" w:author="Erik Hedlin" w:date="2020-10-19T16:24:00Z">
                  <w:rPr>
                    <w:ins w:id="928" w:author="Erik Hedlin" w:date="2020-10-19T16:22:00Z"/>
                    <w:b/>
                    <w:sz w:val="18"/>
                    <w:highlight w:val="yellow"/>
                  </w:rPr>
                </w:rPrChange>
              </w:rPr>
            </w:pPr>
            <w:ins w:id="929" w:author="Erik Hedlin" w:date="2020-10-19T16:23:00Z">
              <w:r w:rsidRPr="00E10515">
                <w:rPr>
                  <w:b/>
                  <w:sz w:val="18"/>
                  <w:rPrChange w:id="930" w:author="Erik Hedlin" w:date="2020-10-19T16:24:00Z">
                    <w:rPr>
                      <w:b/>
                      <w:sz w:val="18"/>
                      <w:highlight w:val="yellow"/>
                    </w:rPr>
                  </w:rPrChange>
                </w:rPr>
                <w:t>2016</w:t>
              </w:r>
            </w:ins>
          </w:p>
        </w:tc>
        <w:tc>
          <w:tcPr>
            <w:tcW w:w="983" w:type="dxa"/>
            <w:tcBorders>
              <w:top w:val="nil"/>
              <w:left w:val="nil"/>
              <w:bottom w:val="nil"/>
              <w:right w:val="nil"/>
            </w:tcBorders>
            <w:shd w:val="clear" w:color="auto" w:fill="F2F2F2" w:themeFill="background1" w:themeFillShade="F2"/>
            <w:textDirection w:val="btLr"/>
          </w:tcPr>
          <w:p w14:paraId="47953A5B" w14:textId="105C020C" w:rsidR="00E10515" w:rsidRPr="00E10515" w:rsidRDefault="00E10515" w:rsidP="00E10515">
            <w:pPr>
              <w:spacing w:after="0"/>
              <w:ind w:left="113" w:right="113"/>
              <w:jc w:val="center"/>
              <w:rPr>
                <w:ins w:id="931" w:author="Erik Hedlin" w:date="2020-10-19T16:22:00Z"/>
                <w:b/>
                <w:sz w:val="18"/>
                <w:rPrChange w:id="932" w:author="Erik Hedlin" w:date="2020-10-19T16:24:00Z">
                  <w:rPr>
                    <w:ins w:id="933" w:author="Erik Hedlin" w:date="2020-10-19T16:22:00Z"/>
                    <w:b/>
                    <w:sz w:val="18"/>
                    <w:highlight w:val="yellow"/>
                  </w:rPr>
                </w:rPrChange>
              </w:rPr>
            </w:pPr>
            <w:ins w:id="934" w:author="Erik Hedlin" w:date="2020-10-19T16:23:00Z">
              <w:r w:rsidRPr="00E10515">
                <w:rPr>
                  <w:b/>
                  <w:sz w:val="18"/>
                  <w:rPrChange w:id="935" w:author="Erik Hedlin" w:date="2020-10-19T16:24:00Z">
                    <w:rPr>
                      <w:b/>
                      <w:sz w:val="18"/>
                      <w:highlight w:val="yellow"/>
                    </w:rPr>
                  </w:rPrChange>
                </w:rPr>
                <w:t>2017</w:t>
              </w:r>
            </w:ins>
          </w:p>
        </w:tc>
        <w:tc>
          <w:tcPr>
            <w:tcW w:w="982" w:type="dxa"/>
            <w:tcBorders>
              <w:top w:val="nil"/>
              <w:left w:val="nil"/>
              <w:bottom w:val="nil"/>
              <w:right w:val="nil"/>
            </w:tcBorders>
            <w:textDirection w:val="btLr"/>
          </w:tcPr>
          <w:p w14:paraId="42EC8DB3" w14:textId="5C3E9EAD" w:rsidR="00E10515" w:rsidRPr="00E10515" w:rsidRDefault="00E10515" w:rsidP="00E10515">
            <w:pPr>
              <w:spacing w:after="0"/>
              <w:ind w:left="113" w:right="113"/>
              <w:jc w:val="center"/>
              <w:rPr>
                <w:ins w:id="936" w:author="Erik Hedlin" w:date="2020-10-19T16:22:00Z"/>
                <w:b/>
                <w:sz w:val="18"/>
                <w:rPrChange w:id="937" w:author="Erik Hedlin" w:date="2020-10-19T16:24:00Z">
                  <w:rPr>
                    <w:ins w:id="938" w:author="Erik Hedlin" w:date="2020-10-19T16:22:00Z"/>
                    <w:b/>
                    <w:sz w:val="18"/>
                    <w:highlight w:val="yellow"/>
                  </w:rPr>
                </w:rPrChange>
              </w:rPr>
            </w:pPr>
            <w:ins w:id="939" w:author="Erik Hedlin" w:date="2020-10-19T16:23:00Z">
              <w:r w:rsidRPr="00E10515">
                <w:rPr>
                  <w:b/>
                  <w:sz w:val="18"/>
                  <w:rPrChange w:id="940" w:author="Erik Hedlin" w:date="2020-10-19T16:24:00Z">
                    <w:rPr>
                      <w:b/>
                      <w:sz w:val="18"/>
                      <w:highlight w:val="yellow"/>
                    </w:rPr>
                  </w:rPrChange>
                </w:rPr>
                <w:t>2018</w:t>
              </w:r>
            </w:ins>
          </w:p>
        </w:tc>
        <w:tc>
          <w:tcPr>
            <w:tcW w:w="983" w:type="dxa"/>
            <w:tcBorders>
              <w:top w:val="nil"/>
              <w:left w:val="nil"/>
              <w:bottom w:val="nil"/>
              <w:right w:val="nil"/>
            </w:tcBorders>
            <w:shd w:val="clear" w:color="auto" w:fill="F2F2F2" w:themeFill="background1" w:themeFillShade="F2"/>
            <w:textDirection w:val="btLr"/>
          </w:tcPr>
          <w:p w14:paraId="0804E14D" w14:textId="46F4E521" w:rsidR="00E10515" w:rsidRPr="00E10515" w:rsidRDefault="00E10515" w:rsidP="00E10515">
            <w:pPr>
              <w:spacing w:after="0"/>
              <w:ind w:left="113" w:right="113"/>
              <w:jc w:val="center"/>
              <w:rPr>
                <w:ins w:id="941" w:author="Erik Hedlin" w:date="2020-10-19T16:22:00Z"/>
                <w:b/>
                <w:sz w:val="18"/>
                <w:rPrChange w:id="942" w:author="Erik Hedlin" w:date="2020-10-19T16:24:00Z">
                  <w:rPr>
                    <w:ins w:id="943" w:author="Erik Hedlin" w:date="2020-10-19T16:22:00Z"/>
                    <w:b/>
                    <w:sz w:val="18"/>
                    <w:highlight w:val="yellow"/>
                  </w:rPr>
                </w:rPrChange>
              </w:rPr>
            </w:pPr>
            <w:ins w:id="944" w:author="Erik Hedlin" w:date="2020-10-19T16:23:00Z">
              <w:r w:rsidRPr="00E10515">
                <w:rPr>
                  <w:b/>
                  <w:sz w:val="18"/>
                  <w:rPrChange w:id="945" w:author="Erik Hedlin" w:date="2020-10-19T16:24:00Z">
                    <w:rPr>
                      <w:b/>
                      <w:sz w:val="18"/>
                      <w:highlight w:val="yellow"/>
                    </w:rPr>
                  </w:rPrChange>
                </w:rPr>
                <w:t>2019</w:t>
              </w:r>
            </w:ins>
          </w:p>
        </w:tc>
        <w:tc>
          <w:tcPr>
            <w:tcW w:w="983" w:type="dxa"/>
            <w:gridSpan w:val="2"/>
            <w:tcBorders>
              <w:top w:val="nil"/>
              <w:left w:val="nil"/>
              <w:bottom w:val="nil"/>
              <w:right w:val="single" w:sz="4" w:space="0" w:color="auto"/>
            </w:tcBorders>
            <w:textDirection w:val="btLr"/>
          </w:tcPr>
          <w:p w14:paraId="3E43EF36" w14:textId="2CEA13C1" w:rsidR="00E10515" w:rsidRPr="00E10515" w:rsidRDefault="00E10515" w:rsidP="00E10515">
            <w:pPr>
              <w:spacing w:after="0"/>
              <w:ind w:left="113" w:right="113"/>
              <w:jc w:val="center"/>
              <w:rPr>
                <w:ins w:id="946" w:author="Erik Hedlin" w:date="2020-10-19T16:22:00Z"/>
                <w:b/>
                <w:sz w:val="18"/>
                <w:rPrChange w:id="947" w:author="Erik Hedlin" w:date="2020-10-19T16:24:00Z">
                  <w:rPr>
                    <w:ins w:id="948" w:author="Erik Hedlin" w:date="2020-10-19T16:22:00Z"/>
                    <w:b/>
                    <w:sz w:val="18"/>
                    <w:highlight w:val="yellow"/>
                  </w:rPr>
                </w:rPrChange>
              </w:rPr>
            </w:pPr>
            <w:ins w:id="949" w:author="Erik Hedlin" w:date="2020-10-19T16:23:00Z">
              <w:r w:rsidRPr="00E10515">
                <w:rPr>
                  <w:b/>
                  <w:sz w:val="18"/>
                  <w:rPrChange w:id="950" w:author="Erik Hedlin" w:date="2020-10-19T16:24:00Z">
                    <w:rPr>
                      <w:b/>
                      <w:sz w:val="18"/>
                      <w:highlight w:val="yellow"/>
                    </w:rPr>
                  </w:rPrChange>
                </w:rPr>
                <w:t>2020</w:t>
              </w:r>
            </w:ins>
          </w:p>
        </w:tc>
      </w:tr>
      <w:tr w:rsidR="00975776" w:rsidRPr="006A7656" w14:paraId="037EA0E8" w14:textId="77777777" w:rsidTr="009E6165">
        <w:trPr>
          <w:cnfStyle w:val="000000010000" w:firstRow="0" w:lastRow="0" w:firstColumn="0" w:lastColumn="0" w:oddVBand="0" w:evenVBand="0" w:oddHBand="0" w:evenHBand="1" w:firstRowFirstColumn="0" w:firstRowLastColumn="0" w:lastRowFirstColumn="0" w:lastRowLastColumn="0"/>
          <w:cantSplit/>
          <w:trHeight w:val="305"/>
          <w:ins w:id="951" w:author="Erik Hedlin" w:date="2020-10-19T16:22:00Z"/>
        </w:trPr>
        <w:tc>
          <w:tcPr>
            <w:tcW w:w="1789" w:type="dxa"/>
            <w:gridSpan w:val="2"/>
            <w:tcBorders>
              <w:top w:val="nil"/>
              <w:left w:val="single" w:sz="4" w:space="0" w:color="auto"/>
              <w:bottom w:val="nil"/>
            </w:tcBorders>
            <w:tcMar>
              <w:left w:w="0" w:type="dxa"/>
              <w:right w:w="0" w:type="dxa"/>
            </w:tcMar>
          </w:tcPr>
          <w:p w14:paraId="61BE5649" w14:textId="77777777" w:rsidR="00E10515" w:rsidRPr="00E10515" w:rsidRDefault="00E10515" w:rsidP="00E10515">
            <w:pPr>
              <w:pStyle w:val="TableText"/>
              <w:rPr>
                <w:ins w:id="952" w:author="Erik Hedlin" w:date="2020-10-19T16:22:00Z"/>
                <w:rPrChange w:id="953" w:author="Erik Hedlin" w:date="2020-10-19T16:24:00Z">
                  <w:rPr>
                    <w:ins w:id="954" w:author="Erik Hedlin" w:date="2020-10-19T16:22:00Z"/>
                    <w:highlight w:val="yellow"/>
                  </w:rPr>
                </w:rPrChange>
              </w:rPr>
            </w:pPr>
            <w:ins w:id="955" w:author="Erik Hedlin" w:date="2020-10-19T16:22:00Z">
              <w:r w:rsidRPr="00E10515">
                <w:rPr>
                  <w:rPrChange w:id="956" w:author="Erik Hedlin" w:date="2020-10-19T16:24:00Z">
                    <w:rPr>
                      <w:highlight w:val="yellow"/>
                    </w:rPr>
                  </w:rPrChange>
                </w:rPr>
                <w:t>Mean brood size ± SD</w:t>
              </w:r>
            </w:ins>
          </w:p>
        </w:tc>
        <w:tc>
          <w:tcPr>
            <w:tcW w:w="982" w:type="dxa"/>
            <w:gridSpan w:val="2"/>
            <w:tcBorders>
              <w:top w:val="nil"/>
              <w:left w:val="nil"/>
              <w:bottom w:val="nil"/>
              <w:right w:val="nil"/>
            </w:tcBorders>
            <w:shd w:val="clear" w:color="auto" w:fill="auto"/>
            <w:tcMar>
              <w:left w:w="43" w:type="dxa"/>
              <w:right w:w="43" w:type="dxa"/>
            </w:tcMar>
          </w:tcPr>
          <w:p w14:paraId="5E0110C0" w14:textId="7537AA80" w:rsidR="00E10515" w:rsidRPr="00E10515" w:rsidRDefault="00E10515" w:rsidP="00E10515">
            <w:pPr>
              <w:pStyle w:val="TableText"/>
              <w:jc w:val="center"/>
              <w:rPr>
                <w:ins w:id="957" w:author="Erik Hedlin" w:date="2020-10-19T16:22:00Z"/>
                <w:sz w:val="18"/>
                <w:szCs w:val="18"/>
                <w:rPrChange w:id="958" w:author="Erik Hedlin" w:date="2020-10-19T16:24:00Z">
                  <w:rPr>
                    <w:ins w:id="959" w:author="Erik Hedlin" w:date="2020-10-19T16:22:00Z"/>
                    <w:sz w:val="18"/>
                    <w:szCs w:val="18"/>
                    <w:highlight w:val="yellow"/>
                  </w:rPr>
                </w:rPrChange>
              </w:rPr>
            </w:pPr>
            <w:ins w:id="960" w:author="Erik Hedlin" w:date="2020-10-19T16:23:00Z">
              <w:r w:rsidRPr="00E10515">
                <w:rPr>
                  <w:rFonts w:cs="Calibri"/>
                  <w:color w:val="000000"/>
                  <w:sz w:val="18"/>
                  <w:szCs w:val="18"/>
                  <w:rPrChange w:id="961" w:author="Erik Hedlin" w:date="2020-10-19T16:24:00Z">
                    <w:rPr>
                      <w:rFonts w:cs="Calibri"/>
                      <w:color w:val="000000"/>
                      <w:sz w:val="18"/>
                      <w:szCs w:val="18"/>
                      <w:highlight w:val="yellow"/>
                    </w:rPr>
                  </w:rPrChange>
                </w:rPr>
                <w:t>1.44±1.14</w:t>
              </w:r>
            </w:ins>
          </w:p>
        </w:tc>
        <w:tc>
          <w:tcPr>
            <w:tcW w:w="983" w:type="dxa"/>
            <w:tcBorders>
              <w:top w:val="nil"/>
              <w:left w:val="nil"/>
              <w:bottom w:val="nil"/>
              <w:right w:val="nil"/>
            </w:tcBorders>
            <w:tcMar>
              <w:left w:w="43" w:type="dxa"/>
              <w:right w:w="43" w:type="dxa"/>
            </w:tcMar>
          </w:tcPr>
          <w:p w14:paraId="69EC749B" w14:textId="335061A9" w:rsidR="00E10515" w:rsidRPr="00E10515" w:rsidRDefault="00E10515" w:rsidP="00E10515">
            <w:pPr>
              <w:pStyle w:val="TableText"/>
              <w:jc w:val="center"/>
              <w:rPr>
                <w:ins w:id="962" w:author="Erik Hedlin" w:date="2020-10-19T16:22:00Z"/>
                <w:rFonts w:cs="Calibri"/>
                <w:color w:val="000000"/>
                <w:sz w:val="18"/>
                <w:szCs w:val="18"/>
                <w:rPrChange w:id="963" w:author="Erik Hedlin" w:date="2020-10-19T16:24:00Z">
                  <w:rPr>
                    <w:ins w:id="964" w:author="Erik Hedlin" w:date="2020-10-19T16:22:00Z"/>
                    <w:rFonts w:cs="Calibri"/>
                    <w:color w:val="000000"/>
                    <w:sz w:val="18"/>
                    <w:szCs w:val="18"/>
                    <w:highlight w:val="yellow"/>
                  </w:rPr>
                </w:rPrChange>
              </w:rPr>
            </w:pPr>
            <w:ins w:id="965" w:author="Erik Hedlin" w:date="2020-10-19T16:23:00Z">
              <w:r w:rsidRPr="00E10515">
                <w:rPr>
                  <w:sz w:val="18"/>
                  <w:szCs w:val="18"/>
                  <w:rPrChange w:id="966" w:author="Erik Hedlin" w:date="2020-10-19T16:24:00Z">
                    <w:rPr>
                      <w:sz w:val="18"/>
                      <w:szCs w:val="18"/>
                      <w:highlight w:val="yellow"/>
                    </w:rPr>
                  </w:rPrChange>
                </w:rPr>
                <w:t>0</w:t>
              </w:r>
            </w:ins>
          </w:p>
        </w:tc>
        <w:tc>
          <w:tcPr>
            <w:tcW w:w="982" w:type="dxa"/>
            <w:tcBorders>
              <w:top w:val="nil"/>
              <w:left w:val="nil"/>
              <w:bottom w:val="nil"/>
              <w:right w:val="nil"/>
            </w:tcBorders>
            <w:shd w:val="clear" w:color="auto" w:fill="auto"/>
            <w:tcMar>
              <w:left w:w="43" w:type="dxa"/>
              <w:right w:w="43" w:type="dxa"/>
            </w:tcMar>
          </w:tcPr>
          <w:p w14:paraId="2F425CDD" w14:textId="204D74A6" w:rsidR="00E10515" w:rsidRPr="00E10515" w:rsidRDefault="00E10515" w:rsidP="00E10515">
            <w:pPr>
              <w:pStyle w:val="TableText"/>
              <w:jc w:val="center"/>
              <w:rPr>
                <w:ins w:id="967" w:author="Erik Hedlin" w:date="2020-10-19T16:22:00Z"/>
                <w:sz w:val="18"/>
                <w:szCs w:val="18"/>
                <w:rPrChange w:id="968" w:author="Erik Hedlin" w:date="2020-10-19T16:24:00Z">
                  <w:rPr>
                    <w:ins w:id="969" w:author="Erik Hedlin" w:date="2020-10-19T16:22:00Z"/>
                    <w:sz w:val="18"/>
                    <w:szCs w:val="18"/>
                    <w:highlight w:val="yellow"/>
                  </w:rPr>
                </w:rPrChange>
              </w:rPr>
            </w:pPr>
            <w:ins w:id="970" w:author="Erik Hedlin" w:date="2020-10-19T16:23:00Z">
              <w:r w:rsidRPr="00E10515">
                <w:rPr>
                  <w:rFonts w:cs="Calibri"/>
                  <w:color w:val="000000"/>
                  <w:sz w:val="18"/>
                  <w:szCs w:val="18"/>
                  <w:rPrChange w:id="971" w:author="Erik Hedlin" w:date="2020-10-19T16:24:00Z">
                    <w:rPr>
                      <w:rFonts w:cs="Calibri"/>
                      <w:color w:val="000000"/>
                      <w:sz w:val="18"/>
                      <w:szCs w:val="18"/>
                      <w:highlight w:val="yellow"/>
                    </w:rPr>
                  </w:rPrChange>
                </w:rPr>
                <w:t>2.22±0.76</w:t>
              </w:r>
            </w:ins>
          </w:p>
        </w:tc>
        <w:tc>
          <w:tcPr>
            <w:tcW w:w="983" w:type="dxa"/>
            <w:tcBorders>
              <w:top w:val="nil"/>
              <w:left w:val="nil"/>
              <w:bottom w:val="nil"/>
              <w:right w:val="nil"/>
            </w:tcBorders>
            <w:tcMar>
              <w:left w:w="43" w:type="dxa"/>
              <w:right w:w="43" w:type="dxa"/>
            </w:tcMar>
          </w:tcPr>
          <w:p w14:paraId="1FF15C1C" w14:textId="2447F79F" w:rsidR="00E10515" w:rsidRPr="00E10515" w:rsidRDefault="00E10515" w:rsidP="00E10515">
            <w:pPr>
              <w:pStyle w:val="TableText"/>
              <w:jc w:val="center"/>
              <w:rPr>
                <w:ins w:id="972" w:author="Erik Hedlin" w:date="2020-10-19T16:22:00Z"/>
                <w:sz w:val="18"/>
                <w:szCs w:val="18"/>
                <w:rPrChange w:id="973" w:author="Erik Hedlin" w:date="2020-10-19T16:24:00Z">
                  <w:rPr>
                    <w:ins w:id="974" w:author="Erik Hedlin" w:date="2020-10-19T16:22:00Z"/>
                    <w:sz w:val="18"/>
                    <w:szCs w:val="18"/>
                    <w:highlight w:val="yellow"/>
                  </w:rPr>
                </w:rPrChange>
              </w:rPr>
            </w:pPr>
            <w:ins w:id="975" w:author="Erik Hedlin" w:date="2020-10-19T16:23:00Z">
              <w:r w:rsidRPr="00E10515">
                <w:rPr>
                  <w:rFonts w:cs="Calibri"/>
                  <w:color w:val="000000"/>
                  <w:sz w:val="18"/>
                  <w:szCs w:val="18"/>
                  <w:rPrChange w:id="976" w:author="Erik Hedlin" w:date="2020-10-19T16:24:00Z">
                    <w:rPr>
                      <w:rFonts w:cs="Calibri"/>
                      <w:color w:val="000000"/>
                      <w:sz w:val="18"/>
                      <w:szCs w:val="18"/>
                      <w:highlight w:val="yellow"/>
                    </w:rPr>
                  </w:rPrChange>
                </w:rPr>
                <w:t>2.30±1.24</w:t>
              </w:r>
            </w:ins>
          </w:p>
        </w:tc>
        <w:tc>
          <w:tcPr>
            <w:tcW w:w="982" w:type="dxa"/>
            <w:tcBorders>
              <w:top w:val="nil"/>
              <w:left w:val="nil"/>
              <w:bottom w:val="nil"/>
              <w:right w:val="nil"/>
            </w:tcBorders>
            <w:shd w:val="clear" w:color="auto" w:fill="auto"/>
            <w:tcMar>
              <w:left w:w="43" w:type="dxa"/>
              <w:right w:w="43" w:type="dxa"/>
            </w:tcMar>
          </w:tcPr>
          <w:p w14:paraId="09675F23" w14:textId="4DB64800" w:rsidR="00E10515" w:rsidRPr="00E10515" w:rsidRDefault="00E10515" w:rsidP="00E10515">
            <w:pPr>
              <w:pStyle w:val="TableText"/>
              <w:jc w:val="center"/>
              <w:rPr>
                <w:ins w:id="977" w:author="Erik Hedlin" w:date="2020-10-19T16:22:00Z"/>
                <w:sz w:val="18"/>
                <w:szCs w:val="18"/>
                <w:rPrChange w:id="978" w:author="Erik Hedlin" w:date="2020-10-19T16:24:00Z">
                  <w:rPr>
                    <w:ins w:id="979" w:author="Erik Hedlin" w:date="2020-10-19T16:22:00Z"/>
                    <w:sz w:val="18"/>
                    <w:szCs w:val="18"/>
                    <w:highlight w:val="yellow"/>
                  </w:rPr>
                </w:rPrChange>
              </w:rPr>
            </w:pPr>
            <w:ins w:id="980" w:author="Erik Hedlin" w:date="2020-10-19T16:23:00Z">
              <w:r w:rsidRPr="00E10515">
                <w:rPr>
                  <w:rFonts w:cs="Calibri"/>
                  <w:color w:val="000000"/>
                  <w:sz w:val="18"/>
                  <w:szCs w:val="18"/>
                  <w:rPrChange w:id="981" w:author="Erik Hedlin" w:date="2020-10-19T16:24:00Z">
                    <w:rPr>
                      <w:rFonts w:cs="Calibri"/>
                      <w:color w:val="000000"/>
                      <w:sz w:val="18"/>
                      <w:szCs w:val="18"/>
                      <w:highlight w:val="yellow"/>
                    </w:rPr>
                  </w:rPrChange>
                </w:rPr>
                <w:t>1.78±1.55</w:t>
              </w:r>
            </w:ins>
          </w:p>
        </w:tc>
        <w:tc>
          <w:tcPr>
            <w:tcW w:w="983" w:type="dxa"/>
            <w:tcBorders>
              <w:top w:val="nil"/>
              <w:left w:val="nil"/>
              <w:bottom w:val="nil"/>
              <w:right w:val="nil"/>
            </w:tcBorders>
            <w:tcMar>
              <w:left w:w="43" w:type="dxa"/>
              <w:right w:w="43" w:type="dxa"/>
            </w:tcMar>
          </w:tcPr>
          <w:p w14:paraId="5DB987B2" w14:textId="25CA6CFD" w:rsidR="00E10515" w:rsidRPr="00E10515" w:rsidRDefault="00E10515" w:rsidP="00E10515">
            <w:pPr>
              <w:pStyle w:val="TableText"/>
              <w:jc w:val="center"/>
              <w:rPr>
                <w:ins w:id="982" w:author="Erik Hedlin" w:date="2020-10-19T16:22:00Z"/>
                <w:sz w:val="18"/>
                <w:szCs w:val="18"/>
                <w:rPrChange w:id="983" w:author="Erik Hedlin" w:date="2020-10-19T16:24:00Z">
                  <w:rPr>
                    <w:ins w:id="984" w:author="Erik Hedlin" w:date="2020-10-19T16:22:00Z"/>
                    <w:sz w:val="18"/>
                    <w:szCs w:val="18"/>
                    <w:highlight w:val="yellow"/>
                  </w:rPr>
                </w:rPrChange>
              </w:rPr>
            </w:pPr>
            <w:ins w:id="985" w:author="Erik Hedlin" w:date="2020-10-19T16:23:00Z">
              <w:r w:rsidRPr="00E10515">
                <w:rPr>
                  <w:rFonts w:cs="Calibri"/>
                  <w:color w:val="000000"/>
                  <w:sz w:val="18"/>
                  <w:szCs w:val="18"/>
                  <w:rPrChange w:id="986" w:author="Erik Hedlin" w:date="2020-10-19T16:24:00Z">
                    <w:rPr>
                      <w:rFonts w:cs="Calibri"/>
                      <w:color w:val="000000"/>
                      <w:sz w:val="18"/>
                      <w:szCs w:val="18"/>
                      <w:highlight w:val="yellow"/>
                    </w:rPr>
                  </w:rPrChange>
                </w:rPr>
                <w:t>1.00±1.15</w:t>
              </w:r>
            </w:ins>
          </w:p>
        </w:tc>
        <w:tc>
          <w:tcPr>
            <w:tcW w:w="982" w:type="dxa"/>
            <w:tcBorders>
              <w:top w:val="nil"/>
              <w:left w:val="nil"/>
              <w:bottom w:val="nil"/>
              <w:right w:val="nil"/>
            </w:tcBorders>
            <w:shd w:val="clear" w:color="auto" w:fill="auto"/>
            <w:tcMar>
              <w:left w:w="43" w:type="dxa"/>
              <w:right w:w="43" w:type="dxa"/>
            </w:tcMar>
          </w:tcPr>
          <w:p w14:paraId="3197AA88" w14:textId="324C3311" w:rsidR="00E10515" w:rsidRPr="00E10515" w:rsidRDefault="00E10515" w:rsidP="00E10515">
            <w:pPr>
              <w:pStyle w:val="TableText"/>
              <w:jc w:val="center"/>
              <w:rPr>
                <w:ins w:id="987" w:author="Erik Hedlin" w:date="2020-10-19T16:22:00Z"/>
                <w:sz w:val="18"/>
                <w:szCs w:val="18"/>
                <w:rPrChange w:id="988" w:author="Erik Hedlin" w:date="2020-10-19T16:24:00Z">
                  <w:rPr>
                    <w:ins w:id="989" w:author="Erik Hedlin" w:date="2020-10-19T16:22:00Z"/>
                    <w:sz w:val="18"/>
                    <w:szCs w:val="18"/>
                    <w:highlight w:val="yellow"/>
                  </w:rPr>
                </w:rPrChange>
              </w:rPr>
            </w:pPr>
            <w:ins w:id="990" w:author="Erik Hedlin" w:date="2020-10-19T16:23:00Z">
              <w:r w:rsidRPr="00E10515">
                <w:rPr>
                  <w:rFonts w:cs="Calibri"/>
                  <w:color w:val="000000"/>
                  <w:sz w:val="18"/>
                  <w:szCs w:val="18"/>
                  <w:rPrChange w:id="991" w:author="Erik Hedlin" w:date="2020-10-19T16:24:00Z">
                    <w:rPr>
                      <w:rFonts w:cs="Calibri"/>
                      <w:color w:val="000000"/>
                      <w:sz w:val="18"/>
                      <w:szCs w:val="18"/>
                      <w:highlight w:val="yellow"/>
                    </w:rPr>
                  </w:rPrChange>
                </w:rPr>
                <w:t>0.58±0.90</w:t>
              </w:r>
            </w:ins>
          </w:p>
        </w:tc>
        <w:tc>
          <w:tcPr>
            <w:tcW w:w="983" w:type="dxa"/>
            <w:tcBorders>
              <w:top w:val="nil"/>
              <w:left w:val="nil"/>
              <w:bottom w:val="nil"/>
              <w:right w:val="nil"/>
            </w:tcBorders>
          </w:tcPr>
          <w:p w14:paraId="2275E858" w14:textId="057E018B" w:rsidR="00E10515" w:rsidRPr="00E10515" w:rsidRDefault="00E10515" w:rsidP="00E10515">
            <w:pPr>
              <w:pStyle w:val="TableText"/>
              <w:jc w:val="center"/>
              <w:rPr>
                <w:ins w:id="992" w:author="Erik Hedlin" w:date="2020-10-19T16:22:00Z"/>
                <w:rFonts w:cs="Calibri"/>
                <w:color w:val="000000"/>
                <w:sz w:val="18"/>
                <w:szCs w:val="18"/>
                <w:rPrChange w:id="993" w:author="Erik Hedlin" w:date="2020-10-19T16:24:00Z">
                  <w:rPr>
                    <w:ins w:id="994" w:author="Erik Hedlin" w:date="2020-10-19T16:22:00Z"/>
                    <w:rFonts w:cs="Calibri"/>
                    <w:color w:val="000000"/>
                    <w:sz w:val="18"/>
                    <w:szCs w:val="18"/>
                    <w:highlight w:val="yellow"/>
                  </w:rPr>
                </w:rPrChange>
              </w:rPr>
            </w:pPr>
            <w:ins w:id="995" w:author="Erik Hedlin" w:date="2020-10-19T16:23:00Z">
              <w:r w:rsidRPr="00E10515">
                <w:rPr>
                  <w:rFonts w:cs="Calibri"/>
                  <w:color w:val="000000"/>
                  <w:sz w:val="18"/>
                  <w:szCs w:val="18"/>
                  <w:rPrChange w:id="996" w:author="Erik Hedlin" w:date="2020-10-19T16:24:00Z">
                    <w:rPr>
                      <w:rFonts w:cs="Calibri"/>
                      <w:color w:val="000000"/>
                      <w:sz w:val="18"/>
                      <w:szCs w:val="18"/>
                      <w:highlight w:val="yellow"/>
                    </w:rPr>
                  </w:rPrChange>
                </w:rPr>
                <w:t>0.45±1.04</w:t>
              </w:r>
            </w:ins>
          </w:p>
        </w:tc>
        <w:tc>
          <w:tcPr>
            <w:tcW w:w="983" w:type="dxa"/>
            <w:gridSpan w:val="2"/>
            <w:tcBorders>
              <w:top w:val="nil"/>
              <w:left w:val="nil"/>
              <w:bottom w:val="nil"/>
              <w:right w:val="single" w:sz="4" w:space="0" w:color="auto"/>
            </w:tcBorders>
            <w:shd w:val="clear" w:color="auto" w:fill="auto"/>
            <w:tcMar>
              <w:left w:w="43" w:type="dxa"/>
              <w:right w:w="43" w:type="dxa"/>
            </w:tcMar>
          </w:tcPr>
          <w:p w14:paraId="205F2FA5" w14:textId="053983DD" w:rsidR="00E10515" w:rsidRPr="00E10515" w:rsidRDefault="00E10515" w:rsidP="00E10515">
            <w:pPr>
              <w:pStyle w:val="TableText"/>
              <w:jc w:val="center"/>
              <w:rPr>
                <w:ins w:id="997" w:author="Erik Hedlin" w:date="2020-10-19T16:22:00Z"/>
                <w:sz w:val="18"/>
                <w:szCs w:val="18"/>
                <w:rPrChange w:id="998" w:author="Erik Hedlin" w:date="2020-10-19T16:24:00Z">
                  <w:rPr>
                    <w:ins w:id="999" w:author="Erik Hedlin" w:date="2020-10-19T16:22:00Z"/>
                    <w:sz w:val="18"/>
                    <w:szCs w:val="18"/>
                    <w:highlight w:val="yellow"/>
                  </w:rPr>
                </w:rPrChange>
              </w:rPr>
            </w:pPr>
            <w:ins w:id="1000" w:author="Erik Hedlin" w:date="2020-10-19T16:28:00Z">
              <w:r>
                <w:rPr>
                  <w:rFonts w:cs="Calibri"/>
                  <w:color w:val="000000"/>
                  <w:sz w:val="18"/>
                  <w:szCs w:val="18"/>
                </w:rPr>
                <w:t>2.96</w:t>
              </w:r>
            </w:ins>
            <w:ins w:id="1001" w:author="Erik Hedlin" w:date="2020-10-19T16:22:00Z">
              <w:r w:rsidRPr="00E10515">
                <w:rPr>
                  <w:rFonts w:cs="Calibri"/>
                  <w:color w:val="000000"/>
                  <w:sz w:val="18"/>
                  <w:szCs w:val="18"/>
                  <w:rPrChange w:id="1002" w:author="Erik Hedlin" w:date="2020-10-19T16:24:00Z">
                    <w:rPr>
                      <w:rFonts w:cs="Calibri"/>
                      <w:color w:val="000000"/>
                      <w:sz w:val="18"/>
                      <w:szCs w:val="18"/>
                      <w:highlight w:val="yellow"/>
                    </w:rPr>
                  </w:rPrChange>
                </w:rPr>
                <w:t>±1.2</w:t>
              </w:r>
            </w:ins>
            <w:ins w:id="1003" w:author="Erik Hedlin" w:date="2020-10-19T16:28:00Z">
              <w:r>
                <w:rPr>
                  <w:rFonts w:cs="Calibri"/>
                  <w:color w:val="000000"/>
                  <w:sz w:val="18"/>
                  <w:szCs w:val="18"/>
                </w:rPr>
                <w:t>1</w:t>
              </w:r>
            </w:ins>
          </w:p>
        </w:tc>
      </w:tr>
      <w:tr w:rsidR="00975776" w:rsidRPr="006A7656" w14:paraId="0051F75C" w14:textId="77777777" w:rsidTr="009E6165">
        <w:trPr>
          <w:cnfStyle w:val="000000100000" w:firstRow="0" w:lastRow="0" w:firstColumn="0" w:lastColumn="0" w:oddVBand="0" w:evenVBand="0" w:oddHBand="1" w:evenHBand="0" w:firstRowFirstColumn="0" w:firstRowLastColumn="0" w:lastRowFirstColumn="0" w:lastRowLastColumn="0"/>
          <w:cantSplit/>
          <w:trHeight w:val="305"/>
          <w:ins w:id="1004" w:author="Erik Hedlin" w:date="2020-10-19T16:22:00Z"/>
        </w:trPr>
        <w:tc>
          <w:tcPr>
            <w:tcW w:w="1789" w:type="dxa"/>
            <w:gridSpan w:val="2"/>
            <w:tcBorders>
              <w:top w:val="nil"/>
              <w:left w:val="single" w:sz="4" w:space="0" w:color="auto"/>
              <w:bottom w:val="single" w:sz="12" w:space="0" w:color="auto"/>
            </w:tcBorders>
            <w:shd w:val="clear" w:color="auto" w:fill="F2F2F2" w:themeFill="background1" w:themeFillShade="F2"/>
            <w:tcMar>
              <w:left w:w="0" w:type="dxa"/>
              <w:right w:w="0" w:type="dxa"/>
            </w:tcMar>
          </w:tcPr>
          <w:p w14:paraId="2BEF9091" w14:textId="77777777" w:rsidR="00E10515" w:rsidRPr="00E10515" w:rsidRDefault="00E10515" w:rsidP="00E10515">
            <w:pPr>
              <w:pStyle w:val="TableText"/>
              <w:rPr>
                <w:ins w:id="1005" w:author="Erik Hedlin" w:date="2020-10-19T16:22:00Z"/>
                <w:rPrChange w:id="1006" w:author="Erik Hedlin" w:date="2020-10-19T16:24:00Z">
                  <w:rPr>
                    <w:ins w:id="1007" w:author="Erik Hedlin" w:date="2020-10-19T16:22:00Z"/>
                    <w:highlight w:val="yellow"/>
                  </w:rPr>
                </w:rPrChange>
              </w:rPr>
            </w:pPr>
            <w:ins w:id="1008" w:author="Erik Hedlin" w:date="2020-10-19T16:22:00Z">
              <w:r w:rsidRPr="00E10515">
                <w:rPr>
                  <w:rPrChange w:id="1009" w:author="Erik Hedlin" w:date="2020-10-19T16:24:00Z">
                    <w:rPr>
                      <w:highlight w:val="yellow"/>
                    </w:rPr>
                  </w:rPrChange>
                </w:rPr>
                <w:t>Total production</w:t>
              </w:r>
            </w:ins>
          </w:p>
        </w:tc>
        <w:tc>
          <w:tcPr>
            <w:tcW w:w="982" w:type="dxa"/>
            <w:gridSpan w:val="2"/>
            <w:tcBorders>
              <w:top w:val="nil"/>
              <w:left w:val="nil"/>
              <w:bottom w:val="single" w:sz="12" w:space="0" w:color="auto"/>
              <w:right w:val="nil"/>
            </w:tcBorders>
            <w:shd w:val="clear" w:color="auto" w:fill="auto"/>
            <w:tcMar>
              <w:left w:w="43" w:type="dxa"/>
              <w:right w:w="43" w:type="dxa"/>
            </w:tcMar>
            <w:vAlign w:val="bottom"/>
          </w:tcPr>
          <w:p w14:paraId="2089CB91" w14:textId="052A40BD" w:rsidR="00E10515" w:rsidRPr="00E10515" w:rsidRDefault="00E10515" w:rsidP="00E10515">
            <w:pPr>
              <w:pStyle w:val="TableText"/>
              <w:jc w:val="center"/>
              <w:rPr>
                <w:ins w:id="1010" w:author="Erik Hedlin" w:date="2020-10-19T16:22:00Z"/>
                <w:sz w:val="18"/>
                <w:szCs w:val="18"/>
                <w:rPrChange w:id="1011" w:author="Erik Hedlin" w:date="2020-10-19T16:24:00Z">
                  <w:rPr>
                    <w:ins w:id="1012" w:author="Erik Hedlin" w:date="2020-10-19T16:22:00Z"/>
                    <w:sz w:val="18"/>
                    <w:szCs w:val="18"/>
                    <w:highlight w:val="yellow"/>
                  </w:rPr>
                </w:rPrChange>
              </w:rPr>
            </w:pPr>
            <w:ins w:id="1013" w:author="Erik Hedlin" w:date="2020-10-19T16:23:00Z">
              <w:r w:rsidRPr="00E10515">
                <w:rPr>
                  <w:rFonts w:cs="Calibri"/>
                  <w:color w:val="000000"/>
                  <w:sz w:val="18"/>
                  <w:szCs w:val="18"/>
                  <w:rPrChange w:id="1014" w:author="Erik Hedlin" w:date="2020-10-19T16:24:00Z">
                    <w:rPr>
                      <w:rFonts w:cs="Calibri"/>
                      <w:color w:val="000000"/>
                      <w:sz w:val="18"/>
                      <w:szCs w:val="18"/>
                      <w:highlight w:val="yellow"/>
                    </w:rPr>
                  </w:rPrChange>
                </w:rPr>
                <w:t>26</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15338B0" w14:textId="0E1E8BD7" w:rsidR="00E10515" w:rsidRPr="00E10515" w:rsidRDefault="00E10515" w:rsidP="00E10515">
            <w:pPr>
              <w:pStyle w:val="TableText"/>
              <w:jc w:val="center"/>
              <w:rPr>
                <w:ins w:id="1015" w:author="Erik Hedlin" w:date="2020-10-19T16:22:00Z"/>
                <w:sz w:val="18"/>
                <w:szCs w:val="18"/>
                <w:rPrChange w:id="1016" w:author="Erik Hedlin" w:date="2020-10-19T16:24:00Z">
                  <w:rPr>
                    <w:ins w:id="1017" w:author="Erik Hedlin" w:date="2020-10-19T16:22:00Z"/>
                    <w:sz w:val="18"/>
                    <w:szCs w:val="18"/>
                    <w:highlight w:val="yellow"/>
                  </w:rPr>
                </w:rPrChange>
              </w:rPr>
            </w:pPr>
            <w:ins w:id="1018" w:author="Erik Hedlin" w:date="2020-10-19T16:23:00Z">
              <w:r w:rsidRPr="00E10515">
                <w:rPr>
                  <w:rFonts w:cs="Calibri"/>
                  <w:color w:val="000000"/>
                  <w:sz w:val="18"/>
                  <w:szCs w:val="18"/>
                  <w:rPrChange w:id="1019" w:author="Erik Hedlin" w:date="2020-10-19T16:24:00Z">
                    <w:rPr>
                      <w:rFonts w:cs="Calibri"/>
                      <w:color w:val="000000"/>
                      <w:sz w:val="18"/>
                      <w:szCs w:val="18"/>
                      <w:highlight w:val="yellow"/>
                    </w:rPr>
                  </w:rPrChange>
                </w:rPr>
                <w:t>0</w:t>
              </w:r>
            </w:ins>
          </w:p>
        </w:tc>
        <w:tc>
          <w:tcPr>
            <w:tcW w:w="982" w:type="dxa"/>
            <w:tcBorders>
              <w:top w:val="nil"/>
              <w:left w:val="nil"/>
              <w:bottom w:val="single" w:sz="12" w:space="0" w:color="auto"/>
              <w:right w:val="nil"/>
            </w:tcBorders>
            <w:shd w:val="clear" w:color="auto" w:fill="auto"/>
            <w:tcMar>
              <w:left w:w="43" w:type="dxa"/>
              <w:right w:w="43" w:type="dxa"/>
            </w:tcMar>
            <w:vAlign w:val="bottom"/>
          </w:tcPr>
          <w:p w14:paraId="50B2AEEC" w14:textId="7DDC5D31" w:rsidR="00E10515" w:rsidRPr="00E10515" w:rsidRDefault="00E10515" w:rsidP="00E10515">
            <w:pPr>
              <w:pStyle w:val="TableText"/>
              <w:jc w:val="center"/>
              <w:rPr>
                <w:ins w:id="1020" w:author="Erik Hedlin" w:date="2020-10-19T16:22:00Z"/>
                <w:sz w:val="18"/>
                <w:szCs w:val="18"/>
                <w:rPrChange w:id="1021" w:author="Erik Hedlin" w:date="2020-10-19T16:24:00Z">
                  <w:rPr>
                    <w:ins w:id="1022" w:author="Erik Hedlin" w:date="2020-10-19T16:22:00Z"/>
                    <w:sz w:val="18"/>
                    <w:szCs w:val="18"/>
                    <w:highlight w:val="yellow"/>
                  </w:rPr>
                </w:rPrChange>
              </w:rPr>
            </w:pPr>
            <w:ins w:id="1023" w:author="Erik Hedlin" w:date="2020-10-19T16:23:00Z">
              <w:r w:rsidRPr="00E10515">
                <w:rPr>
                  <w:rFonts w:cs="Calibri"/>
                  <w:color w:val="000000"/>
                  <w:sz w:val="18"/>
                  <w:szCs w:val="18"/>
                  <w:rPrChange w:id="1024" w:author="Erik Hedlin" w:date="2020-10-19T16:24:00Z">
                    <w:rPr>
                      <w:rFonts w:cs="Calibri"/>
                      <w:color w:val="000000"/>
                      <w:sz w:val="18"/>
                      <w:szCs w:val="18"/>
                      <w:highlight w:val="yellow"/>
                    </w:rPr>
                  </w:rPrChange>
                </w:rPr>
                <w:t>60</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71ED7EA8" w14:textId="5D376936" w:rsidR="00E10515" w:rsidRPr="00E10515" w:rsidRDefault="00E10515" w:rsidP="00E10515">
            <w:pPr>
              <w:pStyle w:val="TableText"/>
              <w:jc w:val="center"/>
              <w:rPr>
                <w:ins w:id="1025" w:author="Erik Hedlin" w:date="2020-10-19T16:22:00Z"/>
                <w:sz w:val="18"/>
                <w:szCs w:val="18"/>
                <w:rPrChange w:id="1026" w:author="Erik Hedlin" w:date="2020-10-19T16:24:00Z">
                  <w:rPr>
                    <w:ins w:id="1027" w:author="Erik Hedlin" w:date="2020-10-19T16:22:00Z"/>
                    <w:sz w:val="18"/>
                    <w:szCs w:val="18"/>
                    <w:highlight w:val="yellow"/>
                  </w:rPr>
                </w:rPrChange>
              </w:rPr>
            </w:pPr>
            <w:ins w:id="1028" w:author="Erik Hedlin" w:date="2020-10-19T16:23:00Z">
              <w:r w:rsidRPr="00E10515">
                <w:rPr>
                  <w:rFonts w:cs="Calibri"/>
                  <w:color w:val="000000"/>
                  <w:sz w:val="18"/>
                  <w:szCs w:val="18"/>
                  <w:rPrChange w:id="1029" w:author="Erik Hedlin" w:date="2020-10-19T16:24:00Z">
                    <w:rPr>
                      <w:rFonts w:cs="Calibri"/>
                      <w:color w:val="000000"/>
                      <w:sz w:val="18"/>
                      <w:szCs w:val="18"/>
                      <w:highlight w:val="yellow"/>
                    </w:rPr>
                  </w:rPrChange>
                </w:rPr>
                <w:t>106</w:t>
              </w:r>
            </w:ins>
          </w:p>
        </w:tc>
        <w:tc>
          <w:tcPr>
            <w:tcW w:w="982" w:type="dxa"/>
            <w:tcBorders>
              <w:top w:val="nil"/>
              <w:left w:val="nil"/>
              <w:bottom w:val="single" w:sz="12" w:space="0" w:color="auto"/>
              <w:right w:val="nil"/>
            </w:tcBorders>
            <w:shd w:val="clear" w:color="auto" w:fill="auto"/>
            <w:tcMar>
              <w:left w:w="43" w:type="dxa"/>
              <w:right w:w="43" w:type="dxa"/>
            </w:tcMar>
            <w:vAlign w:val="bottom"/>
          </w:tcPr>
          <w:p w14:paraId="3F20D497" w14:textId="7F2CE529" w:rsidR="00E10515" w:rsidRPr="00E10515" w:rsidRDefault="00E10515" w:rsidP="00E10515">
            <w:pPr>
              <w:pStyle w:val="TableText"/>
              <w:jc w:val="center"/>
              <w:rPr>
                <w:ins w:id="1030" w:author="Erik Hedlin" w:date="2020-10-19T16:22:00Z"/>
                <w:sz w:val="18"/>
                <w:szCs w:val="18"/>
                <w:rPrChange w:id="1031" w:author="Erik Hedlin" w:date="2020-10-19T16:24:00Z">
                  <w:rPr>
                    <w:ins w:id="1032" w:author="Erik Hedlin" w:date="2020-10-19T16:22:00Z"/>
                    <w:sz w:val="18"/>
                    <w:szCs w:val="18"/>
                    <w:highlight w:val="yellow"/>
                  </w:rPr>
                </w:rPrChange>
              </w:rPr>
            </w:pPr>
            <w:ins w:id="1033" w:author="Erik Hedlin" w:date="2020-10-19T16:23:00Z">
              <w:r w:rsidRPr="00E10515">
                <w:rPr>
                  <w:rFonts w:cs="Calibri"/>
                  <w:color w:val="000000"/>
                  <w:sz w:val="18"/>
                  <w:szCs w:val="18"/>
                  <w:rPrChange w:id="1034" w:author="Erik Hedlin" w:date="2020-10-19T16:24:00Z">
                    <w:rPr>
                      <w:rFonts w:cs="Calibri"/>
                      <w:color w:val="000000"/>
                      <w:sz w:val="18"/>
                      <w:szCs w:val="18"/>
                      <w:highlight w:val="yellow"/>
                    </w:rPr>
                  </w:rPrChange>
                </w:rPr>
                <w:t>32</w:t>
              </w:r>
            </w:ins>
          </w:p>
        </w:tc>
        <w:tc>
          <w:tcPr>
            <w:tcW w:w="983" w:type="dxa"/>
            <w:tcBorders>
              <w:top w:val="nil"/>
              <w:left w:val="nil"/>
              <w:bottom w:val="single" w:sz="12" w:space="0" w:color="auto"/>
              <w:right w:val="nil"/>
            </w:tcBorders>
            <w:shd w:val="clear" w:color="auto" w:fill="F2F2F2" w:themeFill="background1" w:themeFillShade="F2"/>
            <w:tcMar>
              <w:left w:w="43" w:type="dxa"/>
              <w:right w:w="43" w:type="dxa"/>
            </w:tcMar>
            <w:vAlign w:val="bottom"/>
          </w:tcPr>
          <w:p w14:paraId="69886B83" w14:textId="23F621B2" w:rsidR="00E10515" w:rsidRPr="00E10515" w:rsidRDefault="00E10515" w:rsidP="00E10515">
            <w:pPr>
              <w:pStyle w:val="TableText"/>
              <w:jc w:val="center"/>
              <w:rPr>
                <w:ins w:id="1035" w:author="Erik Hedlin" w:date="2020-10-19T16:22:00Z"/>
                <w:sz w:val="18"/>
                <w:szCs w:val="18"/>
                <w:rPrChange w:id="1036" w:author="Erik Hedlin" w:date="2020-10-19T16:24:00Z">
                  <w:rPr>
                    <w:ins w:id="1037" w:author="Erik Hedlin" w:date="2020-10-19T16:22:00Z"/>
                    <w:sz w:val="18"/>
                    <w:szCs w:val="18"/>
                    <w:highlight w:val="yellow"/>
                  </w:rPr>
                </w:rPrChange>
              </w:rPr>
            </w:pPr>
            <w:ins w:id="1038" w:author="Erik Hedlin" w:date="2020-10-19T16:23:00Z">
              <w:r w:rsidRPr="00E10515">
                <w:rPr>
                  <w:rFonts w:cs="Calibri"/>
                  <w:color w:val="000000"/>
                  <w:sz w:val="18"/>
                  <w:szCs w:val="18"/>
                  <w:rPrChange w:id="1039" w:author="Erik Hedlin" w:date="2020-10-19T16:24:00Z">
                    <w:rPr>
                      <w:rFonts w:cs="Calibri"/>
                      <w:color w:val="000000"/>
                      <w:sz w:val="18"/>
                      <w:szCs w:val="18"/>
                      <w:highlight w:val="yellow"/>
                    </w:rPr>
                  </w:rPrChange>
                </w:rPr>
                <w:t>5</w:t>
              </w:r>
            </w:ins>
          </w:p>
        </w:tc>
        <w:tc>
          <w:tcPr>
            <w:tcW w:w="982" w:type="dxa"/>
            <w:tcBorders>
              <w:top w:val="nil"/>
              <w:left w:val="nil"/>
              <w:bottom w:val="single" w:sz="12" w:space="0" w:color="auto"/>
              <w:right w:val="nil"/>
            </w:tcBorders>
            <w:shd w:val="clear" w:color="auto" w:fill="auto"/>
            <w:tcMar>
              <w:left w:w="43" w:type="dxa"/>
              <w:right w:w="43" w:type="dxa"/>
            </w:tcMar>
            <w:vAlign w:val="bottom"/>
          </w:tcPr>
          <w:p w14:paraId="31916572" w14:textId="630BF670" w:rsidR="00E10515" w:rsidRPr="00E10515" w:rsidRDefault="00E10515" w:rsidP="00E10515">
            <w:pPr>
              <w:pStyle w:val="TableText"/>
              <w:jc w:val="center"/>
              <w:rPr>
                <w:ins w:id="1040" w:author="Erik Hedlin" w:date="2020-10-19T16:22:00Z"/>
                <w:sz w:val="18"/>
                <w:szCs w:val="18"/>
                <w:rPrChange w:id="1041" w:author="Erik Hedlin" w:date="2020-10-19T16:24:00Z">
                  <w:rPr>
                    <w:ins w:id="1042" w:author="Erik Hedlin" w:date="2020-10-19T16:22:00Z"/>
                    <w:sz w:val="18"/>
                    <w:szCs w:val="18"/>
                    <w:highlight w:val="yellow"/>
                  </w:rPr>
                </w:rPrChange>
              </w:rPr>
            </w:pPr>
            <w:ins w:id="1043" w:author="Erik Hedlin" w:date="2020-10-19T16:23:00Z">
              <w:r w:rsidRPr="00E10515">
                <w:rPr>
                  <w:rFonts w:cs="Calibri"/>
                  <w:color w:val="000000"/>
                  <w:sz w:val="18"/>
                  <w:szCs w:val="18"/>
                  <w:rPrChange w:id="1044" w:author="Erik Hedlin" w:date="2020-10-19T16:24:00Z">
                    <w:rPr>
                      <w:rFonts w:cs="Calibri"/>
                      <w:color w:val="000000"/>
                      <w:sz w:val="18"/>
                      <w:szCs w:val="18"/>
                      <w:highlight w:val="yellow"/>
                    </w:rPr>
                  </w:rPrChange>
                </w:rPr>
                <w:t>7</w:t>
              </w:r>
            </w:ins>
          </w:p>
        </w:tc>
        <w:tc>
          <w:tcPr>
            <w:tcW w:w="983" w:type="dxa"/>
            <w:tcBorders>
              <w:top w:val="nil"/>
              <w:left w:val="nil"/>
              <w:bottom w:val="single" w:sz="12" w:space="0" w:color="auto"/>
              <w:right w:val="nil"/>
            </w:tcBorders>
            <w:shd w:val="clear" w:color="auto" w:fill="F2F2F2" w:themeFill="background1" w:themeFillShade="F2"/>
            <w:vAlign w:val="bottom"/>
          </w:tcPr>
          <w:p w14:paraId="31ED8CA0" w14:textId="7F68BBE6" w:rsidR="00E10515" w:rsidRPr="00E10515" w:rsidRDefault="00E10515" w:rsidP="00E10515">
            <w:pPr>
              <w:pStyle w:val="TableText"/>
              <w:jc w:val="center"/>
              <w:rPr>
                <w:ins w:id="1045" w:author="Erik Hedlin" w:date="2020-10-19T16:22:00Z"/>
                <w:rFonts w:cs="Calibri"/>
                <w:color w:val="000000"/>
                <w:sz w:val="18"/>
                <w:szCs w:val="18"/>
                <w:rPrChange w:id="1046" w:author="Erik Hedlin" w:date="2020-10-19T16:24:00Z">
                  <w:rPr>
                    <w:ins w:id="1047" w:author="Erik Hedlin" w:date="2020-10-19T16:22:00Z"/>
                    <w:rFonts w:cs="Calibri"/>
                    <w:color w:val="000000"/>
                    <w:sz w:val="18"/>
                    <w:szCs w:val="18"/>
                    <w:highlight w:val="yellow"/>
                  </w:rPr>
                </w:rPrChange>
              </w:rPr>
            </w:pPr>
            <w:ins w:id="1048" w:author="Erik Hedlin" w:date="2020-10-19T16:23:00Z">
              <w:r w:rsidRPr="00E10515">
                <w:rPr>
                  <w:rFonts w:cs="Calibri"/>
                  <w:color w:val="000000"/>
                  <w:sz w:val="18"/>
                  <w:szCs w:val="18"/>
                  <w:rPrChange w:id="1049" w:author="Erik Hedlin" w:date="2020-10-19T16:24:00Z">
                    <w:rPr>
                      <w:rFonts w:cs="Calibri"/>
                      <w:color w:val="000000"/>
                      <w:sz w:val="18"/>
                      <w:szCs w:val="18"/>
                      <w:highlight w:val="yellow"/>
                    </w:rPr>
                  </w:rPrChange>
                </w:rPr>
                <w:t>5</w:t>
              </w:r>
            </w:ins>
          </w:p>
        </w:tc>
        <w:tc>
          <w:tcPr>
            <w:tcW w:w="983" w:type="dxa"/>
            <w:gridSpan w:val="2"/>
            <w:tcBorders>
              <w:top w:val="nil"/>
              <w:left w:val="nil"/>
              <w:bottom w:val="single" w:sz="12" w:space="0" w:color="auto"/>
              <w:right w:val="single" w:sz="4" w:space="0" w:color="auto"/>
            </w:tcBorders>
            <w:shd w:val="clear" w:color="auto" w:fill="auto"/>
            <w:tcMar>
              <w:left w:w="43" w:type="dxa"/>
              <w:right w:w="43" w:type="dxa"/>
            </w:tcMar>
            <w:vAlign w:val="bottom"/>
          </w:tcPr>
          <w:p w14:paraId="0138912C" w14:textId="490DBBDE" w:rsidR="00E10515" w:rsidRPr="00E10515" w:rsidRDefault="00E10515" w:rsidP="00E10515">
            <w:pPr>
              <w:pStyle w:val="TableText"/>
              <w:jc w:val="center"/>
              <w:rPr>
                <w:ins w:id="1050" w:author="Erik Hedlin" w:date="2020-10-19T16:22:00Z"/>
                <w:sz w:val="18"/>
                <w:szCs w:val="18"/>
                <w:rPrChange w:id="1051" w:author="Erik Hedlin" w:date="2020-10-19T16:24:00Z">
                  <w:rPr>
                    <w:ins w:id="1052" w:author="Erik Hedlin" w:date="2020-10-19T16:22:00Z"/>
                    <w:sz w:val="18"/>
                    <w:szCs w:val="18"/>
                    <w:highlight w:val="yellow"/>
                  </w:rPr>
                </w:rPrChange>
              </w:rPr>
            </w:pPr>
            <w:ins w:id="1053" w:author="Erik Hedlin" w:date="2020-10-19T16:28:00Z">
              <w:r>
                <w:rPr>
                  <w:rFonts w:cs="Calibri"/>
                  <w:color w:val="000000"/>
                  <w:sz w:val="18"/>
                  <w:szCs w:val="18"/>
                </w:rPr>
                <w:t>133</w:t>
              </w:r>
            </w:ins>
          </w:p>
        </w:tc>
      </w:tr>
      <w:tr w:rsidR="00E10515" w:rsidRPr="00C4635C" w14:paraId="15E8C39C" w14:textId="77777777" w:rsidTr="00E10515">
        <w:trPr>
          <w:gridAfter w:val="1"/>
          <w:cnfStyle w:val="000000010000" w:firstRow="0" w:lastRow="0" w:firstColumn="0" w:lastColumn="0" w:oddVBand="0" w:evenVBand="0" w:oddHBand="0" w:evenHBand="1" w:firstRowFirstColumn="0" w:firstRowLastColumn="0" w:lastRowFirstColumn="0" w:lastRowLastColumn="0"/>
          <w:wAfter w:w="28" w:type="dxa"/>
          <w:cantSplit/>
          <w:trHeight w:val="305"/>
          <w:ins w:id="1054" w:author="Erik Hedlin" w:date="2020-10-19T16:22:00Z"/>
          <w:trPrChange w:id="1055" w:author="Erik Hedlin" w:date="2020-10-19T16:26:00Z">
            <w:trPr>
              <w:gridAfter w:val="1"/>
              <w:cantSplit/>
              <w:trHeight w:val="305"/>
            </w:trPr>
          </w:trPrChange>
        </w:trPr>
        <w:tc>
          <w:tcPr>
            <w:tcW w:w="519" w:type="dxa"/>
            <w:tcBorders>
              <w:top w:val="single" w:sz="12" w:space="0" w:color="auto"/>
              <w:bottom w:val="nil"/>
            </w:tcBorders>
            <w:tcPrChange w:id="1056" w:author="Erik Hedlin" w:date="2020-10-19T16:26:00Z">
              <w:tcPr>
                <w:tcW w:w="519" w:type="dxa"/>
                <w:tcBorders>
                  <w:top w:val="single" w:sz="12" w:space="0" w:color="auto"/>
                  <w:bottom w:val="nil"/>
                </w:tcBorders>
              </w:tcPr>
            </w:tcPrChange>
          </w:tcPr>
          <w:p w14:paraId="638B3DBE" w14:textId="77777777" w:rsidR="00E10515" w:rsidRPr="00E10515" w:rsidRDefault="00E10515" w:rsidP="00975776">
            <w:pPr>
              <w:pStyle w:val="TableText"/>
              <w:cnfStyle w:val="000000010000" w:firstRow="0" w:lastRow="0" w:firstColumn="0" w:lastColumn="0" w:oddVBand="0" w:evenVBand="0" w:oddHBand="0" w:evenHBand="1" w:firstRowFirstColumn="0" w:firstRowLastColumn="0" w:lastRowFirstColumn="0" w:lastRowLastColumn="0"/>
              <w:rPr>
                <w:ins w:id="1057" w:author="Erik Hedlin" w:date="2020-10-19T16:22:00Z"/>
                <w:rFonts w:cs="Calibri"/>
                <w:i/>
                <w:iCs/>
                <w:color w:val="000000"/>
                <w:sz w:val="18"/>
                <w:szCs w:val="18"/>
                <w:rPrChange w:id="1058" w:author="Erik Hedlin" w:date="2020-10-19T16:24:00Z">
                  <w:rPr>
                    <w:ins w:id="1059" w:author="Erik Hedlin" w:date="2020-10-19T16:22:00Z"/>
                    <w:rFonts w:cs="Calibri"/>
                    <w:i/>
                    <w:iCs/>
                    <w:color w:val="000000"/>
                    <w:sz w:val="18"/>
                    <w:szCs w:val="18"/>
                    <w:highlight w:val="yellow"/>
                  </w:rPr>
                </w:rPrChange>
              </w:rPr>
            </w:pPr>
          </w:p>
        </w:tc>
        <w:tc>
          <w:tcPr>
            <w:tcW w:w="10085" w:type="dxa"/>
            <w:gridSpan w:val="11"/>
            <w:tcBorders>
              <w:top w:val="single" w:sz="12" w:space="0" w:color="auto"/>
              <w:bottom w:val="nil"/>
            </w:tcBorders>
            <w:tcMar>
              <w:left w:w="0" w:type="dxa"/>
              <w:right w:w="0" w:type="dxa"/>
            </w:tcMar>
            <w:tcPrChange w:id="1060" w:author="Erik Hedlin" w:date="2020-10-19T16:26:00Z">
              <w:tcPr>
                <w:tcW w:w="10085" w:type="dxa"/>
                <w:gridSpan w:val="13"/>
                <w:tcBorders>
                  <w:top w:val="single" w:sz="12" w:space="0" w:color="auto"/>
                  <w:bottom w:val="nil"/>
                </w:tcBorders>
                <w:tcMar>
                  <w:left w:w="0" w:type="dxa"/>
                  <w:right w:w="0" w:type="dxa"/>
                </w:tcMar>
              </w:tcPr>
            </w:tcPrChange>
          </w:tcPr>
          <w:p w14:paraId="6FCC9122" w14:textId="77777777" w:rsidR="00E10515" w:rsidRPr="00E10515" w:rsidRDefault="00E10515" w:rsidP="00975776">
            <w:pPr>
              <w:pStyle w:val="TableText"/>
              <w:cnfStyle w:val="000000010000" w:firstRow="0" w:lastRow="0" w:firstColumn="0" w:lastColumn="0" w:oddVBand="0" w:evenVBand="0" w:oddHBand="0" w:evenHBand="1" w:firstRowFirstColumn="0" w:firstRowLastColumn="0" w:lastRowFirstColumn="0" w:lastRowLastColumn="0"/>
              <w:rPr>
                <w:ins w:id="1061" w:author="Erik Hedlin" w:date="2020-10-19T16:22:00Z"/>
                <w:rFonts w:cs="Calibri"/>
                <w:i/>
                <w:iCs/>
                <w:color w:val="000000"/>
                <w:sz w:val="18"/>
                <w:szCs w:val="18"/>
                <w:rPrChange w:id="1062" w:author="Erik Hedlin" w:date="2020-10-19T16:24:00Z">
                  <w:rPr>
                    <w:ins w:id="1063" w:author="Erik Hedlin" w:date="2020-10-19T16:22:00Z"/>
                    <w:rFonts w:cs="Calibri"/>
                    <w:i/>
                    <w:iCs/>
                    <w:color w:val="000000"/>
                    <w:sz w:val="18"/>
                    <w:szCs w:val="18"/>
                    <w:highlight w:val="yellow"/>
                  </w:rPr>
                </w:rPrChange>
              </w:rPr>
            </w:pPr>
            <w:ins w:id="1064" w:author="Erik Hedlin" w:date="2020-10-19T16:22:00Z">
              <w:r w:rsidRPr="00E10515">
                <w:rPr>
                  <w:rFonts w:cs="Calibri"/>
                  <w:i/>
                  <w:iCs/>
                  <w:color w:val="000000"/>
                  <w:sz w:val="18"/>
                  <w:szCs w:val="18"/>
                  <w:rPrChange w:id="1065" w:author="Erik Hedlin" w:date="2020-10-19T16:24:00Z">
                    <w:rPr>
                      <w:rFonts w:cs="Calibri"/>
                      <w:i/>
                      <w:iCs/>
                      <w:color w:val="000000"/>
                      <w:sz w:val="18"/>
                      <w:szCs w:val="18"/>
                      <w:highlight w:val="yellow"/>
                    </w:rPr>
                  </w:rPrChange>
                </w:rPr>
                <w:t xml:space="preserve">Mean brood sized is used here as for studies in which mortality that occurs between hatching and the first observation of the brood is unknown, and nestlings are equal </w:t>
              </w:r>
              <w:proofErr w:type="gramStart"/>
              <w:r w:rsidRPr="00E10515">
                <w:rPr>
                  <w:rFonts w:cs="Calibri"/>
                  <w:i/>
                  <w:iCs/>
                  <w:color w:val="000000"/>
                  <w:sz w:val="18"/>
                  <w:szCs w:val="18"/>
                  <w:rPrChange w:id="1066" w:author="Erik Hedlin" w:date="2020-10-19T16:24:00Z">
                    <w:rPr>
                      <w:rFonts w:cs="Calibri"/>
                      <w:i/>
                      <w:iCs/>
                      <w:color w:val="000000"/>
                      <w:sz w:val="18"/>
                      <w:szCs w:val="18"/>
                      <w:highlight w:val="yellow"/>
                    </w:rPr>
                  </w:rPrChange>
                </w:rPr>
                <w:t>to,</w:t>
              </w:r>
              <w:proofErr w:type="gramEnd"/>
              <w:r w:rsidRPr="00E10515">
                <w:rPr>
                  <w:rFonts w:cs="Calibri"/>
                  <w:i/>
                  <w:iCs/>
                  <w:color w:val="000000"/>
                  <w:sz w:val="18"/>
                  <w:szCs w:val="18"/>
                  <w:rPrChange w:id="1067" w:author="Erik Hedlin" w:date="2020-10-19T16:24:00Z">
                    <w:rPr>
                      <w:rFonts w:cs="Calibri"/>
                      <w:i/>
                      <w:iCs/>
                      <w:color w:val="000000"/>
                      <w:sz w:val="18"/>
                      <w:szCs w:val="18"/>
                      <w:highlight w:val="yellow"/>
                    </w:rPr>
                  </w:rPrChange>
                </w:rPr>
                <w:t xml:space="preserve"> or greater than 10 days of age, but less than Minimum Acceptable Age for Assessing Success.</w:t>
              </w:r>
            </w:ins>
          </w:p>
        </w:tc>
      </w:tr>
    </w:tbl>
    <w:p w14:paraId="7E7F21A2" w14:textId="77777777" w:rsidR="00E10515" w:rsidRDefault="00E10515" w:rsidP="00DF37B5">
      <w:pPr>
        <w:pStyle w:val="BodyText-EDI"/>
        <w:rPr>
          <w:ins w:id="1068" w:author="Erik Hedlin" w:date="2020-10-19T16:22:00Z"/>
          <w:highlight w:val="yellow"/>
        </w:rPr>
      </w:pPr>
    </w:p>
    <w:p w14:paraId="4DA35FAD" w14:textId="77777777" w:rsidR="00E10515" w:rsidRDefault="00E10515" w:rsidP="00DF37B5">
      <w:pPr>
        <w:pStyle w:val="BodyText-EDI"/>
        <w:rPr>
          <w:ins w:id="1069" w:author="Erik Hedlin" w:date="2020-10-19T16:22:00Z"/>
          <w:highlight w:val="yellow"/>
        </w:rPr>
      </w:pPr>
    </w:p>
    <w:p w14:paraId="2AF8CE68" w14:textId="77777777" w:rsidR="00E10515" w:rsidRDefault="00E10515" w:rsidP="00DF37B5">
      <w:pPr>
        <w:pStyle w:val="BodyText-EDI"/>
        <w:rPr>
          <w:ins w:id="1070" w:author="Erik Hedlin" w:date="2020-10-19T16:22:00Z"/>
          <w:highlight w:val="yellow"/>
        </w:rPr>
      </w:pPr>
    </w:p>
    <w:p w14:paraId="5DCD253D" w14:textId="3683B4A1" w:rsidR="00DF37B5" w:rsidRPr="006A7656" w:rsidRDefault="00DF37B5" w:rsidP="00DF37B5">
      <w:pPr>
        <w:pStyle w:val="BodyText-EDI"/>
      </w:pPr>
      <w:r w:rsidRPr="006A7656">
        <w:t xml:space="preserve">Variation in the probability of nest survival among Peregrine Falcons and Rough-legged Hawks was poorly explained by distance to nearest neighbor, distance to disturbance, and </w:t>
      </w:r>
      <w:del w:id="1071" w:author="Erik Hedlin" w:date="2020-10-20T11:16:00Z">
        <w:r w:rsidRPr="006A7656" w:rsidDel="00F83B05">
          <w:delText>an interaction between them</w:delText>
        </w:r>
      </w:del>
      <w:ins w:id="1072" w:author="Erik Hedlin" w:date="2020-10-20T11:16:00Z">
        <w:r w:rsidR="00F83B05" w:rsidRPr="00F83B05">
          <w:rPr>
            <w:rPrChange w:id="1073" w:author="Erik Hedlin" w:date="2020-10-20T11:18:00Z">
              <w:rPr>
                <w:highlight w:val="yellow"/>
              </w:rPr>
            </w:rPrChange>
          </w:rPr>
          <w:t>NDVI</w:t>
        </w:r>
      </w:ins>
      <w:r w:rsidRPr="006A7656">
        <w:t xml:space="preserve"> (</w:t>
      </w:r>
      <w:r w:rsidRPr="006A7656">
        <w:fldChar w:fldCharType="begin"/>
      </w:r>
      <w:r w:rsidRPr="006A7656">
        <w:instrText xml:space="preserve"> REF _Ref27991144 \h </w:instrText>
      </w:r>
      <w:r w:rsidR="00C4635C" w:rsidRPr="00F83B05">
        <w:rPr>
          <w:rPrChange w:id="1074" w:author="Erik Hedlin" w:date="2020-10-20T11:18:00Z">
            <w:rPr>
              <w:highlight w:val="yellow"/>
            </w:rPr>
          </w:rPrChange>
        </w:rPr>
        <w:instrText xml:space="preserve"> \* MERGEFORMAT </w:instrText>
      </w:r>
      <w:r w:rsidRPr="006A7656">
        <w:fldChar w:fldCharType="separate"/>
      </w:r>
      <w:r w:rsidRPr="006A7656">
        <w:t>Table </w:t>
      </w:r>
      <w:r w:rsidRPr="006A7656">
        <w:rPr>
          <w:noProof/>
        </w:rPr>
        <w:t>6</w:t>
      </w:r>
      <w:r w:rsidRPr="006A7656">
        <w:noBreakHyphen/>
      </w:r>
      <w:r w:rsidRPr="006A7656">
        <w:rPr>
          <w:noProof/>
        </w:rPr>
        <w:t>6</w:t>
      </w:r>
      <w:r w:rsidRPr="006A7656">
        <w:fldChar w:fldCharType="end"/>
      </w:r>
      <w:r w:rsidRPr="006A7656">
        <w:t xml:space="preserve">, </w:t>
      </w:r>
      <w:r w:rsidRPr="006A7656">
        <w:fldChar w:fldCharType="begin"/>
      </w:r>
      <w:r w:rsidRPr="006A7656">
        <w:instrText xml:space="preserve"> REF _Ref22553880 \h </w:instrText>
      </w:r>
      <w:r w:rsidR="00C4635C" w:rsidRPr="00F83B05">
        <w:rPr>
          <w:rPrChange w:id="1075" w:author="Erik Hedlin" w:date="2020-10-20T11:18:00Z">
            <w:rPr>
              <w:highlight w:val="yellow"/>
            </w:rPr>
          </w:rPrChange>
        </w:rPr>
        <w:instrText xml:space="preserve"> \* MERGEFORMAT </w:instrText>
      </w:r>
      <w:r w:rsidRPr="006A7656">
        <w:fldChar w:fldCharType="separate"/>
      </w:r>
      <w:r w:rsidRPr="006A7656">
        <w:t>Figure </w:t>
      </w:r>
      <w:r w:rsidRPr="006A7656">
        <w:rPr>
          <w:noProof/>
        </w:rPr>
        <w:t>6</w:t>
      </w:r>
      <w:r w:rsidRPr="006A7656">
        <w:noBreakHyphen/>
      </w:r>
      <w:r w:rsidRPr="006A7656">
        <w:rPr>
          <w:noProof/>
        </w:rPr>
        <w:t>5</w:t>
      </w:r>
      <w:r w:rsidRPr="006A7656">
        <w:fldChar w:fldCharType="end"/>
      </w:r>
      <w:r w:rsidRPr="006A7656">
        <w:t xml:space="preserve">, </w:t>
      </w:r>
      <w:r w:rsidRPr="006A7656">
        <w:fldChar w:fldCharType="begin"/>
      </w:r>
      <w:r w:rsidRPr="006A7656">
        <w:instrText xml:space="preserve"> REF _Ref27991187 \h </w:instrText>
      </w:r>
      <w:r w:rsidR="00C4635C" w:rsidRPr="00F83B05">
        <w:rPr>
          <w:rPrChange w:id="1076" w:author="Erik Hedlin" w:date="2020-10-20T11:18:00Z">
            <w:rPr>
              <w:highlight w:val="yellow"/>
            </w:rPr>
          </w:rPrChange>
        </w:rPr>
        <w:instrText xml:space="preserve"> \* MERGEFORMAT </w:instrText>
      </w:r>
      <w:r w:rsidRPr="006A7656">
        <w:fldChar w:fldCharType="separate"/>
      </w:r>
      <w:proofErr w:type="gramStart"/>
      <w:r w:rsidRPr="006A7656">
        <w:t>Figure</w:t>
      </w:r>
      <w:proofErr w:type="gramEnd"/>
      <w:r w:rsidRPr="006A7656">
        <w:t> </w:t>
      </w:r>
      <w:r w:rsidRPr="006A7656">
        <w:rPr>
          <w:noProof/>
        </w:rPr>
        <w:t>6</w:t>
      </w:r>
      <w:r w:rsidRPr="006A7656">
        <w:noBreakHyphen/>
      </w:r>
      <w:r w:rsidRPr="006A7656">
        <w:rPr>
          <w:noProof/>
        </w:rPr>
        <w:t>7</w:t>
      </w:r>
      <w:r w:rsidRPr="006A7656">
        <w:fldChar w:fldCharType="end"/>
      </w:r>
      <w:r w:rsidRPr="006A7656">
        <w:t xml:space="preserve">). In general, model performance was </w:t>
      </w:r>
      <w:del w:id="1077" w:author="Erik Hedlin" w:date="2020-10-20T11:16:00Z">
        <w:r w:rsidRPr="006A7656" w:rsidDel="00F83B05">
          <w:delText xml:space="preserve">improved by allowing intercepts to randomly vary according to nest sites and years, and further </w:delText>
        </w:r>
      </w:del>
      <w:r w:rsidRPr="006A7656">
        <w:t>improved by adding a spatial correlation structure. For Rough-legged Hawks, the top model included</w:t>
      </w:r>
      <w:del w:id="1078" w:author="Erik Hedlin" w:date="2020-10-20T11:17:00Z">
        <w:r w:rsidRPr="006A7656" w:rsidDel="00F83B05">
          <w:delText xml:space="preserve"> random intercepts for year and brood</w:delText>
        </w:r>
      </w:del>
      <w:ins w:id="1079" w:author="Erik Hedlin" w:date="2020-10-20T11:17:00Z">
        <w:r w:rsidR="00F83B05" w:rsidRPr="00F83B05">
          <w:rPr>
            <w:rPrChange w:id="1080" w:author="Erik Hedlin" w:date="2020-10-20T11:18:00Z">
              <w:rPr>
                <w:highlight w:val="yellow"/>
              </w:rPr>
            </w:rPrChange>
          </w:rPr>
          <w:t xml:space="preserve"> a spatial correlation structure that changed with each year,</w:t>
        </w:r>
      </w:ins>
      <w:del w:id="1081" w:author="Erik Hedlin" w:date="2020-10-20T11:17:00Z">
        <w:r w:rsidRPr="006A7656" w:rsidDel="00F83B05">
          <w:delText xml:space="preserve">. However, the model with a fixed spatial correlation </w:delText>
        </w:r>
        <w:r w:rsidRPr="006A7656" w:rsidDel="00F83B05">
          <w:lastRenderedPageBreak/>
          <w:delText>structure had a delta AIC of 0.1; therefore a visualization of the spatial structure was included for reference in</w:delText>
        </w:r>
      </w:del>
      <w:r w:rsidRPr="006A7656">
        <w:t xml:space="preserve"> </w:t>
      </w:r>
      <w:r w:rsidRPr="006A7656">
        <w:fldChar w:fldCharType="begin"/>
      </w:r>
      <w:r w:rsidRPr="006A7656">
        <w:instrText xml:space="preserve"> REF _Ref27656378 \h </w:instrText>
      </w:r>
      <w:r w:rsidR="00C4635C" w:rsidRPr="00F83B05">
        <w:rPr>
          <w:rPrChange w:id="1082" w:author="Erik Hedlin" w:date="2020-10-20T11:18:00Z">
            <w:rPr>
              <w:highlight w:val="yellow"/>
            </w:rPr>
          </w:rPrChange>
        </w:rPr>
        <w:instrText xml:space="preserve"> \* MERGEFORMAT </w:instrText>
      </w:r>
      <w:r w:rsidRPr="006A7656">
        <w:fldChar w:fldCharType="separate"/>
      </w:r>
      <w:r w:rsidRPr="006A7656">
        <w:t>Figure </w:t>
      </w:r>
      <w:r w:rsidRPr="006A7656">
        <w:rPr>
          <w:noProof/>
        </w:rPr>
        <w:t>6</w:t>
      </w:r>
      <w:r w:rsidRPr="006A7656">
        <w:noBreakHyphen/>
      </w:r>
      <w:r w:rsidRPr="006A7656">
        <w:rPr>
          <w:noProof/>
        </w:rPr>
        <w:t>8</w:t>
      </w:r>
      <w:r w:rsidRPr="006A7656">
        <w:fldChar w:fldCharType="end"/>
      </w:r>
      <w:r w:rsidRPr="006A7656">
        <w:t>. For Peregrine Falcons, nest survival was best explained by a spatial correlation structure that remained fixed among all years. Nest survival models for both species benefitted from the inclusion of random spatial correlation, indicating spatial patterns throughout the RMA (</w:t>
      </w:r>
      <w:r w:rsidRPr="006A7656">
        <w:fldChar w:fldCharType="begin"/>
      </w:r>
      <w:r w:rsidRPr="006A7656">
        <w:instrText xml:space="preserve"> REF _Ref27656551 \h </w:instrText>
      </w:r>
      <w:r w:rsidR="00C4635C" w:rsidRPr="00F83B05">
        <w:rPr>
          <w:rPrChange w:id="1083" w:author="Erik Hedlin" w:date="2020-10-20T11:18:00Z">
            <w:rPr>
              <w:highlight w:val="yellow"/>
            </w:rPr>
          </w:rPrChange>
        </w:rPr>
        <w:instrText xml:space="preserve"> \* MERGEFORMAT </w:instrText>
      </w:r>
      <w:r w:rsidRPr="006A7656">
        <w:fldChar w:fldCharType="separate"/>
      </w:r>
      <w:r w:rsidRPr="006A7656">
        <w:t>Figure </w:t>
      </w:r>
      <w:r w:rsidRPr="006A7656">
        <w:rPr>
          <w:noProof/>
        </w:rPr>
        <w:t>6</w:t>
      </w:r>
      <w:r w:rsidRPr="006A7656">
        <w:noBreakHyphen/>
      </w:r>
      <w:r w:rsidRPr="006A7656">
        <w:rPr>
          <w:noProof/>
        </w:rPr>
        <w:t>6</w:t>
      </w:r>
      <w:r w:rsidRPr="006A7656">
        <w:fldChar w:fldCharType="end"/>
      </w:r>
      <w:r w:rsidRPr="006A7656">
        <w:t xml:space="preserve"> and </w:t>
      </w:r>
      <w:r w:rsidRPr="006A7656">
        <w:fldChar w:fldCharType="begin"/>
      </w:r>
      <w:r w:rsidRPr="006A7656">
        <w:instrText xml:space="preserve"> REF _Ref27656378 \h </w:instrText>
      </w:r>
      <w:r w:rsidR="00C4635C" w:rsidRPr="00F83B05">
        <w:rPr>
          <w:rPrChange w:id="1084" w:author="Erik Hedlin" w:date="2020-10-20T11:18:00Z">
            <w:rPr>
              <w:highlight w:val="yellow"/>
            </w:rPr>
          </w:rPrChange>
        </w:rPr>
        <w:instrText xml:space="preserve"> \* MERGEFORMAT </w:instrText>
      </w:r>
      <w:r w:rsidRPr="006A7656">
        <w:fldChar w:fldCharType="separate"/>
      </w:r>
      <w:r w:rsidRPr="006A7656">
        <w:t>Figure </w:t>
      </w:r>
      <w:r w:rsidRPr="006A7656">
        <w:rPr>
          <w:noProof/>
        </w:rPr>
        <w:t>6</w:t>
      </w:r>
      <w:r w:rsidRPr="006A7656">
        <w:noBreakHyphen/>
      </w:r>
      <w:r w:rsidRPr="006A7656">
        <w:rPr>
          <w:noProof/>
        </w:rPr>
        <w:t>8</w:t>
      </w:r>
      <w:r w:rsidRPr="006A7656">
        <w:fldChar w:fldCharType="end"/>
      </w:r>
      <w:r w:rsidRPr="006A7656">
        <w:t>). Potential sources of spatial correlation include variation in food availability, environmental conditions, disturbance effects not captured by fixed variables, or various combinations of all three.</w:t>
      </w:r>
      <w:bookmarkStart w:id="1085" w:name="_Toc25132263"/>
      <w:bookmarkStart w:id="1086" w:name="_Ref504581146"/>
      <w:bookmarkStart w:id="1087" w:name="_Toc508183211"/>
      <w:r w:rsidRPr="006A7656">
        <w:t xml:space="preserve"> </w:t>
      </w:r>
    </w:p>
    <w:p w14:paraId="221A7200" w14:textId="77777777" w:rsidR="00DF37B5" w:rsidRPr="006A7656" w:rsidRDefault="00DF37B5" w:rsidP="00DF37B5">
      <w:pPr>
        <w:pStyle w:val="Caption"/>
        <w:keepNext/>
        <w:rPr>
          <w:b w:val="0"/>
          <w:bCs w:val="0"/>
          <w:i/>
          <w:iCs/>
          <w:color w:val="auto"/>
        </w:rPr>
      </w:pPr>
      <w:bookmarkStart w:id="1088" w:name="_Ref27991144"/>
      <w:bookmarkStart w:id="1089" w:name="_Toc45116161"/>
      <w:proofErr w:type="gramStart"/>
      <w:r w:rsidRPr="006A7656">
        <w:t>Table </w:t>
      </w:r>
      <w:r w:rsidRPr="006A7656">
        <w:rPr>
          <w:noProof/>
        </w:rPr>
        <w:fldChar w:fldCharType="begin"/>
      </w:r>
      <w:r w:rsidRPr="006A7656">
        <w:rPr>
          <w:noProof/>
        </w:rPr>
        <w:instrText xml:space="preserve"> STYLEREF 1 \s </w:instrText>
      </w:r>
      <w:r w:rsidRPr="006A7656">
        <w:rPr>
          <w:noProof/>
        </w:rPr>
        <w:fldChar w:fldCharType="separate"/>
      </w:r>
      <w:r w:rsidRPr="006A7656">
        <w:rPr>
          <w:noProof/>
        </w:rPr>
        <w:t>6</w:t>
      </w:r>
      <w:r w:rsidRPr="006A7656">
        <w:rPr>
          <w:noProof/>
        </w:rPr>
        <w:fldChar w:fldCharType="end"/>
      </w:r>
      <w:r w:rsidRPr="006A7656">
        <w:noBreakHyphen/>
      </w:r>
      <w:r w:rsidRPr="006A7656">
        <w:rPr>
          <w:noProof/>
        </w:rPr>
        <w:fldChar w:fldCharType="begin"/>
      </w:r>
      <w:r w:rsidRPr="006A7656">
        <w:rPr>
          <w:noProof/>
        </w:rPr>
        <w:instrText xml:space="preserve"> SEQ Table \* ARABIC \s 1 </w:instrText>
      </w:r>
      <w:r w:rsidRPr="006A7656">
        <w:rPr>
          <w:noProof/>
        </w:rPr>
        <w:fldChar w:fldCharType="separate"/>
      </w:r>
      <w:r w:rsidRPr="006A7656">
        <w:rPr>
          <w:noProof/>
        </w:rPr>
        <w:t>6</w:t>
      </w:r>
      <w:r w:rsidRPr="006A7656">
        <w:rPr>
          <w:noProof/>
        </w:rPr>
        <w:fldChar w:fldCharType="end"/>
      </w:r>
      <w:bookmarkEnd w:id="1088"/>
      <w:r w:rsidRPr="006A7656">
        <w:rPr>
          <w:noProof/>
        </w:rPr>
        <w:tab/>
      </w:r>
      <w:r w:rsidRPr="006A7656">
        <w:t xml:space="preserve">Model selection results for nest survival of </w:t>
      </w:r>
      <w:bookmarkEnd w:id="1085"/>
      <w:r w:rsidRPr="006A7656">
        <w:t>Peregrine Falcons and Rough-legged Hawks within the Raptor Monitoring Area.</w:t>
      </w:r>
      <w:bookmarkEnd w:id="1089"/>
      <w:proofErr w:type="gramEnd"/>
    </w:p>
    <w:tbl>
      <w:tblPr>
        <w:tblStyle w:val="EDIShaded7"/>
        <w:tblW w:w="0" w:type="auto"/>
        <w:tblLook w:val="04A0" w:firstRow="1" w:lastRow="0" w:firstColumn="1" w:lastColumn="0" w:noHBand="0" w:noVBand="1"/>
      </w:tblPr>
      <w:tblGrid>
        <w:gridCol w:w="2926"/>
        <w:gridCol w:w="1055"/>
        <w:gridCol w:w="801"/>
        <w:gridCol w:w="2851"/>
        <w:gridCol w:w="1308"/>
        <w:gridCol w:w="1139"/>
      </w:tblGrid>
      <w:tr w:rsidR="00DF37B5" w:rsidRPr="00C4635C" w14:paraId="2855EECA" w14:textId="77777777" w:rsidTr="00F83B05">
        <w:trPr>
          <w:cnfStyle w:val="100000000000" w:firstRow="1" w:lastRow="0" w:firstColumn="0" w:lastColumn="0" w:oddVBand="0" w:evenVBand="0" w:oddHBand="0" w:evenHBand="0" w:firstRowFirstColumn="0" w:firstRowLastColumn="0" w:lastRowFirstColumn="0" w:lastRowLastColumn="0"/>
        </w:trPr>
        <w:tc>
          <w:tcPr>
            <w:tcW w:w="4782" w:type="dxa"/>
            <w:gridSpan w:val="3"/>
            <w:tcBorders>
              <w:top w:val="single" w:sz="12" w:space="0" w:color="auto"/>
              <w:right w:val="single" w:sz="4" w:space="0" w:color="auto"/>
            </w:tcBorders>
          </w:tcPr>
          <w:p w14:paraId="6B941F7F" w14:textId="29E6B8CB" w:rsidR="00DF37B5" w:rsidRPr="006A7656" w:rsidRDefault="00DF37B5" w:rsidP="008A1C71">
            <w:pPr>
              <w:keepNext/>
              <w:jc w:val="center"/>
              <w:rPr>
                <w:b/>
              </w:rPr>
            </w:pPr>
            <w:del w:id="1090" w:author="Erik Hedlin" w:date="2020-10-18T16:02:00Z">
              <w:r w:rsidRPr="006A7656" w:rsidDel="006F42B9">
                <w:rPr>
                  <w:b/>
                </w:rPr>
                <w:delText>RLHA</w:delText>
              </w:r>
            </w:del>
            <w:ins w:id="1091" w:author="Erik Hedlin" w:date="2020-10-18T16:02:00Z">
              <w:r w:rsidR="006F42B9" w:rsidRPr="006A7656">
                <w:rPr>
                  <w:b/>
                </w:rPr>
                <w:t>PEFA</w:t>
              </w:r>
            </w:ins>
          </w:p>
        </w:tc>
        <w:tc>
          <w:tcPr>
            <w:tcW w:w="5298" w:type="dxa"/>
            <w:gridSpan w:val="3"/>
            <w:tcBorders>
              <w:top w:val="single" w:sz="12" w:space="0" w:color="auto"/>
              <w:left w:val="single" w:sz="4" w:space="0" w:color="auto"/>
            </w:tcBorders>
          </w:tcPr>
          <w:p w14:paraId="2C893F80" w14:textId="6251D521" w:rsidR="00DF37B5" w:rsidRPr="006A7656" w:rsidRDefault="00DF37B5" w:rsidP="008A1C71">
            <w:pPr>
              <w:keepNext/>
              <w:jc w:val="center"/>
              <w:rPr>
                <w:b/>
              </w:rPr>
            </w:pPr>
            <w:del w:id="1092" w:author="Erik Hedlin" w:date="2020-10-18T16:02:00Z">
              <w:r w:rsidRPr="006A7656" w:rsidDel="006F42B9">
                <w:rPr>
                  <w:b/>
                </w:rPr>
                <w:delText>PEFA</w:delText>
              </w:r>
            </w:del>
            <w:ins w:id="1093" w:author="Erik Hedlin" w:date="2020-10-18T16:02:00Z">
              <w:r w:rsidR="006F42B9" w:rsidRPr="006A7656">
                <w:rPr>
                  <w:b/>
                </w:rPr>
                <w:t>RLHA</w:t>
              </w:r>
            </w:ins>
          </w:p>
        </w:tc>
      </w:tr>
      <w:tr w:rsidR="00DF37B5" w:rsidRPr="00C4635C" w14:paraId="43ED6701"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tcPr>
          <w:p w14:paraId="03B67455" w14:textId="77777777" w:rsidR="00DF37B5" w:rsidRPr="006A7656" w:rsidRDefault="00DF37B5" w:rsidP="008A1C71">
            <w:pPr>
              <w:keepNext/>
              <w:jc w:val="center"/>
            </w:pPr>
            <w:r w:rsidRPr="006A7656">
              <w:t>Model</w:t>
            </w:r>
          </w:p>
        </w:tc>
        <w:tc>
          <w:tcPr>
            <w:tcW w:w="1055" w:type="dxa"/>
          </w:tcPr>
          <w:p w14:paraId="09999628" w14:textId="77777777" w:rsidR="00DF37B5" w:rsidRPr="006A7656" w:rsidRDefault="00DF37B5" w:rsidP="008A1C71">
            <w:pPr>
              <w:keepNext/>
            </w:pPr>
            <w:r w:rsidRPr="006A7656">
              <w:t>WAIC</w:t>
            </w:r>
          </w:p>
        </w:tc>
        <w:tc>
          <w:tcPr>
            <w:tcW w:w="801" w:type="dxa"/>
            <w:tcBorders>
              <w:right w:val="single" w:sz="4" w:space="0" w:color="auto"/>
            </w:tcBorders>
          </w:tcPr>
          <w:p w14:paraId="642235A0" w14:textId="77777777" w:rsidR="00DF37B5" w:rsidRPr="006A7656" w:rsidRDefault="00DF37B5" w:rsidP="008A1C71">
            <w:pPr>
              <w:keepNext/>
            </w:pPr>
            <w:r w:rsidRPr="006A7656">
              <w:t>Delta</w:t>
            </w:r>
          </w:p>
        </w:tc>
        <w:tc>
          <w:tcPr>
            <w:tcW w:w="2851" w:type="dxa"/>
            <w:tcBorders>
              <w:left w:val="single" w:sz="4" w:space="0" w:color="auto"/>
            </w:tcBorders>
          </w:tcPr>
          <w:p w14:paraId="0F7024B4" w14:textId="77777777" w:rsidR="00DF37B5" w:rsidRPr="006A7656" w:rsidRDefault="00DF37B5" w:rsidP="008A1C71">
            <w:pPr>
              <w:keepNext/>
              <w:jc w:val="center"/>
            </w:pPr>
            <w:r w:rsidRPr="006A7656">
              <w:t>Model</w:t>
            </w:r>
          </w:p>
        </w:tc>
        <w:tc>
          <w:tcPr>
            <w:tcW w:w="1308" w:type="dxa"/>
          </w:tcPr>
          <w:p w14:paraId="5C3CBE3E" w14:textId="77777777" w:rsidR="00DF37B5" w:rsidRPr="006A7656" w:rsidRDefault="00DF37B5" w:rsidP="008A1C71">
            <w:pPr>
              <w:keepNext/>
            </w:pPr>
            <w:r w:rsidRPr="006A7656">
              <w:t>WAIC</w:t>
            </w:r>
          </w:p>
        </w:tc>
        <w:tc>
          <w:tcPr>
            <w:tcW w:w="1139" w:type="dxa"/>
          </w:tcPr>
          <w:p w14:paraId="215B3AD9" w14:textId="77777777" w:rsidR="00DF37B5" w:rsidRPr="006A7656" w:rsidRDefault="00DF37B5" w:rsidP="008A1C71">
            <w:pPr>
              <w:keepNext/>
            </w:pPr>
            <w:r w:rsidRPr="006A7656">
              <w:t>Delta</w:t>
            </w:r>
          </w:p>
        </w:tc>
      </w:tr>
      <w:tr w:rsidR="00DF37B5" w:rsidRPr="00C4635C" w14:paraId="1DD63038"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059578D8" w14:textId="162B00BD" w:rsidR="00DF37B5" w:rsidRPr="00F83B05" w:rsidRDefault="00DF37B5" w:rsidP="008A1C71">
            <w:pPr>
              <w:keepNext/>
              <w:rPr>
                <w:sz w:val="18"/>
                <w:szCs w:val="18"/>
                <w:rPrChange w:id="1094" w:author="Erik Hedlin" w:date="2020-10-20T11:15:00Z">
                  <w:rPr>
                    <w:sz w:val="18"/>
                    <w:szCs w:val="18"/>
                    <w:highlight w:val="yellow"/>
                  </w:rPr>
                </w:rPrChange>
              </w:rPr>
            </w:pPr>
            <w:r w:rsidRPr="006A7656">
              <w:rPr>
                <w:rFonts w:cs="Calibri"/>
                <w:color w:val="000000"/>
                <w:sz w:val="18"/>
                <w:szCs w:val="18"/>
              </w:rPr>
              <w:t>fixed + r(b) + r(y)</w:t>
            </w:r>
            <w:ins w:id="1095" w:author="Erik Hedlin" w:date="2020-10-20T11:12:00Z">
              <w:r w:rsidR="00F83B05" w:rsidRPr="00F83B05">
                <w:rPr>
                  <w:rFonts w:cs="Calibri"/>
                  <w:color w:val="000000"/>
                  <w:sz w:val="18"/>
                  <w:szCs w:val="18"/>
                  <w:rPrChange w:id="1096" w:author="Erik Hedlin" w:date="2020-10-20T11:15:00Z">
                    <w:rPr>
                      <w:rFonts w:cs="Calibri"/>
                      <w:color w:val="000000"/>
                      <w:sz w:val="18"/>
                      <w:szCs w:val="18"/>
                      <w:highlight w:val="yellow"/>
                    </w:rPr>
                  </w:rPrChange>
                </w:rPr>
                <w:t xml:space="preserve"> </w:t>
              </w:r>
            </w:ins>
            <w:ins w:id="1097" w:author="Erik Hedlin" w:date="2020-10-20T11:13:00Z">
              <w:r w:rsidR="00F83B05" w:rsidRPr="00F83B05">
                <w:rPr>
                  <w:rFonts w:cs="Calibri"/>
                  <w:color w:val="000000"/>
                  <w:sz w:val="18"/>
                  <w:szCs w:val="18"/>
                  <w:rPrChange w:id="1098" w:author="Erik Hedlin" w:date="2020-10-20T11:15:00Z">
                    <w:rPr>
                      <w:rFonts w:cs="Calibri"/>
                      <w:color w:val="000000"/>
                      <w:sz w:val="18"/>
                      <w:szCs w:val="18"/>
                      <w:highlight w:val="yellow"/>
                    </w:rPr>
                  </w:rPrChange>
                </w:rPr>
                <w:t>+ spat</w:t>
              </w:r>
            </w:ins>
          </w:p>
        </w:tc>
        <w:tc>
          <w:tcPr>
            <w:tcW w:w="1055" w:type="dxa"/>
            <w:vAlign w:val="bottom"/>
          </w:tcPr>
          <w:p w14:paraId="5249A406" w14:textId="59D08EC2" w:rsidR="00DF37B5" w:rsidRPr="00F83B05" w:rsidRDefault="00DF37B5" w:rsidP="008A1C71">
            <w:pPr>
              <w:keepNext/>
              <w:rPr>
                <w:sz w:val="18"/>
                <w:szCs w:val="18"/>
                <w:rPrChange w:id="1099" w:author="Erik Hedlin" w:date="2020-10-20T11:15:00Z">
                  <w:rPr>
                    <w:sz w:val="18"/>
                    <w:szCs w:val="18"/>
                    <w:highlight w:val="yellow"/>
                  </w:rPr>
                </w:rPrChange>
              </w:rPr>
            </w:pPr>
            <w:del w:id="1100" w:author="Erik Hedlin" w:date="2020-10-18T16:03:00Z">
              <w:r w:rsidRPr="006A7656" w:rsidDel="00DB75D0">
                <w:rPr>
                  <w:rFonts w:cs="Calibri"/>
                  <w:color w:val="000000"/>
                  <w:sz w:val="18"/>
                  <w:szCs w:val="18"/>
                </w:rPr>
                <w:delText>190.9</w:delText>
              </w:r>
            </w:del>
            <w:ins w:id="1101" w:author="Erik Hedlin" w:date="2020-10-20T11:13:00Z">
              <w:r w:rsidR="00F83B05" w:rsidRPr="00F83B05">
                <w:rPr>
                  <w:rFonts w:cs="Calibri"/>
                  <w:color w:val="000000"/>
                  <w:sz w:val="18"/>
                  <w:szCs w:val="18"/>
                  <w:rPrChange w:id="1102" w:author="Erik Hedlin" w:date="2020-10-20T11:15:00Z">
                    <w:rPr>
                      <w:rFonts w:cs="Calibri"/>
                      <w:color w:val="000000"/>
                      <w:sz w:val="18"/>
                      <w:szCs w:val="18"/>
                      <w:highlight w:val="yellow"/>
                    </w:rPr>
                  </w:rPrChange>
                </w:rPr>
                <w:t>405.45</w:t>
              </w:r>
            </w:ins>
          </w:p>
        </w:tc>
        <w:tc>
          <w:tcPr>
            <w:tcW w:w="801" w:type="dxa"/>
            <w:tcBorders>
              <w:right w:val="single" w:sz="4" w:space="0" w:color="auto"/>
            </w:tcBorders>
            <w:vAlign w:val="bottom"/>
          </w:tcPr>
          <w:p w14:paraId="6E2664CD" w14:textId="77777777" w:rsidR="00DF37B5" w:rsidRPr="00F83B05" w:rsidRDefault="00DF37B5" w:rsidP="008A1C71">
            <w:pPr>
              <w:keepNext/>
              <w:rPr>
                <w:sz w:val="18"/>
                <w:szCs w:val="18"/>
                <w:rPrChange w:id="1103" w:author="Erik Hedlin" w:date="2020-10-20T11:15:00Z">
                  <w:rPr>
                    <w:sz w:val="18"/>
                    <w:szCs w:val="18"/>
                    <w:highlight w:val="yellow"/>
                  </w:rPr>
                </w:rPrChange>
              </w:rPr>
            </w:pPr>
            <w:r w:rsidRPr="006A7656">
              <w:rPr>
                <w:rFonts w:cs="Calibri"/>
                <w:color w:val="000000"/>
                <w:sz w:val="18"/>
                <w:szCs w:val="18"/>
              </w:rPr>
              <w:t>0.0</w:t>
            </w:r>
          </w:p>
        </w:tc>
        <w:tc>
          <w:tcPr>
            <w:tcW w:w="2851" w:type="dxa"/>
            <w:tcBorders>
              <w:left w:val="single" w:sz="4" w:space="0" w:color="auto"/>
            </w:tcBorders>
            <w:vAlign w:val="bottom"/>
          </w:tcPr>
          <w:p w14:paraId="51F5F885" w14:textId="1A91539C" w:rsidR="00DF37B5" w:rsidRPr="00F83B05" w:rsidRDefault="00DF37B5" w:rsidP="008A1C71">
            <w:pPr>
              <w:keepNext/>
              <w:rPr>
                <w:sz w:val="18"/>
                <w:szCs w:val="18"/>
                <w:rPrChange w:id="1104" w:author="Erik Hedlin" w:date="2020-10-20T11:12:00Z">
                  <w:rPr>
                    <w:sz w:val="18"/>
                    <w:szCs w:val="18"/>
                    <w:highlight w:val="yellow"/>
                  </w:rPr>
                </w:rPrChange>
              </w:rPr>
            </w:pPr>
            <w:r w:rsidRPr="006A7656">
              <w:rPr>
                <w:rFonts w:cs="Calibri"/>
                <w:color w:val="000000"/>
                <w:sz w:val="18"/>
                <w:szCs w:val="18"/>
              </w:rPr>
              <w:t>fixed + r(b) + r(y) + spat</w:t>
            </w:r>
            <w:ins w:id="1105" w:author="Erik Hedlin" w:date="2020-10-20T11:11:00Z">
              <w:r w:rsidR="00F43FB0" w:rsidRPr="00F83B05">
                <w:rPr>
                  <w:rFonts w:cs="Calibri"/>
                  <w:color w:val="000000"/>
                  <w:sz w:val="18"/>
                  <w:szCs w:val="18"/>
                  <w:rPrChange w:id="1106" w:author="Erik Hedlin" w:date="2020-10-20T11:12:00Z">
                    <w:rPr>
                      <w:rFonts w:cs="Calibri"/>
                      <w:color w:val="000000"/>
                      <w:sz w:val="18"/>
                      <w:szCs w:val="18"/>
                      <w:highlight w:val="yellow"/>
                    </w:rPr>
                  </w:rPrChange>
                </w:rPr>
                <w:t>/time</w:t>
              </w:r>
            </w:ins>
          </w:p>
        </w:tc>
        <w:tc>
          <w:tcPr>
            <w:tcW w:w="1308" w:type="dxa"/>
            <w:vAlign w:val="bottom"/>
          </w:tcPr>
          <w:p w14:paraId="644BDD75" w14:textId="383F2070" w:rsidR="00DF37B5" w:rsidRPr="00F83B05" w:rsidRDefault="00DF37B5" w:rsidP="008A1C71">
            <w:pPr>
              <w:keepNext/>
              <w:rPr>
                <w:sz w:val="18"/>
                <w:szCs w:val="18"/>
                <w:rPrChange w:id="1107" w:author="Erik Hedlin" w:date="2020-10-20T11:12:00Z">
                  <w:rPr>
                    <w:sz w:val="18"/>
                    <w:szCs w:val="18"/>
                    <w:highlight w:val="yellow"/>
                  </w:rPr>
                </w:rPrChange>
              </w:rPr>
            </w:pPr>
            <w:del w:id="1108" w:author="Erik Hedlin" w:date="2020-10-20T11:11:00Z">
              <w:r w:rsidRPr="006A7656" w:rsidDel="00F43FB0">
                <w:rPr>
                  <w:rFonts w:cs="Calibri"/>
                  <w:color w:val="000000"/>
                  <w:sz w:val="18"/>
                  <w:szCs w:val="18"/>
                </w:rPr>
                <w:delText>414.4428</w:delText>
              </w:r>
            </w:del>
            <w:ins w:id="1109" w:author="Erik Hedlin" w:date="2020-10-20T11:11:00Z">
              <w:r w:rsidR="00F43FB0" w:rsidRPr="00F83B05">
                <w:rPr>
                  <w:rFonts w:cs="Calibri"/>
                  <w:color w:val="000000"/>
                  <w:sz w:val="18"/>
                  <w:szCs w:val="18"/>
                  <w:rPrChange w:id="1110" w:author="Erik Hedlin" w:date="2020-10-20T11:12:00Z">
                    <w:rPr>
                      <w:rFonts w:cs="Calibri"/>
                      <w:color w:val="000000"/>
                      <w:sz w:val="18"/>
                      <w:szCs w:val="18"/>
                      <w:highlight w:val="yellow"/>
                    </w:rPr>
                  </w:rPrChange>
                </w:rPr>
                <w:t>187.74</w:t>
              </w:r>
            </w:ins>
          </w:p>
        </w:tc>
        <w:tc>
          <w:tcPr>
            <w:tcW w:w="1139" w:type="dxa"/>
            <w:vAlign w:val="bottom"/>
          </w:tcPr>
          <w:p w14:paraId="4D7BB4DC" w14:textId="77777777" w:rsidR="00DF37B5" w:rsidRPr="00F83B05" w:rsidRDefault="00DF37B5" w:rsidP="008A1C71">
            <w:pPr>
              <w:keepNext/>
              <w:rPr>
                <w:sz w:val="18"/>
                <w:szCs w:val="18"/>
                <w:rPrChange w:id="1111" w:author="Erik Hedlin" w:date="2020-10-20T11:12:00Z">
                  <w:rPr>
                    <w:sz w:val="18"/>
                    <w:szCs w:val="18"/>
                    <w:highlight w:val="yellow"/>
                  </w:rPr>
                </w:rPrChange>
              </w:rPr>
            </w:pPr>
            <w:r w:rsidRPr="006A7656">
              <w:rPr>
                <w:rFonts w:cs="Calibri"/>
                <w:color w:val="000000"/>
                <w:sz w:val="18"/>
                <w:szCs w:val="18"/>
              </w:rPr>
              <w:t>0</w:t>
            </w:r>
          </w:p>
        </w:tc>
      </w:tr>
      <w:tr w:rsidR="00DF37B5" w:rsidRPr="00C4635C" w14:paraId="57AA6792"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3D049515" w14:textId="31019041" w:rsidR="00DF37B5" w:rsidRPr="00F83B05" w:rsidRDefault="00DF37B5" w:rsidP="008A1C71">
            <w:pPr>
              <w:keepNext/>
              <w:rPr>
                <w:rFonts w:cs="Calibri"/>
                <w:color w:val="000000"/>
                <w:sz w:val="18"/>
                <w:szCs w:val="18"/>
                <w:rPrChange w:id="1112" w:author="Erik Hedlin" w:date="2020-10-20T11:15:00Z">
                  <w:rPr>
                    <w:rFonts w:cs="Calibri"/>
                    <w:color w:val="000000"/>
                    <w:sz w:val="18"/>
                    <w:szCs w:val="18"/>
                    <w:highlight w:val="yellow"/>
                  </w:rPr>
                </w:rPrChange>
              </w:rPr>
            </w:pPr>
            <w:r w:rsidRPr="006A7656">
              <w:rPr>
                <w:rFonts w:cs="Calibri"/>
                <w:color w:val="000000"/>
                <w:sz w:val="18"/>
                <w:szCs w:val="18"/>
              </w:rPr>
              <w:t>fixed + r(b) + r(y)</w:t>
            </w:r>
            <w:del w:id="1113" w:author="Erik Hedlin" w:date="2020-10-20T11:13:00Z">
              <w:r w:rsidRPr="006A7656" w:rsidDel="00F83B05">
                <w:rPr>
                  <w:rFonts w:cs="Calibri"/>
                  <w:color w:val="000000"/>
                  <w:sz w:val="18"/>
                  <w:szCs w:val="18"/>
                </w:rPr>
                <w:delText xml:space="preserve"> + spat</w:delText>
              </w:r>
            </w:del>
          </w:p>
        </w:tc>
        <w:tc>
          <w:tcPr>
            <w:tcW w:w="1055" w:type="dxa"/>
            <w:vAlign w:val="bottom"/>
          </w:tcPr>
          <w:p w14:paraId="73D81E11" w14:textId="012A80C0" w:rsidR="00DF37B5" w:rsidRPr="00F83B05" w:rsidRDefault="00DF37B5" w:rsidP="008A1C71">
            <w:pPr>
              <w:keepNext/>
              <w:rPr>
                <w:sz w:val="18"/>
                <w:szCs w:val="18"/>
                <w:rPrChange w:id="1114" w:author="Erik Hedlin" w:date="2020-10-20T11:15:00Z">
                  <w:rPr>
                    <w:sz w:val="18"/>
                    <w:szCs w:val="18"/>
                    <w:highlight w:val="yellow"/>
                  </w:rPr>
                </w:rPrChange>
              </w:rPr>
            </w:pPr>
            <w:del w:id="1115" w:author="Erik Hedlin" w:date="2020-10-18T16:03:00Z">
              <w:r w:rsidRPr="006A7656" w:rsidDel="00DB75D0">
                <w:rPr>
                  <w:rFonts w:cs="Calibri"/>
                  <w:color w:val="000000"/>
                  <w:sz w:val="18"/>
                  <w:szCs w:val="18"/>
                </w:rPr>
                <w:delText>191.0</w:delText>
              </w:r>
            </w:del>
            <w:ins w:id="1116" w:author="Erik Hedlin" w:date="2020-10-20T11:13:00Z">
              <w:r w:rsidR="00F83B05" w:rsidRPr="00F83B05">
                <w:rPr>
                  <w:rFonts w:cs="Calibri"/>
                  <w:color w:val="000000"/>
                  <w:sz w:val="18"/>
                  <w:szCs w:val="18"/>
                  <w:rPrChange w:id="1117" w:author="Erik Hedlin" w:date="2020-10-20T11:15:00Z">
                    <w:rPr>
                      <w:rFonts w:cs="Calibri"/>
                      <w:color w:val="000000"/>
                      <w:sz w:val="18"/>
                      <w:szCs w:val="18"/>
                      <w:highlight w:val="yellow"/>
                    </w:rPr>
                  </w:rPrChange>
                </w:rPr>
                <w:t>416.93</w:t>
              </w:r>
            </w:ins>
          </w:p>
        </w:tc>
        <w:tc>
          <w:tcPr>
            <w:tcW w:w="801" w:type="dxa"/>
            <w:tcBorders>
              <w:right w:val="single" w:sz="4" w:space="0" w:color="auto"/>
            </w:tcBorders>
            <w:vAlign w:val="bottom"/>
          </w:tcPr>
          <w:p w14:paraId="45067167" w14:textId="2A5D9413" w:rsidR="00DF37B5" w:rsidRPr="00F83B05" w:rsidRDefault="00DF37B5" w:rsidP="008A1C71">
            <w:pPr>
              <w:keepNext/>
              <w:rPr>
                <w:sz w:val="18"/>
                <w:szCs w:val="18"/>
                <w:rPrChange w:id="1118" w:author="Erik Hedlin" w:date="2020-10-20T11:15:00Z">
                  <w:rPr>
                    <w:sz w:val="18"/>
                    <w:szCs w:val="18"/>
                    <w:highlight w:val="yellow"/>
                  </w:rPr>
                </w:rPrChange>
              </w:rPr>
            </w:pPr>
            <w:del w:id="1119" w:author="Erik Hedlin" w:date="2020-10-20T11:13:00Z">
              <w:r w:rsidRPr="006A7656" w:rsidDel="00F83B05">
                <w:rPr>
                  <w:rFonts w:cs="Calibri"/>
                  <w:color w:val="000000"/>
                  <w:sz w:val="18"/>
                  <w:szCs w:val="18"/>
                </w:rPr>
                <w:delText>0.</w:delText>
              </w:r>
            </w:del>
            <w:ins w:id="1120" w:author="Erik Hedlin" w:date="2020-10-20T11:13:00Z">
              <w:r w:rsidR="00F83B05" w:rsidRPr="00F83B05">
                <w:rPr>
                  <w:rFonts w:cs="Calibri"/>
                  <w:color w:val="000000"/>
                  <w:sz w:val="18"/>
                  <w:szCs w:val="18"/>
                  <w:rPrChange w:id="1121" w:author="Erik Hedlin" w:date="2020-10-20T11:15:00Z">
                    <w:rPr>
                      <w:rFonts w:cs="Calibri"/>
                      <w:color w:val="000000"/>
                      <w:sz w:val="18"/>
                      <w:szCs w:val="18"/>
                      <w:highlight w:val="yellow"/>
                    </w:rPr>
                  </w:rPrChange>
                </w:rPr>
                <w:t>11.48</w:t>
              </w:r>
            </w:ins>
            <w:del w:id="1122" w:author="Erik Hedlin" w:date="2020-10-20T11:13:00Z">
              <w:r w:rsidRPr="006A7656" w:rsidDel="00F83B05">
                <w:rPr>
                  <w:rFonts w:cs="Calibri"/>
                  <w:color w:val="000000"/>
                  <w:sz w:val="18"/>
                  <w:szCs w:val="18"/>
                </w:rPr>
                <w:delText>0</w:delText>
              </w:r>
            </w:del>
          </w:p>
        </w:tc>
        <w:tc>
          <w:tcPr>
            <w:tcW w:w="2851" w:type="dxa"/>
            <w:tcBorders>
              <w:left w:val="single" w:sz="4" w:space="0" w:color="auto"/>
            </w:tcBorders>
            <w:vAlign w:val="bottom"/>
          </w:tcPr>
          <w:p w14:paraId="233966BE" w14:textId="77777777" w:rsidR="00DF37B5" w:rsidRPr="00F83B05" w:rsidRDefault="00DF37B5" w:rsidP="008A1C71">
            <w:pPr>
              <w:keepNext/>
              <w:rPr>
                <w:sz w:val="18"/>
                <w:szCs w:val="18"/>
                <w:rPrChange w:id="1123" w:author="Erik Hedlin" w:date="2020-10-20T11:12:00Z">
                  <w:rPr>
                    <w:sz w:val="18"/>
                    <w:szCs w:val="18"/>
                    <w:highlight w:val="yellow"/>
                  </w:rPr>
                </w:rPrChange>
              </w:rPr>
            </w:pPr>
            <w:r w:rsidRPr="006A7656">
              <w:rPr>
                <w:rFonts w:cs="Calibri"/>
                <w:color w:val="000000"/>
                <w:sz w:val="18"/>
                <w:szCs w:val="18"/>
              </w:rPr>
              <w:t>fixed + r(b) + r(y)</w:t>
            </w:r>
          </w:p>
        </w:tc>
        <w:tc>
          <w:tcPr>
            <w:tcW w:w="1308" w:type="dxa"/>
            <w:vAlign w:val="bottom"/>
          </w:tcPr>
          <w:p w14:paraId="6C275732" w14:textId="21975A88" w:rsidR="00DF37B5" w:rsidRPr="00F83B05" w:rsidRDefault="00DF37B5" w:rsidP="008A1C71">
            <w:pPr>
              <w:keepNext/>
              <w:rPr>
                <w:sz w:val="18"/>
                <w:szCs w:val="18"/>
                <w:rPrChange w:id="1124" w:author="Erik Hedlin" w:date="2020-10-20T11:12:00Z">
                  <w:rPr>
                    <w:sz w:val="18"/>
                    <w:szCs w:val="18"/>
                    <w:highlight w:val="yellow"/>
                  </w:rPr>
                </w:rPrChange>
              </w:rPr>
            </w:pPr>
            <w:del w:id="1125" w:author="Erik Hedlin" w:date="2020-10-20T11:11:00Z">
              <w:r w:rsidRPr="006A7656" w:rsidDel="00F43FB0">
                <w:rPr>
                  <w:rFonts w:cs="Calibri"/>
                  <w:color w:val="000000"/>
                  <w:sz w:val="18"/>
                  <w:szCs w:val="18"/>
                </w:rPr>
                <w:delText>430.0265</w:delText>
              </w:r>
            </w:del>
            <w:ins w:id="1126" w:author="Erik Hedlin" w:date="2020-10-20T11:11:00Z">
              <w:r w:rsidR="00F43FB0" w:rsidRPr="00F83B05">
                <w:rPr>
                  <w:rFonts w:cs="Calibri"/>
                  <w:color w:val="000000"/>
                  <w:sz w:val="18"/>
                  <w:szCs w:val="18"/>
                  <w:rPrChange w:id="1127" w:author="Erik Hedlin" w:date="2020-10-20T11:12:00Z">
                    <w:rPr>
                      <w:rFonts w:cs="Calibri"/>
                      <w:color w:val="000000"/>
                      <w:sz w:val="18"/>
                      <w:szCs w:val="18"/>
                      <w:highlight w:val="yellow"/>
                    </w:rPr>
                  </w:rPrChange>
                </w:rPr>
                <w:t>189.50</w:t>
              </w:r>
            </w:ins>
          </w:p>
        </w:tc>
        <w:tc>
          <w:tcPr>
            <w:tcW w:w="1139" w:type="dxa"/>
            <w:vAlign w:val="bottom"/>
          </w:tcPr>
          <w:p w14:paraId="3C4900A4" w14:textId="6D21F671" w:rsidR="00DF37B5" w:rsidRPr="00F83B05" w:rsidRDefault="00F83B05" w:rsidP="008A1C71">
            <w:pPr>
              <w:keepNext/>
              <w:rPr>
                <w:sz w:val="18"/>
                <w:szCs w:val="18"/>
                <w:rPrChange w:id="1128" w:author="Erik Hedlin" w:date="2020-10-20T11:12:00Z">
                  <w:rPr>
                    <w:sz w:val="18"/>
                    <w:szCs w:val="18"/>
                    <w:highlight w:val="yellow"/>
                  </w:rPr>
                </w:rPrChange>
              </w:rPr>
            </w:pPr>
            <w:ins w:id="1129" w:author="Erik Hedlin" w:date="2020-10-20T11:12:00Z">
              <w:r w:rsidRPr="00F83B05">
                <w:rPr>
                  <w:rFonts w:cs="Calibri"/>
                  <w:color w:val="000000"/>
                  <w:sz w:val="18"/>
                  <w:szCs w:val="18"/>
                  <w:rPrChange w:id="1130" w:author="Erik Hedlin" w:date="2020-10-20T11:12:00Z">
                    <w:rPr>
                      <w:rFonts w:cs="Calibri"/>
                      <w:color w:val="000000"/>
                      <w:sz w:val="18"/>
                      <w:szCs w:val="18"/>
                      <w:highlight w:val="yellow"/>
                    </w:rPr>
                  </w:rPrChange>
                </w:rPr>
                <w:t>1.76</w:t>
              </w:r>
            </w:ins>
            <w:del w:id="1131" w:author="Erik Hedlin" w:date="2020-10-20T11:12:00Z">
              <w:r w:rsidR="00DF37B5" w:rsidRPr="006A7656" w:rsidDel="00F43FB0">
                <w:rPr>
                  <w:rFonts w:cs="Calibri"/>
                  <w:color w:val="000000"/>
                  <w:sz w:val="18"/>
                  <w:szCs w:val="18"/>
                </w:rPr>
                <w:delText>15.</w:delText>
              </w:r>
            </w:del>
            <w:del w:id="1132" w:author="Erik Hedlin" w:date="2020-10-20T11:11:00Z">
              <w:r w:rsidR="00DF37B5" w:rsidRPr="006A7656" w:rsidDel="00F43FB0">
                <w:rPr>
                  <w:rFonts w:cs="Calibri"/>
                  <w:color w:val="000000"/>
                  <w:sz w:val="18"/>
                  <w:szCs w:val="18"/>
                </w:rPr>
                <w:delText>5837</w:delText>
              </w:r>
            </w:del>
          </w:p>
        </w:tc>
      </w:tr>
      <w:tr w:rsidR="00DF37B5" w:rsidRPr="00C4635C" w14:paraId="1C687C2F" w14:textId="77777777" w:rsidTr="00F83B05">
        <w:trPr>
          <w:cnfStyle w:val="000000010000" w:firstRow="0" w:lastRow="0" w:firstColumn="0" w:lastColumn="0" w:oddVBand="0" w:evenVBand="0" w:oddHBand="0" w:evenHBand="1" w:firstRowFirstColumn="0" w:firstRowLastColumn="0" w:lastRowFirstColumn="0" w:lastRowLastColumn="0"/>
        </w:trPr>
        <w:tc>
          <w:tcPr>
            <w:tcW w:w="2926" w:type="dxa"/>
            <w:vAlign w:val="bottom"/>
          </w:tcPr>
          <w:p w14:paraId="3F543DA1" w14:textId="77777777" w:rsidR="00DF37B5" w:rsidRPr="00F83B05" w:rsidRDefault="00DF37B5" w:rsidP="008A1C71">
            <w:pPr>
              <w:keepNext/>
              <w:rPr>
                <w:rFonts w:cs="Calibri"/>
                <w:color w:val="000000"/>
                <w:sz w:val="18"/>
                <w:szCs w:val="18"/>
                <w:rPrChange w:id="1133" w:author="Erik Hedlin" w:date="2020-10-20T11:15:00Z">
                  <w:rPr>
                    <w:rFonts w:cs="Calibri"/>
                    <w:color w:val="000000"/>
                    <w:sz w:val="18"/>
                    <w:szCs w:val="18"/>
                    <w:highlight w:val="yellow"/>
                  </w:rPr>
                </w:rPrChange>
              </w:rPr>
            </w:pPr>
            <w:r w:rsidRPr="006A7656">
              <w:rPr>
                <w:rFonts w:cs="Calibri"/>
                <w:color w:val="000000"/>
                <w:sz w:val="18"/>
                <w:szCs w:val="18"/>
              </w:rPr>
              <w:t>fixed + r(b) + r(y) + spat/time(AR1)</w:t>
            </w:r>
          </w:p>
        </w:tc>
        <w:tc>
          <w:tcPr>
            <w:tcW w:w="1055" w:type="dxa"/>
            <w:vAlign w:val="bottom"/>
          </w:tcPr>
          <w:p w14:paraId="1DCD316B" w14:textId="04767234" w:rsidR="00DF37B5" w:rsidRPr="00F83B05" w:rsidRDefault="00DF37B5" w:rsidP="008A1C71">
            <w:pPr>
              <w:keepNext/>
              <w:rPr>
                <w:sz w:val="18"/>
                <w:szCs w:val="18"/>
                <w:rPrChange w:id="1134" w:author="Erik Hedlin" w:date="2020-10-20T11:15:00Z">
                  <w:rPr>
                    <w:sz w:val="18"/>
                    <w:szCs w:val="18"/>
                    <w:highlight w:val="yellow"/>
                  </w:rPr>
                </w:rPrChange>
              </w:rPr>
            </w:pPr>
            <w:del w:id="1135" w:author="Erik Hedlin" w:date="2020-10-18T16:04:00Z">
              <w:r w:rsidRPr="006A7656" w:rsidDel="00DB75D0">
                <w:rPr>
                  <w:rFonts w:cs="Calibri"/>
                  <w:color w:val="000000"/>
                  <w:sz w:val="18"/>
                  <w:szCs w:val="18"/>
                </w:rPr>
                <w:delText>191.9</w:delText>
              </w:r>
            </w:del>
            <w:ins w:id="1136" w:author="Erik Hedlin" w:date="2020-10-18T16:14:00Z">
              <w:r w:rsidR="00DB75D0" w:rsidRPr="006A7656">
                <w:rPr>
                  <w:rFonts w:cs="Calibri"/>
                  <w:color w:val="000000"/>
                  <w:sz w:val="18"/>
                  <w:szCs w:val="18"/>
                </w:rPr>
                <w:t>418.</w:t>
              </w:r>
            </w:ins>
            <w:ins w:id="1137" w:author="Erik Hedlin" w:date="2020-10-20T11:14:00Z">
              <w:r w:rsidR="00F83B05" w:rsidRPr="00F83B05">
                <w:rPr>
                  <w:rFonts w:cs="Calibri"/>
                  <w:color w:val="000000"/>
                  <w:sz w:val="18"/>
                  <w:szCs w:val="18"/>
                  <w:rPrChange w:id="1138" w:author="Erik Hedlin" w:date="2020-10-20T11:15:00Z">
                    <w:rPr>
                      <w:rFonts w:cs="Calibri"/>
                      <w:color w:val="000000"/>
                      <w:sz w:val="18"/>
                      <w:szCs w:val="18"/>
                      <w:highlight w:val="yellow"/>
                    </w:rPr>
                  </w:rPrChange>
                </w:rPr>
                <w:t>22</w:t>
              </w:r>
            </w:ins>
          </w:p>
        </w:tc>
        <w:tc>
          <w:tcPr>
            <w:tcW w:w="801" w:type="dxa"/>
            <w:tcBorders>
              <w:right w:val="single" w:sz="4" w:space="0" w:color="auto"/>
            </w:tcBorders>
            <w:vAlign w:val="bottom"/>
          </w:tcPr>
          <w:p w14:paraId="63ED86DF" w14:textId="52C2CF88" w:rsidR="00DF37B5" w:rsidRPr="00F83B05" w:rsidRDefault="00F83B05" w:rsidP="008A1C71">
            <w:pPr>
              <w:keepNext/>
              <w:rPr>
                <w:sz w:val="18"/>
                <w:szCs w:val="18"/>
                <w:rPrChange w:id="1139" w:author="Erik Hedlin" w:date="2020-10-20T11:15:00Z">
                  <w:rPr>
                    <w:sz w:val="18"/>
                    <w:szCs w:val="18"/>
                    <w:highlight w:val="yellow"/>
                  </w:rPr>
                </w:rPrChange>
              </w:rPr>
            </w:pPr>
            <w:ins w:id="1140" w:author="Erik Hedlin" w:date="2020-10-20T11:14:00Z">
              <w:r w:rsidRPr="00F83B05">
                <w:rPr>
                  <w:rFonts w:cs="Calibri"/>
                  <w:color w:val="000000"/>
                  <w:sz w:val="18"/>
                  <w:szCs w:val="18"/>
                  <w:rPrChange w:id="1141" w:author="Erik Hedlin" w:date="2020-10-20T11:15:00Z">
                    <w:rPr>
                      <w:rFonts w:cs="Calibri"/>
                      <w:color w:val="000000"/>
                      <w:sz w:val="18"/>
                      <w:szCs w:val="18"/>
                      <w:highlight w:val="yellow"/>
                    </w:rPr>
                  </w:rPrChange>
                </w:rPr>
                <w:t>12.77</w:t>
              </w:r>
            </w:ins>
            <w:del w:id="1142" w:author="Erik Hedlin" w:date="2020-10-20T11:14:00Z">
              <w:r w:rsidR="00DF37B5" w:rsidRPr="006A7656" w:rsidDel="00F83B05">
                <w:rPr>
                  <w:rFonts w:cs="Calibri"/>
                  <w:color w:val="000000"/>
                  <w:sz w:val="18"/>
                  <w:szCs w:val="18"/>
                </w:rPr>
                <w:delText>0.9</w:delText>
              </w:r>
            </w:del>
          </w:p>
        </w:tc>
        <w:tc>
          <w:tcPr>
            <w:tcW w:w="2851" w:type="dxa"/>
            <w:tcBorders>
              <w:left w:val="single" w:sz="4" w:space="0" w:color="auto"/>
            </w:tcBorders>
            <w:vAlign w:val="bottom"/>
          </w:tcPr>
          <w:p w14:paraId="2A5C1146" w14:textId="4AF84C6E" w:rsidR="00DF37B5" w:rsidRPr="00F83B05" w:rsidRDefault="00DF37B5" w:rsidP="008A1C71">
            <w:pPr>
              <w:keepNext/>
              <w:rPr>
                <w:sz w:val="18"/>
                <w:szCs w:val="18"/>
                <w:rPrChange w:id="1143" w:author="Erik Hedlin" w:date="2020-10-20T11:12:00Z">
                  <w:rPr>
                    <w:sz w:val="18"/>
                    <w:szCs w:val="18"/>
                    <w:highlight w:val="yellow"/>
                  </w:rPr>
                </w:rPrChange>
              </w:rPr>
            </w:pPr>
            <w:r w:rsidRPr="006A7656">
              <w:rPr>
                <w:rFonts w:cs="Calibri"/>
                <w:color w:val="000000"/>
                <w:sz w:val="18"/>
                <w:szCs w:val="18"/>
              </w:rPr>
              <w:t>fixed + r(b) + r(y) + spat</w:t>
            </w:r>
            <w:del w:id="1144" w:author="Erik Hedlin" w:date="2020-10-20T11:12:00Z">
              <w:r w:rsidRPr="006A7656" w:rsidDel="00F83B05">
                <w:rPr>
                  <w:rFonts w:cs="Calibri"/>
                  <w:color w:val="000000"/>
                  <w:sz w:val="18"/>
                  <w:szCs w:val="18"/>
                </w:rPr>
                <w:delText>/time(AR1)</w:delText>
              </w:r>
            </w:del>
          </w:p>
        </w:tc>
        <w:tc>
          <w:tcPr>
            <w:tcW w:w="1308" w:type="dxa"/>
            <w:vAlign w:val="bottom"/>
          </w:tcPr>
          <w:p w14:paraId="290F725D" w14:textId="6FF92495" w:rsidR="00DF37B5" w:rsidRPr="00F83B05" w:rsidRDefault="00DF37B5" w:rsidP="008A1C71">
            <w:pPr>
              <w:keepNext/>
              <w:rPr>
                <w:sz w:val="18"/>
                <w:szCs w:val="18"/>
                <w:rPrChange w:id="1145" w:author="Erik Hedlin" w:date="2020-10-20T11:12:00Z">
                  <w:rPr>
                    <w:sz w:val="18"/>
                    <w:szCs w:val="18"/>
                    <w:highlight w:val="yellow"/>
                  </w:rPr>
                </w:rPrChange>
              </w:rPr>
            </w:pPr>
            <w:del w:id="1146" w:author="Erik Hedlin" w:date="2020-10-20T11:12:00Z">
              <w:r w:rsidRPr="006A7656" w:rsidDel="00F83B05">
                <w:rPr>
                  <w:rFonts w:cs="Calibri"/>
                  <w:color w:val="000000"/>
                  <w:sz w:val="18"/>
                  <w:szCs w:val="18"/>
                </w:rPr>
                <w:delText>430.52</w:delText>
              </w:r>
            </w:del>
            <w:ins w:id="1147" w:author="Erik Hedlin" w:date="2020-10-20T11:12:00Z">
              <w:r w:rsidR="00F83B05" w:rsidRPr="00F83B05">
                <w:rPr>
                  <w:rFonts w:cs="Calibri"/>
                  <w:color w:val="000000"/>
                  <w:sz w:val="18"/>
                  <w:szCs w:val="18"/>
                  <w:rPrChange w:id="1148" w:author="Erik Hedlin" w:date="2020-10-20T11:12:00Z">
                    <w:rPr>
                      <w:rFonts w:cs="Calibri"/>
                      <w:color w:val="000000"/>
                      <w:sz w:val="18"/>
                      <w:szCs w:val="18"/>
                      <w:highlight w:val="yellow"/>
                    </w:rPr>
                  </w:rPrChange>
                </w:rPr>
                <w:t>217.78</w:t>
              </w:r>
            </w:ins>
          </w:p>
        </w:tc>
        <w:tc>
          <w:tcPr>
            <w:tcW w:w="1139" w:type="dxa"/>
            <w:vAlign w:val="bottom"/>
          </w:tcPr>
          <w:p w14:paraId="50A31BA5" w14:textId="1A1EC9CC" w:rsidR="00DF37B5" w:rsidRPr="00F83B05" w:rsidRDefault="00DF37B5" w:rsidP="008A1C71">
            <w:pPr>
              <w:keepNext/>
              <w:rPr>
                <w:sz w:val="18"/>
                <w:szCs w:val="18"/>
                <w:rPrChange w:id="1149" w:author="Erik Hedlin" w:date="2020-10-20T11:12:00Z">
                  <w:rPr>
                    <w:sz w:val="18"/>
                    <w:szCs w:val="18"/>
                    <w:highlight w:val="yellow"/>
                  </w:rPr>
                </w:rPrChange>
              </w:rPr>
            </w:pPr>
            <w:del w:id="1150" w:author="Erik Hedlin" w:date="2020-10-20T11:12:00Z">
              <w:r w:rsidRPr="006A7656" w:rsidDel="00F83B05">
                <w:rPr>
                  <w:rFonts w:cs="Calibri"/>
                  <w:color w:val="000000"/>
                  <w:sz w:val="18"/>
                  <w:szCs w:val="18"/>
                </w:rPr>
                <w:delText>16.0772</w:delText>
              </w:r>
            </w:del>
            <w:ins w:id="1151" w:author="Erik Hedlin" w:date="2020-10-20T11:12:00Z">
              <w:r w:rsidR="00F83B05" w:rsidRPr="00F83B05">
                <w:rPr>
                  <w:rFonts w:cs="Calibri"/>
                  <w:color w:val="000000"/>
                  <w:sz w:val="18"/>
                  <w:szCs w:val="18"/>
                  <w:rPrChange w:id="1152" w:author="Erik Hedlin" w:date="2020-10-20T11:12:00Z">
                    <w:rPr>
                      <w:rFonts w:cs="Calibri"/>
                      <w:color w:val="000000"/>
                      <w:sz w:val="18"/>
                      <w:szCs w:val="18"/>
                      <w:highlight w:val="yellow"/>
                    </w:rPr>
                  </w:rPrChange>
                </w:rPr>
                <w:t>30.04</w:t>
              </w:r>
            </w:ins>
          </w:p>
        </w:tc>
      </w:tr>
      <w:tr w:rsidR="00DF37B5" w:rsidRPr="00C4635C" w14:paraId="36BDFCBF" w14:textId="77777777" w:rsidTr="00F83B05">
        <w:trPr>
          <w:cnfStyle w:val="000000100000" w:firstRow="0" w:lastRow="0" w:firstColumn="0" w:lastColumn="0" w:oddVBand="0" w:evenVBand="0" w:oddHBand="1" w:evenHBand="0" w:firstRowFirstColumn="0" w:firstRowLastColumn="0" w:lastRowFirstColumn="0" w:lastRowLastColumn="0"/>
        </w:trPr>
        <w:tc>
          <w:tcPr>
            <w:tcW w:w="2926" w:type="dxa"/>
            <w:vAlign w:val="bottom"/>
          </w:tcPr>
          <w:p w14:paraId="6F70D87C" w14:textId="77777777" w:rsidR="00DF37B5" w:rsidRPr="00F83B05" w:rsidRDefault="00DF37B5" w:rsidP="008A1C71">
            <w:pPr>
              <w:keepNext/>
              <w:rPr>
                <w:rFonts w:cs="Calibri"/>
                <w:color w:val="000000"/>
                <w:sz w:val="18"/>
                <w:szCs w:val="18"/>
                <w:rPrChange w:id="1153" w:author="Erik Hedlin" w:date="2020-10-20T11:15:00Z">
                  <w:rPr>
                    <w:rFonts w:cs="Calibri"/>
                    <w:color w:val="000000"/>
                    <w:sz w:val="18"/>
                    <w:szCs w:val="18"/>
                    <w:highlight w:val="yellow"/>
                  </w:rPr>
                </w:rPrChange>
              </w:rPr>
            </w:pPr>
            <w:r w:rsidRPr="006A7656">
              <w:rPr>
                <w:rFonts w:cs="Calibri"/>
                <w:color w:val="000000"/>
                <w:sz w:val="18"/>
                <w:szCs w:val="18"/>
              </w:rPr>
              <w:t>fixed + r(b) + r(y) + spat/time</w:t>
            </w:r>
          </w:p>
        </w:tc>
        <w:tc>
          <w:tcPr>
            <w:tcW w:w="1055" w:type="dxa"/>
            <w:vAlign w:val="bottom"/>
          </w:tcPr>
          <w:p w14:paraId="572DFCD7" w14:textId="111BF59A" w:rsidR="00DF37B5" w:rsidRPr="00F83B05" w:rsidRDefault="00720970" w:rsidP="008A1C71">
            <w:pPr>
              <w:keepNext/>
              <w:rPr>
                <w:sz w:val="18"/>
                <w:szCs w:val="18"/>
                <w:rPrChange w:id="1154" w:author="Erik Hedlin" w:date="2020-10-20T11:15:00Z">
                  <w:rPr>
                    <w:sz w:val="18"/>
                    <w:szCs w:val="18"/>
                    <w:highlight w:val="yellow"/>
                  </w:rPr>
                </w:rPrChange>
              </w:rPr>
            </w:pPr>
            <w:ins w:id="1155" w:author="Erik Hedlin" w:date="2020-10-18T16:16:00Z">
              <w:r w:rsidRPr="006A7656">
                <w:rPr>
                  <w:rFonts w:cs="Calibri"/>
                  <w:color w:val="000000"/>
                  <w:sz w:val="18"/>
                  <w:szCs w:val="18"/>
                </w:rPr>
                <w:t>41</w:t>
              </w:r>
            </w:ins>
            <w:ins w:id="1156" w:author="Erik Hedlin" w:date="2020-10-20T11:14:00Z">
              <w:r w:rsidR="00F83B05" w:rsidRPr="00F83B05">
                <w:rPr>
                  <w:rFonts w:cs="Calibri"/>
                  <w:color w:val="000000"/>
                  <w:sz w:val="18"/>
                  <w:szCs w:val="18"/>
                  <w:rPrChange w:id="1157" w:author="Erik Hedlin" w:date="2020-10-20T11:15:00Z">
                    <w:rPr>
                      <w:rFonts w:cs="Calibri"/>
                      <w:color w:val="000000"/>
                      <w:sz w:val="18"/>
                      <w:szCs w:val="18"/>
                      <w:highlight w:val="yellow"/>
                    </w:rPr>
                  </w:rPrChange>
                </w:rPr>
                <w:t>8</w:t>
              </w:r>
            </w:ins>
            <w:ins w:id="1158" w:author="Erik Hedlin" w:date="2020-10-18T16:16:00Z">
              <w:r w:rsidRPr="006A7656">
                <w:rPr>
                  <w:rFonts w:cs="Calibri"/>
                  <w:color w:val="000000"/>
                  <w:sz w:val="18"/>
                  <w:szCs w:val="18"/>
                </w:rPr>
                <w:t>.</w:t>
              </w:r>
            </w:ins>
            <w:ins w:id="1159" w:author="Erik Hedlin" w:date="2020-10-20T11:14:00Z">
              <w:r w:rsidR="00F83B05" w:rsidRPr="00F83B05">
                <w:rPr>
                  <w:rFonts w:cs="Calibri"/>
                  <w:color w:val="000000"/>
                  <w:sz w:val="18"/>
                  <w:szCs w:val="18"/>
                  <w:rPrChange w:id="1160" w:author="Erik Hedlin" w:date="2020-10-20T11:15:00Z">
                    <w:rPr>
                      <w:rFonts w:cs="Calibri"/>
                      <w:color w:val="000000"/>
                      <w:sz w:val="18"/>
                      <w:szCs w:val="18"/>
                      <w:highlight w:val="yellow"/>
                    </w:rPr>
                  </w:rPrChange>
                </w:rPr>
                <w:t>71</w:t>
              </w:r>
            </w:ins>
            <w:del w:id="1161" w:author="Erik Hedlin" w:date="2020-10-18T16:04:00Z">
              <w:r w:rsidR="00DF37B5" w:rsidRPr="006A7656" w:rsidDel="00DB75D0">
                <w:rPr>
                  <w:rFonts w:cs="Calibri"/>
                  <w:color w:val="000000"/>
                  <w:sz w:val="18"/>
                  <w:szCs w:val="18"/>
                </w:rPr>
                <w:delText>192.4</w:delText>
              </w:r>
            </w:del>
          </w:p>
        </w:tc>
        <w:tc>
          <w:tcPr>
            <w:tcW w:w="801" w:type="dxa"/>
            <w:tcBorders>
              <w:right w:val="single" w:sz="4" w:space="0" w:color="auto"/>
            </w:tcBorders>
            <w:vAlign w:val="bottom"/>
          </w:tcPr>
          <w:p w14:paraId="1A499E3F" w14:textId="55B42B72" w:rsidR="00DF37B5" w:rsidRPr="00F83B05" w:rsidRDefault="00F83B05" w:rsidP="008A1C71">
            <w:pPr>
              <w:keepNext/>
              <w:rPr>
                <w:sz w:val="18"/>
                <w:szCs w:val="18"/>
                <w:rPrChange w:id="1162" w:author="Erik Hedlin" w:date="2020-10-20T11:15:00Z">
                  <w:rPr>
                    <w:sz w:val="18"/>
                    <w:szCs w:val="18"/>
                    <w:highlight w:val="yellow"/>
                  </w:rPr>
                </w:rPrChange>
              </w:rPr>
            </w:pPr>
            <w:ins w:id="1163" w:author="Erik Hedlin" w:date="2020-10-20T11:14:00Z">
              <w:r w:rsidRPr="00F83B05">
                <w:rPr>
                  <w:rFonts w:cs="Calibri"/>
                  <w:color w:val="000000"/>
                  <w:sz w:val="18"/>
                  <w:szCs w:val="18"/>
                  <w:rPrChange w:id="1164" w:author="Erik Hedlin" w:date="2020-10-20T11:15:00Z">
                    <w:rPr>
                      <w:rFonts w:cs="Calibri"/>
                      <w:color w:val="000000"/>
                      <w:sz w:val="18"/>
                      <w:szCs w:val="18"/>
                      <w:highlight w:val="yellow"/>
                    </w:rPr>
                  </w:rPrChange>
                </w:rPr>
                <w:t>13.26</w:t>
              </w:r>
            </w:ins>
            <w:del w:id="1165" w:author="Erik Hedlin" w:date="2020-10-20T11:14:00Z">
              <w:r w:rsidR="00DF37B5" w:rsidRPr="006A7656" w:rsidDel="00F83B05">
                <w:rPr>
                  <w:rFonts w:cs="Calibri"/>
                  <w:color w:val="000000"/>
                  <w:sz w:val="18"/>
                  <w:szCs w:val="18"/>
                </w:rPr>
                <w:delText>1.5</w:delText>
              </w:r>
            </w:del>
          </w:p>
        </w:tc>
        <w:tc>
          <w:tcPr>
            <w:tcW w:w="2851" w:type="dxa"/>
            <w:tcBorders>
              <w:left w:val="single" w:sz="4" w:space="0" w:color="auto"/>
            </w:tcBorders>
            <w:vAlign w:val="bottom"/>
          </w:tcPr>
          <w:p w14:paraId="15489E12" w14:textId="6605BA15" w:rsidR="00DF37B5" w:rsidRPr="00C4635C" w:rsidRDefault="00DF37B5" w:rsidP="008A1C71">
            <w:pPr>
              <w:keepNext/>
              <w:rPr>
                <w:sz w:val="18"/>
                <w:szCs w:val="18"/>
                <w:highlight w:val="yellow"/>
              </w:rPr>
            </w:pPr>
            <w:del w:id="1166" w:author="Erik Hedlin" w:date="2020-10-20T11:12:00Z">
              <w:r w:rsidRPr="00C4635C" w:rsidDel="00F83B05">
                <w:rPr>
                  <w:rFonts w:cs="Calibri"/>
                  <w:color w:val="000000"/>
                  <w:sz w:val="18"/>
                  <w:szCs w:val="18"/>
                  <w:highlight w:val="yellow"/>
                  <w:rPrChange w:id="1167" w:author="Erik Hedlin" w:date="2020-10-19T14:25:00Z">
                    <w:rPr>
                      <w:rFonts w:cs="Calibri"/>
                      <w:color w:val="000000"/>
                      <w:sz w:val="18"/>
                      <w:szCs w:val="18"/>
                    </w:rPr>
                  </w:rPrChange>
                </w:rPr>
                <w:delText>fixed + r(b) + r(y) + spat/time</w:delText>
              </w:r>
            </w:del>
          </w:p>
        </w:tc>
        <w:tc>
          <w:tcPr>
            <w:tcW w:w="1308" w:type="dxa"/>
            <w:vAlign w:val="bottom"/>
          </w:tcPr>
          <w:p w14:paraId="1DE4E172" w14:textId="18E6B6F6" w:rsidR="00DF37B5" w:rsidRPr="00C4635C" w:rsidRDefault="00DF37B5" w:rsidP="008A1C71">
            <w:pPr>
              <w:keepNext/>
              <w:rPr>
                <w:sz w:val="18"/>
                <w:szCs w:val="18"/>
                <w:highlight w:val="yellow"/>
              </w:rPr>
            </w:pPr>
            <w:del w:id="1168" w:author="Erik Hedlin" w:date="2020-10-20T11:12:00Z">
              <w:r w:rsidRPr="00C4635C" w:rsidDel="00F83B05">
                <w:rPr>
                  <w:rFonts w:cs="Calibri"/>
                  <w:color w:val="000000"/>
                  <w:sz w:val="18"/>
                  <w:szCs w:val="18"/>
                  <w:highlight w:val="yellow"/>
                  <w:rPrChange w:id="1169" w:author="Erik Hedlin" w:date="2020-10-19T14:25:00Z">
                    <w:rPr>
                      <w:rFonts w:cs="Calibri"/>
                      <w:color w:val="000000"/>
                      <w:sz w:val="18"/>
                      <w:szCs w:val="18"/>
                    </w:rPr>
                  </w:rPrChange>
                </w:rPr>
                <w:delText>431.4</w:delText>
              </w:r>
            </w:del>
          </w:p>
        </w:tc>
        <w:tc>
          <w:tcPr>
            <w:tcW w:w="1139" w:type="dxa"/>
            <w:vAlign w:val="bottom"/>
          </w:tcPr>
          <w:p w14:paraId="70A9A223" w14:textId="2A30457E" w:rsidR="00DF37B5" w:rsidRPr="00C4635C" w:rsidRDefault="00DF37B5" w:rsidP="008A1C71">
            <w:pPr>
              <w:keepNext/>
              <w:rPr>
                <w:sz w:val="18"/>
                <w:szCs w:val="18"/>
                <w:highlight w:val="yellow"/>
              </w:rPr>
            </w:pPr>
            <w:del w:id="1170" w:author="Erik Hedlin" w:date="2020-10-20T11:12:00Z">
              <w:r w:rsidRPr="00C4635C" w:rsidDel="00F83B05">
                <w:rPr>
                  <w:rFonts w:cs="Calibri"/>
                  <w:color w:val="000000"/>
                  <w:sz w:val="18"/>
                  <w:szCs w:val="18"/>
                  <w:highlight w:val="yellow"/>
                  <w:rPrChange w:id="1171" w:author="Erik Hedlin" w:date="2020-10-19T14:25:00Z">
                    <w:rPr>
                      <w:rFonts w:cs="Calibri"/>
                      <w:color w:val="000000"/>
                      <w:sz w:val="18"/>
                      <w:szCs w:val="18"/>
                    </w:rPr>
                  </w:rPrChange>
                </w:rPr>
                <w:delText>16.9572</w:delText>
              </w:r>
            </w:del>
          </w:p>
        </w:tc>
      </w:tr>
      <w:tr w:rsidR="00DF37B5" w:rsidRPr="00C4635C"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1CAAF1CB" w:rsidR="00DF37B5" w:rsidRPr="006A7656" w:rsidRDefault="00DF37B5" w:rsidP="008A1C71">
            <w:pPr>
              <w:rPr>
                <w:rFonts w:cs="Calibri"/>
                <w:i/>
                <w:iCs/>
                <w:color w:val="000000"/>
                <w:sz w:val="18"/>
                <w:szCs w:val="18"/>
              </w:rPr>
            </w:pPr>
            <w:r w:rsidRPr="006A7656">
              <w:rPr>
                <w:rFonts w:cs="Calibri"/>
                <w:i/>
                <w:iCs/>
                <w:color w:val="000000"/>
                <w:sz w:val="18"/>
                <w:szCs w:val="18"/>
              </w:rPr>
              <w:t xml:space="preserve">The fixed term in the model description refers to the variables distance to the nearest occupied territory, distance to disturbance, and </w:t>
            </w:r>
            <w:del w:id="1172" w:author="Erik Hedlin" w:date="2020-10-20T11:10:00Z">
              <w:r w:rsidRPr="006A7656" w:rsidDel="00F43FB0">
                <w:rPr>
                  <w:rFonts w:cs="Calibri"/>
                  <w:i/>
                  <w:iCs/>
                  <w:color w:val="000000"/>
                  <w:sz w:val="18"/>
                  <w:szCs w:val="18"/>
                </w:rPr>
                <w:delText>the interaction between the two</w:delText>
              </w:r>
            </w:del>
            <w:ins w:id="1173" w:author="Erik Hedlin" w:date="2020-10-20T11:10:00Z">
              <w:r w:rsidR="00F43FB0" w:rsidRPr="00F83B05">
                <w:rPr>
                  <w:rFonts w:cs="Calibri"/>
                  <w:i/>
                  <w:iCs/>
                  <w:color w:val="000000"/>
                  <w:sz w:val="18"/>
                  <w:szCs w:val="18"/>
                  <w:rPrChange w:id="1174" w:author="Erik Hedlin" w:date="2020-10-20T11:15:00Z">
                    <w:rPr>
                      <w:rFonts w:cs="Calibri"/>
                      <w:i/>
                      <w:iCs/>
                      <w:color w:val="000000"/>
                      <w:sz w:val="18"/>
                      <w:szCs w:val="18"/>
                      <w:highlight w:val="yellow"/>
                    </w:rPr>
                  </w:rPrChange>
                </w:rPr>
                <w:t>ndvi</w:t>
              </w:r>
            </w:ins>
            <w:r w:rsidRPr="006A7656">
              <w:rPr>
                <w:rFonts w:cs="Calibri"/>
                <w:i/>
                <w:iCs/>
                <w:color w:val="000000"/>
                <w:sz w:val="18"/>
                <w:szCs w:val="18"/>
              </w:rPr>
              <w:t xml:space="preserve">. The term </w:t>
            </w:r>
            <w:proofErr w:type="gramStart"/>
            <w:r w:rsidRPr="006A7656">
              <w:rPr>
                <w:rFonts w:cs="Calibri"/>
                <w:i/>
                <w:iCs/>
                <w:color w:val="000000"/>
                <w:sz w:val="18"/>
                <w:szCs w:val="18"/>
              </w:rPr>
              <w:t>r(</w:t>
            </w:r>
            <w:proofErr w:type="gramEnd"/>
            <w:r w:rsidRPr="006A7656">
              <w:rPr>
                <w:rFonts w:cs="Calibri"/>
                <w:i/>
                <w:iCs/>
                <w:color w:val="000000"/>
                <w:sz w:val="18"/>
                <w:szCs w:val="18"/>
              </w:rPr>
              <w:t>variable) refers to a random grouping variable</w:t>
            </w:r>
            <w:ins w:id="1175" w:author="Erik Hedlin" w:date="2020-10-20T11:10:00Z">
              <w:r w:rsidR="00F43FB0" w:rsidRPr="00F83B05">
                <w:rPr>
                  <w:rFonts w:cs="Calibri"/>
                  <w:i/>
                  <w:iCs/>
                  <w:color w:val="000000"/>
                  <w:sz w:val="18"/>
                  <w:szCs w:val="18"/>
                  <w:rPrChange w:id="1176" w:author="Erik Hedlin" w:date="2020-10-20T11:15:00Z">
                    <w:rPr>
                      <w:rFonts w:cs="Calibri"/>
                      <w:i/>
                      <w:iCs/>
                      <w:color w:val="000000"/>
                      <w:sz w:val="18"/>
                      <w:szCs w:val="18"/>
                      <w:highlight w:val="yellow"/>
                    </w:rPr>
                  </w:rPrChange>
                </w:rPr>
                <w:t xml:space="preserve"> where b = n = nest site, and y = year.</w:t>
              </w:r>
            </w:ins>
            <w:del w:id="1177" w:author="Erik Hedlin" w:date="2020-10-20T11:10:00Z">
              <w:r w:rsidRPr="006A7656" w:rsidDel="00F43FB0">
                <w:rPr>
                  <w:rFonts w:cs="Calibri"/>
                  <w:i/>
                  <w:iCs/>
                  <w:color w:val="000000"/>
                  <w:sz w:val="18"/>
                  <w:szCs w:val="18"/>
                </w:rPr>
                <w:delText>,</w:delText>
              </w:r>
            </w:del>
            <w:r w:rsidRPr="006A7656">
              <w:rPr>
                <w:rFonts w:cs="Calibri"/>
                <w:i/>
                <w:iCs/>
                <w:color w:val="000000"/>
                <w:sz w:val="18"/>
                <w:szCs w:val="18"/>
              </w:rPr>
              <w:t xml:space="preserve"> </w:t>
            </w:r>
            <w:del w:id="1178" w:author="Erik Hedlin" w:date="2020-10-20T11:10:00Z">
              <w:r w:rsidRPr="006A7656" w:rsidDel="00F43FB0">
                <w:rPr>
                  <w:rFonts w:cs="Calibri"/>
                  <w:i/>
                  <w:iCs/>
                  <w:color w:val="000000"/>
                  <w:sz w:val="18"/>
                  <w:szCs w:val="18"/>
                </w:rPr>
                <w:delText>and the</w:delText>
              </w:r>
            </w:del>
            <w:ins w:id="1179" w:author="Erik Hedlin" w:date="2020-10-20T11:10:00Z">
              <w:r w:rsidR="00F43FB0" w:rsidRPr="00F83B05">
                <w:rPr>
                  <w:rFonts w:cs="Calibri"/>
                  <w:i/>
                  <w:iCs/>
                  <w:color w:val="000000"/>
                  <w:sz w:val="18"/>
                  <w:szCs w:val="18"/>
                  <w:rPrChange w:id="1180" w:author="Erik Hedlin" w:date="2020-10-20T11:15:00Z">
                    <w:rPr>
                      <w:rFonts w:cs="Calibri"/>
                      <w:i/>
                      <w:iCs/>
                      <w:color w:val="000000"/>
                      <w:sz w:val="18"/>
                      <w:szCs w:val="18"/>
                      <w:highlight w:val="yellow"/>
                    </w:rPr>
                  </w:rPrChange>
                </w:rPr>
                <w:t>The</w:t>
              </w:r>
            </w:ins>
            <w:r w:rsidRPr="006A7656">
              <w:rPr>
                <w:rFonts w:cs="Calibri"/>
                <w:i/>
                <w:iCs/>
                <w:color w:val="000000"/>
                <w:sz w:val="18"/>
                <w:szCs w:val="18"/>
              </w:rPr>
              <w:t xml:space="preserve"> “spat” terms refer to three different spatial correlation structures: 1) spat/temp(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C4635C" w:rsidRDefault="00DF37B5" w:rsidP="00DF37B5">
      <w:pPr>
        <w:rPr>
          <w:highlight w:val="yellow"/>
          <w:rPrChange w:id="1181" w:author="Erik Hedlin" w:date="2020-10-19T14:25:00Z">
            <w:rPr/>
          </w:rPrChange>
        </w:rPr>
      </w:pPr>
    </w:p>
    <w:bookmarkEnd w:id="1086"/>
    <w:bookmarkEnd w:id="1087"/>
    <w:p w14:paraId="07331F07" w14:textId="77777777" w:rsidR="00DF37B5" w:rsidRPr="00C4635C" w:rsidRDefault="00DF37B5" w:rsidP="00DF37B5">
      <w:pPr>
        <w:pStyle w:val="Caption"/>
        <w:keepNext/>
        <w:tabs>
          <w:tab w:val="clear" w:pos="1080"/>
          <w:tab w:val="left" w:pos="0"/>
        </w:tabs>
        <w:ind w:left="0" w:firstLine="0"/>
        <w:jc w:val="center"/>
        <w:rPr>
          <w:highlight w:val="yellow"/>
          <w:rPrChange w:id="1182" w:author="Erik Hedlin" w:date="2020-10-19T14:25:00Z">
            <w:rPr/>
          </w:rPrChange>
        </w:rPr>
      </w:pPr>
      <w:r w:rsidRPr="00C4635C">
        <w:rPr>
          <w:noProof/>
          <w:highlight w:val="yellow"/>
          <w:lang w:eastAsia="en-CA"/>
          <w:rPrChange w:id="1183">
            <w:rPr>
              <w:noProof/>
              <w:lang w:eastAsia="en-CA"/>
            </w:rPr>
          </w:rPrChange>
        </w:rPr>
        <w:lastRenderedPageBreak/>
        <w:drawing>
          <wp:inline distT="0" distB="0" distL="0" distR="0" wp14:anchorId="4D2C08B7" wp14:editId="08395660">
            <wp:extent cx="6400800" cy="3398520"/>
            <wp:effectExtent l="0" t="0" r="0" b="508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20">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4F3A1201" w14:textId="77777777" w:rsidR="00DF37B5" w:rsidRPr="006A7656" w:rsidRDefault="00DF37B5" w:rsidP="00DF37B5">
      <w:pPr>
        <w:pStyle w:val="Caption"/>
        <w:spacing w:after="0"/>
      </w:pPr>
      <w:bookmarkStart w:id="1184" w:name="_Ref22553880"/>
      <w:bookmarkStart w:id="1185" w:name="_Toc44875212"/>
      <w:bookmarkStart w:id="1186" w:name="_Toc25132311"/>
      <w:proofErr w:type="gramStart"/>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5</w:t>
      </w:r>
      <w:r w:rsidRPr="006A7656">
        <w:rPr>
          <w:noProof/>
        </w:rPr>
        <w:fldChar w:fldCharType="end"/>
      </w:r>
      <w:bookmarkEnd w:id="1184"/>
      <w:r w:rsidRPr="006A7656">
        <w:rPr>
          <w:noProof/>
        </w:rPr>
        <w:tab/>
      </w:r>
      <w:r w:rsidRPr="006A7656">
        <w:t>Posterior mean with 95% credible intervals from the top model for Peregrine Falcon nest survival.</w:t>
      </w:r>
      <w:bookmarkEnd w:id="1185"/>
      <w:proofErr w:type="gramEnd"/>
      <w:r w:rsidRPr="006A7656">
        <w:t xml:space="preserve"> </w:t>
      </w:r>
    </w:p>
    <w:p w14:paraId="01D18EA1" w14:textId="08474869" w:rsidR="00DF37B5" w:rsidRPr="006A7656" w:rsidRDefault="00DF37B5" w:rsidP="00DF37B5">
      <w:pPr>
        <w:pStyle w:val="Captionexplanation"/>
      </w:pPr>
      <w:r w:rsidRPr="006A7656">
        <w:t xml:space="preserve">As indicated by posterior distributions that </w:t>
      </w:r>
      <w:bookmarkStart w:id="1187" w:name="_Hlk22839370"/>
      <w:r w:rsidRPr="006A7656">
        <w:t xml:space="preserve">overlap zero, distance to nearest occupied neighbour, distance to disturbance, and </w:t>
      </w:r>
      <w:del w:id="1188" w:author="Erik Hedlin" w:date="2020-10-19T17:36:00Z">
        <w:r w:rsidRPr="006A7656" w:rsidDel="00760217">
          <w:delText>the interaction of these two covariates</w:delText>
        </w:r>
      </w:del>
      <w:ins w:id="1189" w:author="Erik Hedlin" w:date="2020-10-19T17:36:00Z">
        <w:r w:rsidR="00760217" w:rsidRPr="00763629">
          <w:rPr>
            <w:rPrChange w:id="1190" w:author="Erik Hedlin" w:date="2020-10-20T10:33:00Z">
              <w:rPr>
                <w:highlight w:val="yellow"/>
              </w:rPr>
            </w:rPrChange>
          </w:rPr>
          <w:t>NDVI</w:t>
        </w:r>
      </w:ins>
      <w:r w:rsidRPr="006A7656">
        <w:t xml:space="preserve"> all have a weak effect on Peregrine Falcon breeding success. </w:t>
      </w:r>
      <w:bookmarkEnd w:id="1187"/>
      <w:r w:rsidRPr="006A7656">
        <w:t>This model also included random variables for brood and year level effects, as well as a spatial correlation structure that remained static from 2012 to 20</w:t>
      </w:r>
      <w:ins w:id="1191" w:author="Erik Hedlin" w:date="2020-10-20T11:15:00Z">
        <w:r w:rsidR="00F83B05">
          <w:t>20</w:t>
        </w:r>
      </w:ins>
      <w:del w:id="1192" w:author="Erik Hedlin" w:date="2020-10-20T11:15:00Z">
        <w:r w:rsidRPr="006A7656" w:rsidDel="00F83B05">
          <w:delText>19</w:delText>
        </w:r>
      </w:del>
      <w:r w:rsidRPr="006A7656">
        <w:t>.</w:t>
      </w:r>
      <w:bookmarkEnd w:id="1186"/>
    </w:p>
    <w:p w14:paraId="5F5956EE" w14:textId="77777777" w:rsidR="00DF37B5" w:rsidRPr="00C4635C" w:rsidRDefault="00DF37B5" w:rsidP="00DF37B5">
      <w:pPr>
        <w:rPr>
          <w:highlight w:val="yellow"/>
          <w:rPrChange w:id="1193" w:author="Erik Hedlin" w:date="2020-10-19T14:25:00Z">
            <w:rPr>
              <w:highlight w:val="darkGray"/>
            </w:rPr>
          </w:rPrChange>
        </w:rPr>
        <w:sectPr w:rsidR="00DF37B5" w:rsidRPr="00C4635C" w:rsidSect="008A1C71">
          <w:headerReference w:type="default" r:id="rId21"/>
          <w:headerReference w:type="first" r:id="rId22"/>
          <w:pgSz w:w="12240" w:h="15840" w:code="1"/>
          <w:pgMar w:top="1440" w:right="1080" w:bottom="1440" w:left="1080" w:header="576" w:footer="965" w:gutter="0"/>
          <w:cols w:space="708"/>
          <w:docGrid w:linePitch="360"/>
        </w:sectPr>
      </w:pPr>
    </w:p>
    <w:p w14:paraId="0168DB42" w14:textId="77777777" w:rsidR="00DF37B5" w:rsidRPr="006A7656" w:rsidRDefault="00DF37B5" w:rsidP="00DF37B5">
      <w:pPr>
        <w:pStyle w:val="Caption"/>
        <w:keepNext/>
        <w:jc w:val="center"/>
      </w:pPr>
      <w:r w:rsidRPr="006A7656">
        <w:rPr>
          <w:noProof/>
          <w:lang w:eastAsia="en-CA"/>
        </w:rPr>
        <w:lastRenderedPageBreak/>
        <w:drawing>
          <wp:inline distT="0" distB="0" distL="0" distR="0" wp14:anchorId="06AF7969" wp14:editId="058CB5AA">
            <wp:extent cx="4571177" cy="5102860"/>
            <wp:effectExtent l="0" t="0" r="127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3">
                      <a:extLst>
                        <a:ext uri="{28A0092B-C50C-407E-A947-70E740481C1C}">
                          <a14:useLocalDpi xmlns:a14="http://schemas.microsoft.com/office/drawing/2010/main" val="0"/>
                        </a:ext>
                      </a:extLst>
                    </a:blip>
                    <a:stretch>
                      <a:fillRect/>
                    </a:stretch>
                  </pic:blipFill>
                  <pic:spPr>
                    <a:xfrm>
                      <a:off x="0" y="0"/>
                      <a:ext cx="4571177" cy="5102860"/>
                    </a:xfrm>
                    <a:prstGeom prst="rect">
                      <a:avLst/>
                    </a:prstGeom>
                  </pic:spPr>
                </pic:pic>
              </a:graphicData>
            </a:graphic>
          </wp:inline>
        </w:drawing>
      </w:r>
    </w:p>
    <w:p w14:paraId="2EB02195" w14:textId="77777777" w:rsidR="00DF37B5" w:rsidRPr="006A7656" w:rsidRDefault="00DF37B5" w:rsidP="00DF37B5">
      <w:pPr>
        <w:pStyle w:val="Caption"/>
        <w:spacing w:after="0"/>
        <w:jc w:val="both"/>
      </w:pPr>
      <w:bookmarkStart w:id="1194" w:name="_Ref27656551"/>
      <w:bookmarkStart w:id="1195" w:name="_Toc44875213"/>
      <w:bookmarkStart w:id="1196" w:name="_Toc25132312"/>
      <w:proofErr w:type="gramStart"/>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6</w:t>
      </w:r>
      <w:r w:rsidRPr="006A7656">
        <w:rPr>
          <w:noProof/>
        </w:rPr>
        <w:fldChar w:fldCharType="end"/>
      </w:r>
      <w:bookmarkEnd w:id="1194"/>
      <w:r w:rsidRPr="006A7656">
        <w:rPr>
          <w:noProof/>
        </w:rPr>
        <w:tab/>
      </w:r>
      <w:r w:rsidRPr="006A7656">
        <w:t>Spatial correlation in probability of nest survival among all nest sites occupied by Peregrine Falcons since 2012.</w:t>
      </w:r>
      <w:bookmarkEnd w:id="1195"/>
      <w:proofErr w:type="gramEnd"/>
      <w:r w:rsidRPr="006A7656">
        <w:t xml:space="preserve"> </w:t>
      </w:r>
    </w:p>
    <w:p w14:paraId="36052A39" w14:textId="4D6AF6D7" w:rsidR="00DF37B5" w:rsidRPr="006A7656" w:rsidRDefault="00DF37B5" w:rsidP="00DF37B5">
      <w:pPr>
        <w:pStyle w:val="Captionexplanation"/>
      </w:pPr>
      <w:r w:rsidRPr="006A7656">
        <w:t xml:space="preserve">Multiple spatial structures were compared 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197" w:name="_Hlk23160435"/>
      <w:r w:rsidRPr="006A7656">
        <w:t xml:space="preserve">there are </w:t>
      </w:r>
      <w:bookmarkStart w:id="1198" w:name="_Hlk22839265"/>
      <w:r w:rsidRPr="006A7656">
        <w:t xml:space="preserve">localized areas where nest survival appears to be consistently above or below the average. </w:t>
      </w:r>
      <w:bookmarkEnd w:id="1196"/>
      <w:bookmarkEnd w:id="1197"/>
      <w:ins w:id="1199" w:author="Erik Hedlin" w:date="2020-10-19T14:20:00Z">
        <w:r w:rsidR="001A78B5" w:rsidRPr="006A7656">
          <w:t>Point size reflects the number of years a particular site has been occupied, which is further specified by the label.</w:t>
        </w:r>
      </w:ins>
    </w:p>
    <w:p w14:paraId="7F318A8F" w14:textId="77777777" w:rsidR="00DF37B5" w:rsidRPr="00C4635C" w:rsidRDefault="00DF37B5" w:rsidP="00DF37B5">
      <w:pPr>
        <w:rPr>
          <w:highlight w:val="yellow"/>
          <w:rPrChange w:id="1200" w:author="Erik Hedlin" w:date="2020-10-19T14:25:00Z">
            <w:rPr/>
          </w:rPrChange>
        </w:rPr>
        <w:sectPr w:rsidR="00DF37B5" w:rsidRPr="00C4635C" w:rsidSect="008A1C71">
          <w:pgSz w:w="15840" w:h="12240" w:orient="landscape" w:code="1"/>
          <w:pgMar w:top="1080" w:right="1440" w:bottom="1080" w:left="1440" w:header="576" w:footer="965" w:gutter="0"/>
          <w:cols w:space="708"/>
          <w:docGrid w:linePitch="360"/>
        </w:sectPr>
      </w:pPr>
    </w:p>
    <w:p w14:paraId="2A9D7ACC" w14:textId="77777777" w:rsidR="00DF37B5" w:rsidRPr="00C4635C" w:rsidRDefault="00DF37B5" w:rsidP="00DF37B5">
      <w:pPr>
        <w:rPr>
          <w:highlight w:val="yellow"/>
          <w:rPrChange w:id="1201" w:author="Erik Hedlin" w:date="2020-10-19T14:25:00Z">
            <w:rPr/>
          </w:rPrChange>
        </w:rPr>
      </w:pPr>
    </w:p>
    <w:bookmarkEnd w:id="1198"/>
    <w:p w14:paraId="767CBED8" w14:textId="77777777" w:rsidR="00DF37B5" w:rsidRPr="006A7656" w:rsidRDefault="00DF37B5" w:rsidP="00DF37B5">
      <w:pPr>
        <w:pStyle w:val="BodyText-EDI0"/>
        <w:keepNext/>
        <w:jc w:val="center"/>
      </w:pPr>
      <w:r w:rsidRPr="006A7656">
        <w:rPr>
          <w:noProof/>
          <w:lang w:eastAsia="en-CA"/>
        </w:rPr>
        <w:drawing>
          <wp:inline distT="0" distB="0" distL="0" distR="0" wp14:anchorId="401978EB" wp14:editId="7E3CC183">
            <wp:extent cx="6400800" cy="3398520"/>
            <wp:effectExtent l="0" t="0" r="0" b="508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4">
                      <a:extLst>
                        <a:ext uri="{28A0092B-C50C-407E-A947-70E740481C1C}">
                          <a14:useLocalDpi xmlns:a14="http://schemas.microsoft.com/office/drawing/2010/main" val="0"/>
                        </a:ext>
                      </a:extLst>
                    </a:blip>
                    <a:stretch>
                      <a:fillRect/>
                    </a:stretch>
                  </pic:blipFill>
                  <pic:spPr>
                    <a:xfrm>
                      <a:off x="0" y="0"/>
                      <a:ext cx="6400800" cy="3398520"/>
                    </a:xfrm>
                    <a:prstGeom prst="rect">
                      <a:avLst/>
                    </a:prstGeom>
                  </pic:spPr>
                </pic:pic>
              </a:graphicData>
            </a:graphic>
          </wp:inline>
        </w:drawing>
      </w:r>
    </w:p>
    <w:p w14:paraId="2AB26366" w14:textId="77777777" w:rsidR="00DF37B5" w:rsidRPr="006A7656" w:rsidRDefault="00DF37B5" w:rsidP="00DF37B5">
      <w:pPr>
        <w:pStyle w:val="Caption"/>
        <w:spacing w:after="0"/>
        <w:jc w:val="both"/>
      </w:pPr>
      <w:bookmarkStart w:id="1202" w:name="_Ref27991187"/>
      <w:bookmarkStart w:id="1203" w:name="_Toc44875214"/>
      <w:bookmarkStart w:id="1204" w:name="_Toc25132313"/>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7</w:t>
      </w:r>
      <w:r w:rsidRPr="006A7656">
        <w:rPr>
          <w:noProof/>
        </w:rPr>
        <w:fldChar w:fldCharType="end"/>
      </w:r>
      <w:bookmarkEnd w:id="1202"/>
      <w:r w:rsidRPr="006A7656">
        <w:rPr>
          <w:noProof/>
        </w:rPr>
        <w:tab/>
      </w:r>
      <w:r w:rsidRPr="006A7656">
        <w:t>Posterior mean plus 95% credible intervals of fixed covariates contained within the top model for Rough-legged Hawk breeding success.</w:t>
      </w:r>
      <w:bookmarkEnd w:id="1203"/>
      <w:r w:rsidRPr="006A7656">
        <w:t xml:space="preserve"> </w:t>
      </w:r>
    </w:p>
    <w:p w14:paraId="189C0E82" w14:textId="0764FFFB" w:rsidR="00DF37B5" w:rsidRPr="006A7656" w:rsidRDefault="00AF0544" w:rsidP="00DF37B5">
      <w:pPr>
        <w:pStyle w:val="Captionexplanation"/>
        <w:sectPr w:rsidR="00DF37B5" w:rsidRPr="006A7656" w:rsidSect="008A1C71">
          <w:pgSz w:w="12240" w:h="15840" w:code="1"/>
          <w:pgMar w:top="1440" w:right="1080" w:bottom="1440" w:left="1080" w:header="576" w:footer="965" w:gutter="0"/>
          <w:cols w:space="708"/>
          <w:docGrid w:linePitch="360"/>
        </w:sectPr>
      </w:pPr>
      <w:ins w:id="1205" w:author="Erik Hedlin" w:date="2020-10-20T10:35:00Z">
        <w:r w:rsidRPr="00AF0544">
          <w:rPr>
            <w:rPrChange w:id="1206" w:author="Erik Hedlin" w:date="2020-10-20T10:38:00Z">
              <w:rPr>
                <w:highlight w:val="yellow"/>
              </w:rPr>
            </w:rPrChange>
          </w:rPr>
          <w:t>The</w:t>
        </w:r>
      </w:ins>
      <w:ins w:id="1207" w:author="Erik Hedlin" w:date="2020-10-20T10:34:00Z">
        <w:r w:rsidR="00763629" w:rsidRPr="00AF0544">
          <w:rPr>
            <w:rPrChange w:id="1208" w:author="Erik Hedlin" w:date="2020-10-20T10:38:00Z">
              <w:rPr>
                <w:highlight w:val="yellow"/>
              </w:rPr>
            </w:rPrChange>
          </w:rPr>
          <w:t xml:space="preserve"> number of breeding rough</w:t>
        </w:r>
        <w:r w:rsidRPr="00AF0544">
          <w:rPr>
            <w:rPrChange w:id="1209" w:author="Erik Hedlin" w:date="2020-10-20T10:38:00Z">
              <w:rPr>
                <w:highlight w:val="yellow"/>
              </w:rPr>
            </w:rPrChange>
          </w:rPr>
          <w:t xml:space="preserve">-legged hawk pairs </w:t>
        </w:r>
      </w:ins>
      <w:ins w:id="1210" w:author="Erik Hedlin" w:date="2020-10-20T10:35:00Z">
        <w:r w:rsidRPr="00AF0544">
          <w:rPr>
            <w:rPrChange w:id="1211" w:author="Erik Hedlin" w:date="2020-10-20T10:38:00Z">
              <w:rPr>
                <w:highlight w:val="yellow"/>
              </w:rPr>
            </w:rPrChange>
          </w:rPr>
          <w:t xml:space="preserve">in the RMA </w:t>
        </w:r>
      </w:ins>
      <w:ins w:id="1212" w:author="Erik Hedlin" w:date="2020-10-20T10:34:00Z">
        <w:r w:rsidRPr="00AF0544">
          <w:rPr>
            <w:rPrChange w:id="1213" w:author="Erik Hedlin" w:date="2020-10-20T10:38:00Z">
              <w:rPr>
                <w:highlight w:val="yellow"/>
              </w:rPr>
            </w:rPrChange>
          </w:rPr>
          <w:t xml:space="preserve">varies </w:t>
        </w:r>
      </w:ins>
      <w:ins w:id="1214" w:author="Erik Hedlin" w:date="2020-10-20T10:35:00Z">
        <w:r w:rsidRPr="00AF0544">
          <w:rPr>
            <w:rPrChange w:id="1215" w:author="Erik Hedlin" w:date="2020-10-20T10:38:00Z">
              <w:rPr>
                <w:highlight w:val="yellow"/>
              </w:rPr>
            </w:rPrChange>
          </w:rPr>
          <w:t xml:space="preserve">from 47 in high years, to just 1 in low </w:t>
        </w:r>
        <w:proofErr w:type="gramStart"/>
        <w:r w:rsidRPr="00AF0544">
          <w:rPr>
            <w:rPrChange w:id="1216" w:author="Erik Hedlin" w:date="2020-10-20T10:38:00Z">
              <w:rPr>
                <w:highlight w:val="yellow"/>
              </w:rPr>
            </w:rPrChange>
          </w:rPr>
          <w:t>years</w:t>
        </w:r>
        <w:proofErr w:type="gramEnd"/>
        <w:r w:rsidRPr="00AF0544">
          <w:rPr>
            <w:rPrChange w:id="1217" w:author="Erik Hedlin" w:date="2020-10-20T10:38:00Z">
              <w:rPr>
                <w:highlight w:val="yellow"/>
              </w:rPr>
            </w:rPrChange>
          </w:rPr>
          <w:t xml:space="preserve">. To </w:t>
        </w:r>
      </w:ins>
      <w:ins w:id="1218" w:author="Erik Hedlin" w:date="2020-10-20T10:36:00Z">
        <w:r w:rsidRPr="00AF0544">
          <w:rPr>
            <w:rPrChange w:id="1219" w:author="Erik Hedlin" w:date="2020-10-20T10:38:00Z">
              <w:rPr>
                <w:highlight w:val="yellow"/>
              </w:rPr>
            </w:rPrChange>
          </w:rPr>
          <w:t xml:space="preserve">properly estimate a year effect, we </w:t>
        </w:r>
      </w:ins>
      <w:ins w:id="1220" w:author="Erik Hedlin" w:date="2020-10-20T10:37:00Z">
        <w:r w:rsidRPr="00AF0544">
          <w:rPr>
            <w:rPrChange w:id="1221" w:author="Erik Hedlin" w:date="2020-10-20T10:38:00Z">
              <w:rPr>
                <w:highlight w:val="yellow"/>
              </w:rPr>
            </w:rPrChange>
          </w:rPr>
          <w:t xml:space="preserve">removed data from years where there were fewer than 15 breeding pairs in the study (2013, 2017, 2018, </w:t>
        </w:r>
        <w:proofErr w:type="gramStart"/>
        <w:r w:rsidRPr="00AF0544">
          <w:rPr>
            <w:rPrChange w:id="1222" w:author="Erik Hedlin" w:date="2020-10-20T10:38:00Z">
              <w:rPr>
                <w:highlight w:val="yellow"/>
              </w:rPr>
            </w:rPrChange>
          </w:rPr>
          <w:t>2019</w:t>
        </w:r>
        <w:proofErr w:type="gramEnd"/>
        <w:r w:rsidRPr="00AF0544">
          <w:rPr>
            <w:rPrChange w:id="1223" w:author="Erik Hedlin" w:date="2020-10-20T10:38:00Z">
              <w:rPr>
                <w:highlight w:val="yellow"/>
              </w:rPr>
            </w:rPrChange>
          </w:rPr>
          <w:t xml:space="preserve">). </w:t>
        </w:r>
      </w:ins>
      <w:r w:rsidR="00DF37B5" w:rsidRPr="006A7656">
        <w:t xml:space="preserve">As indicated by posterior distributions that overlap zero, distance to nearest occupied neighbour, distance to disturbance, and </w:t>
      </w:r>
      <w:del w:id="1224" w:author="Erik Hedlin" w:date="2020-10-20T10:33:00Z">
        <w:r w:rsidR="00DF37B5" w:rsidRPr="006A7656" w:rsidDel="00763629">
          <w:delText xml:space="preserve">the interaction of these two covariates </w:delText>
        </w:r>
      </w:del>
      <w:ins w:id="1225" w:author="Erik Hedlin" w:date="2020-10-20T10:33:00Z">
        <w:r w:rsidR="00763629" w:rsidRPr="00AF0544">
          <w:rPr>
            <w:rPrChange w:id="1226" w:author="Erik Hedlin" w:date="2020-10-20T10:38:00Z">
              <w:rPr>
                <w:highlight w:val="yellow"/>
              </w:rPr>
            </w:rPrChange>
          </w:rPr>
          <w:t xml:space="preserve">NDVI </w:t>
        </w:r>
      </w:ins>
      <w:r w:rsidR="00DF37B5" w:rsidRPr="006A7656">
        <w:t xml:space="preserve">all have a weak effect on Rough-legged Hawk breeding success. This model also included random variables for brood and year level effects, as well as </w:t>
      </w:r>
      <w:del w:id="1227" w:author="Erik Hedlin" w:date="2020-10-20T10:34:00Z">
        <w:r w:rsidR="00DF37B5" w:rsidRPr="006A7656" w:rsidDel="00763629">
          <w:delText>an auto-regressive</w:delText>
        </w:r>
      </w:del>
      <w:ins w:id="1228" w:author="Erik Hedlin" w:date="2020-10-20T10:34:00Z">
        <w:r w:rsidR="00763629" w:rsidRPr="00AF0544">
          <w:rPr>
            <w:rPrChange w:id="1229" w:author="Erik Hedlin" w:date="2020-10-20T10:38:00Z">
              <w:rPr>
                <w:highlight w:val="yellow"/>
              </w:rPr>
            </w:rPrChange>
          </w:rPr>
          <w:t>a</w:t>
        </w:r>
      </w:ins>
      <w:r w:rsidR="00DF37B5" w:rsidRPr="006A7656">
        <w:t xml:space="preserve"> spatial</w:t>
      </w:r>
      <w:del w:id="1230" w:author="Erik Hedlin" w:date="2020-10-20T10:34:00Z">
        <w:r w:rsidR="00DF37B5" w:rsidRPr="006A7656" w:rsidDel="00763629">
          <w:delText>/temporal</w:delText>
        </w:r>
      </w:del>
      <w:r w:rsidR="00DF37B5" w:rsidRPr="006A7656">
        <w:t xml:space="preserve"> correlation structure </w:t>
      </w:r>
      <w:del w:id="1231" w:author="Erik Hedlin" w:date="2020-10-20T10:34:00Z">
        <w:r w:rsidR="00DF37B5" w:rsidRPr="006A7656" w:rsidDel="00763629">
          <w:delText xml:space="preserve">from </w:delText>
        </w:r>
      </w:del>
      <w:ins w:id="1232" w:author="Erik Hedlin" w:date="2020-10-20T10:34:00Z">
        <w:r w:rsidR="00763629" w:rsidRPr="00AF0544">
          <w:rPr>
            <w:rPrChange w:id="1233" w:author="Erik Hedlin" w:date="2020-10-20T10:38:00Z">
              <w:rPr>
                <w:highlight w:val="yellow"/>
              </w:rPr>
            </w:rPrChange>
          </w:rPr>
          <w:t xml:space="preserve">that changed with each year </w:t>
        </w:r>
      </w:ins>
      <w:r w:rsidR="00DF37B5" w:rsidRPr="006A7656">
        <w:t xml:space="preserve">2012 to </w:t>
      </w:r>
      <w:del w:id="1234" w:author="Erik Hedlin" w:date="2020-10-20T10:34:00Z">
        <w:r w:rsidR="00DF37B5" w:rsidRPr="006A7656" w:rsidDel="00763629">
          <w:delText>2019</w:delText>
        </w:r>
      </w:del>
      <w:ins w:id="1235" w:author="Erik Hedlin" w:date="2020-10-20T10:34:00Z">
        <w:r w:rsidR="00763629" w:rsidRPr="006A7656">
          <w:t>20</w:t>
        </w:r>
        <w:r w:rsidR="00763629" w:rsidRPr="00AF0544">
          <w:rPr>
            <w:rPrChange w:id="1236" w:author="Erik Hedlin" w:date="2020-10-20T10:38:00Z">
              <w:rPr>
                <w:highlight w:val="yellow"/>
              </w:rPr>
            </w:rPrChange>
          </w:rPr>
          <w:t>20</w:t>
        </w:r>
      </w:ins>
      <w:r w:rsidR="00DF37B5" w:rsidRPr="006A7656">
        <w:t>.</w:t>
      </w:r>
      <w:bookmarkEnd w:id="1204"/>
    </w:p>
    <w:p w14:paraId="35E54B86" w14:textId="77777777" w:rsidR="00DF37B5" w:rsidRPr="00C4635C" w:rsidRDefault="00DF37B5" w:rsidP="00DF37B5">
      <w:pPr>
        <w:pStyle w:val="BodyText-EDI0"/>
        <w:keepNext/>
        <w:jc w:val="center"/>
        <w:rPr>
          <w:highlight w:val="yellow"/>
          <w:rPrChange w:id="1237" w:author="Erik Hedlin" w:date="2020-10-19T14:25:00Z">
            <w:rPr/>
          </w:rPrChange>
        </w:rPr>
      </w:pPr>
      <w:r w:rsidRPr="006A7656">
        <w:rPr>
          <w:noProof/>
          <w:lang w:eastAsia="en-CA"/>
        </w:rPr>
        <w:lastRenderedPageBreak/>
        <w:drawing>
          <wp:inline distT="0" distB="0" distL="0" distR="0" wp14:anchorId="451EAB84" wp14:editId="026FF435">
            <wp:extent cx="7101371" cy="5120640"/>
            <wp:effectExtent l="0" t="0" r="0" b="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101371" cy="5120640"/>
                    </a:xfrm>
                    <a:prstGeom prst="rect">
                      <a:avLst/>
                    </a:prstGeom>
                  </pic:spPr>
                </pic:pic>
              </a:graphicData>
            </a:graphic>
          </wp:inline>
        </w:drawing>
      </w:r>
    </w:p>
    <w:p w14:paraId="388F134B" w14:textId="2BAECFB1" w:rsidR="00DF37B5" w:rsidRPr="006A7656" w:rsidRDefault="00DF37B5" w:rsidP="00DF37B5">
      <w:pPr>
        <w:pStyle w:val="Caption"/>
        <w:spacing w:after="0"/>
      </w:pPr>
      <w:bookmarkStart w:id="1238" w:name="_Ref27656378"/>
      <w:bookmarkStart w:id="1239" w:name="_Toc44875215"/>
      <w:bookmarkStart w:id="1240" w:name="_Toc25132314"/>
      <w:proofErr w:type="gramStart"/>
      <w:r w:rsidRPr="006A7656">
        <w:t>Figure </w:t>
      </w:r>
      <w:r w:rsidRPr="006A7656">
        <w:fldChar w:fldCharType="begin"/>
      </w:r>
      <w:r w:rsidRPr="006A7656">
        <w:instrText>STYLEREF 1 \s</w:instrText>
      </w:r>
      <w:r w:rsidRPr="006A7656">
        <w:fldChar w:fldCharType="separate"/>
      </w:r>
      <w:r w:rsidRPr="006A7656">
        <w:rPr>
          <w:noProof/>
        </w:rPr>
        <w:t>6</w:t>
      </w:r>
      <w:r w:rsidRPr="006A7656">
        <w:fldChar w:fldCharType="end"/>
      </w:r>
      <w:r w:rsidRPr="006A7656">
        <w:noBreakHyphen/>
      </w:r>
      <w:r w:rsidRPr="006A7656">
        <w:rPr>
          <w:noProof/>
        </w:rPr>
        <w:fldChar w:fldCharType="begin"/>
      </w:r>
      <w:r w:rsidRPr="006A7656">
        <w:rPr>
          <w:noProof/>
        </w:rPr>
        <w:instrText xml:space="preserve"> SEQ Figure \* ARABIC \s 1 </w:instrText>
      </w:r>
      <w:r w:rsidRPr="006A7656">
        <w:rPr>
          <w:noProof/>
        </w:rPr>
        <w:fldChar w:fldCharType="separate"/>
      </w:r>
      <w:r w:rsidRPr="006A7656">
        <w:rPr>
          <w:noProof/>
        </w:rPr>
        <w:t>8</w:t>
      </w:r>
      <w:r w:rsidRPr="006A7656">
        <w:rPr>
          <w:noProof/>
        </w:rPr>
        <w:fldChar w:fldCharType="end"/>
      </w:r>
      <w:bookmarkEnd w:id="1238"/>
      <w:r w:rsidRPr="006A7656">
        <w:rPr>
          <w:noProof/>
        </w:rPr>
        <w:tab/>
      </w:r>
      <w:r w:rsidRPr="006A7656">
        <w:t>Spatial correlation in nest survival among nest sites occupied by Rough-legged Hawks</w:t>
      </w:r>
      <w:ins w:id="1241" w:author="Erik Hedlin" w:date="2020-10-20T10:29:00Z">
        <w:r w:rsidR="00763629" w:rsidRPr="00763629">
          <w:rPr>
            <w:rPrChange w:id="1242" w:author="Erik Hedlin" w:date="2020-10-20T10:32:00Z">
              <w:rPr>
                <w:highlight w:val="yellow"/>
              </w:rPr>
            </w:rPrChange>
          </w:rPr>
          <w:t xml:space="preserve"> in peak years</w:t>
        </w:r>
      </w:ins>
      <w:r w:rsidRPr="006A7656">
        <w:t xml:space="preserve"> since 2012.</w:t>
      </w:r>
      <w:bookmarkEnd w:id="1239"/>
      <w:proofErr w:type="gramEnd"/>
      <w:r w:rsidRPr="006A7656">
        <w:t xml:space="preserve"> </w:t>
      </w:r>
    </w:p>
    <w:p w14:paraId="63E40640" w14:textId="60022483" w:rsidR="00DF37B5" w:rsidRPr="006A7656" w:rsidRDefault="00DF37B5" w:rsidP="00DF37B5">
      <w:pPr>
        <w:pStyle w:val="Captionexplanation"/>
        <w:sectPr w:rsidR="00DF37B5" w:rsidRPr="006A7656" w:rsidSect="008A1C71">
          <w:pgSz w:w="15840" w:h="12240" w:orient="landscape" w:code="1"/>
          <w:pgMar w:top="1080" w:right="1440" w:bottom="1080" w:left="1440" w:header="576" w:footer="965" w:gutter="0"/>
          <w:cols w:space="708"/>
          <w:docGrid w:linePitch="360"/>
        </w:sectPr>
      </w:pPr>
      <w:del w:id="1243" w:author="Erik Hedlin" w:date="2020-10-20T10:29:00Z">
        <w:r w:rsidRPr="006A7656" w:rsidDel="00763629">
          <w:delText xml:space="preserve">Three </w:delText>
        </w:r>
      </w:del>
      <w:ins w:id="1244" w:author="Erik Hedlin" w:date="2020-10-20T10:29:00Z">
        <w:r w:rsidR="00763629" w:rsidRPr="00763629">
          <w:rPr>
            <w:rPrChange w:id="1245" w:author="Erik Hedlin" w:date="2020-10-20T10:32:00Z">
              <w:rPr>
                <w:highlight w:val="yellow"/>
              </w:rPr>
            </w:rPrChange>
          </w:rPr>
          <w:t>For rough-legged hawks, two</w:t>
        </w:r>
        <w:r w:rsidR="00763629" w:rsidRPr="006A7656">
          <w:t xml:space="preserve"> </w:t>
        </w:r>
      </w:ins>
      <w:r w:rsidRPr="006A7656">
        <w:t>spatial</w:t>
      </w:r>
      <w:del w:id="1246" w:author="Erik Hedlin" w:date="2020-10-20T10:29:00Z">
        <w:r w:rsidRPr="006A7656" w:rsidDel="00763629">
          <w:delText>/</w:delText>
        </w:r>
      </w:del>
      <w:ins w:id="1247" w:author="Erik Hedlin" w:date="2020-10-20T10:29:00Z">
        <w:r w:rsidR="00763629" w:rsidRPr="00763629">
          <w:rPr>
            <w:rPrChange w:id="1248" w:author="Erik Hedlin" w:date="2020-10-20T10:32:00Z">
              <w:rPr>
                <w:highlight w:val="yellow"/>
              </w:rPr>
            </w:rPrChange>
          </w:rPr>
          <w:t>/</w:t>
        </w:r>
      </w:ins>
      <w:r w:rsidRPr="006A7656">
        <w:t xml:space="preserve">temporal structures were compared </w:t>
      </w:r>
      <w:ins w:id="1249" w:author="Erik Hedlin" w:date="2020-10-20T10:29:00Z">
        <w:r w:rsidR="00763629" w:rsidRPr="00763629">
          <w:rPr>
            <w:rPrChange w:id="1250" w:author="Erik Hedlin" w:date="2020-10-20T10:32:00Z">
              <w:rPr>
                <w:highlight w:val="yellow"/>
              </w:rPr>
            </w:rPrChange>
          </w:rPr>
          <w:t xml:space="preserve">against a null model </w:t>
        </w:r>
      </w:ins>
      <w:r w:rsidRPr="006A7656">
        <w:t xml:space="preserve">using WAIC. The first structure including spatial correlation </w:t>
      </w:r>
      <w:del w:id="1251" w:author="Erik Hedlin" w:date="2020-10-20T10:30:00Z">
        <w:r w:rsidRPr="006A7656" w:rsidDel="00763629">
          <w:delText>that varied by year</w:delText>
        </w:r>
      </w:del>
      <w:ins w:id="1252" w:author="Erik Hedlin" w:date="2020-10-20T10:30:00Z">
        <w:r w:rsidR="00763629" w:rsidRPr="00763629">
          <w:rPr>
            <w:rPrChange w:id="1253" w:author="Erik Hedlin" w:date="2020-10-20T10:32:00Z">
              <w:rPr>
                <w:highlight w:val="yellow"/>
              </w:rPr>
            </w:rPrChange>
          </w:rPr>
          <w:t>that did not change among years</w:t>
        </w:r>
      </w:ins>
      <w:r w:rsidRPr="006A7656">
        <w:t xml:space="preserve">, the second included </w:t>
      </w:r>
      <w:del w:id="1254" w:author="Erik Hedlin" w:date="2020-10-20T10:30:00Z">
        <w:r w:rsidRPr="006A7656" w:rsidDel="00763629">
          <w:delText>autoregressive spatial correlation that depended on the previous year, and the third included spatial correlation that remained the static among all years</w:delText>
        </w:r>
      </w:del>
      <w:ins w:id="1255" w:author="Erik Hedlin" w:date="2020-10-20T10:30:00Z">
        <w:r w:rsidR="00763629" w:rsidRPr="00763629">
          <w:rPr>
            <w:rPrChange w:id="1256" w:author="Erik Hedlin" w:date="2020-10-20T10:32:00Z">
              <w:rPr>
                <w:highlight w:val="yellow"/>
              </w:rPr>
            </w:rPrChange>
          </w:rPr>
          <w:t>and the second included a spatial correlation structure that changed with each year</w:t>
        </w:r>
      </w:ins>
      <w:r w:rsidRPr="006A7656">
        <w:t>.</w:t>
      </w:r>
      <w:del w:id="1257" w:author="Erik Hedlin" w:date="2020-10-20T10:31:00Z">
        <w:r w:rsidRPr="006A7656" w:rsidDel="00763629">
          <w:delText xml:space="preserve"> For Rough-legged Hawks, nest survival was best explained by a fixed spatial structure that remained static among all years</w:delText>
        </w:r>
      </w:del>
      <w:ins w:id="1258" w:author="Erik Hedlin" w:date="2020-10-20T10:31:00Z">
        <w:r w:rsidR="00763629" w:rsidRPr="00763629">
          <w:rPr>
            <w:rPrChange w:id="1259" w:author="Erik Hedlin" w:date="2020-10-20T10:32:00Z">
              <w:rPr>
                <w:highlight w:val="yellow"/>
              </w:rPr>
            </w:rPrChange>
          </w:rPr>
          <w:t xml:space="preserve"> For RLHA, a spatial correlation structure that changed with each peak year (years of high abundance) performed the best</w:t>
        </w:r>
      </w:ins>
      <w:r w:rsidRPr="006A7656">
        <w:t>.</w:t>
      </w:r>
      <w:bookmarkEnd w:id="1240"/>
    </w:p>
    <w:p w14:paraId="3DD0B591" w14:textId="77777777" w:rsidR="00DF37B5" w:rsidRPr="00C4635C" w:rsidRDefault="00DF37B5" w:rsidP="006A7656">
      <w:pPr>
        <w:pStyle w:val="Heading4"/>
        <w:rPr>
          <w:highlight w:val="yellow"/>
          <w:rPrChange w:id="1260" w:author="Erik Hedlin" w:date="2020-10-19T14:25:00Z">
            <w:rPr/>
          </w:rPrChange>
        </w:rPr>
      </w:pPr>
      <w:bookmarkStart w:id="1261" w:name="_Toc504576295"/>
      <w:bookmarkStart w:id="1262" w:name="_Toc2247210"/>
      <w:r w:rsidRPr="00C4635C">
        <w:rPr>
          <w:highlight w:val="yellow"/>
          <w:rPrChange w:id="1263" w:author="Erik Hedlin" w:date="2020-10-19T14:25:00Z">
            <w:rPr/>
          </w:rPrChange>
        </w:rPr>
        <w:lastRenderedPageBreak/>
        <w:t>Small Mammal Monitoring</w:t>
      </w:r>
    </w:p>
    <w:p w14:paraId="0AD2603C" w14:textId="5DB62C8C" w:rsidR="00DF37B5" w:rsidRPr="00C4635C" w:rsidRDefault="00DF37B5" w:rsidP="006A7656">
      <w:pPr>
        <w:pStyle w:val="BodyText-EDI"/>
        <w:rPr>
          <w:ins w:id="1264" w:author="AlastairF" w:date="2020-10-01T14:34:00Z"/>
          <w:highlight w:val="yellow"/>
          <w:rPrChange w:id="1265" w:author="Erik Hedlin" w:date="2020-10-19T14:25:00Z">
            <w:rPr>
              <w:ins w:id="1266" w:author="AlastairF" w:date="2020-10-01T14:34:00Z"/>
            </w:rPr>
          </w:rPrChange>
        </w:rPr>
      </w:pPr>
      <w:bookmarkStart w:id="1267" w:name="_Hlk22836969"/>
      <w:r w:rsidRPr="00C4635C">
        <w:rPr>
          <w:highlight w:val="yellow"/>
          <w:rPrChange w:id="1268" w:author="Erik Hedlin" w:date="2020-10-19T14:25:00Z">
            <w:rPr/>
          </w:rPrChange>
        </w:rPr>
        <w:t>Small mammal monitoring in 20</w:t>
      </w:r>
      <w:ins w:id="1269" w:author="Erik Hedlin" w:date="2020-10-20T11:20:00Z">
        <w:r w:rsidR="00F83B05">
          <w:rPr>
            <w:highlight w:val="yellow"/>
          </w:rPr>
          <w:t>20</w:t>
        </w:r>
      </w:ins>
      <w:del w:id="1270" w:author="Erik Hedlin" w:date="2020-10-20T11:20:00Z">
        <w:r w:rsidRPr="00C4635C" w:rsidDel="00F83B05">
          <w:rPr>
            <w:highlight w:val="yellow"/>
            <w:rPrChange w:id="1271" w:author="Erik Hedlin" w:date="2020-10-19T14:25:00Z">
              <w:rPr/>
            </w:rPrChange>
          </w:rPr>
          <w:delText>19</w:delText>
        </w:r>
      </w:del>
      <w:r w:rsidRPr="00C4635C">
        <w:rPr>
          <w:highlight w:val="yellow"/>
          <w:rPrChange w:id="1272" w:author="Erik Hedlin" w:date="2020-10-19T14:25:00Z">
            <w:rPr/>
          </w:rPrChange>
        </w:rPr>
        <w:t xml:space="preserve"> tallied to a total of 2,880 trap-nights over two, </w:t>
      </w:r>
      <w:del w:id="1273" w:author="Erik Hedlin" w:date="2020-10-20T11:20:00Z">
        <w:r w:rsidRPr="00C4635C" w:rsidDel="00F83B05">
          <w:rPr>
            <w:highlight w:val="yellow"/>
            <w:rPrChange w:id="1274" w:author="Erik Hedlin" w:date="2020-10-19T14:25:00Z">
              <w:rPr/>
            </w:rPrChange>
          </w:rPr>
          <w:delText>6</w:delText>
        </w:r>
      </w:del>
      <w:ins w:id="1275" w:author="Erik Hedlin" w:date="2020-10-20T11:20:00Z">
        <w:r w:rsidR="00F83B05">
          <w:rPr>
            <w:highlight w:val="yellow"/>
          </w:rPr>
          <w:t>3</w:t>
        </w:r>
      </w:ins>
      <w:r w:rsidRPr="00C4635C">
        <w:rPr>
          <w:highlight w:val="yellow"/>
          <w:rPrChange w:id="1276" w:author="Erik Hedlin" w:date="2020-10-19T14:25:00Z">
            <w:rPr/>
          </w:rPrChange>
        </w:rPr>
        <w:t xml:space="preserve">-night trapping sessions. Over the trapping duration, </w:t>
      </w:r>
      <w:ins w:id="1277" w:author="Erik Hedlin" w:date="2020-10-20T11:24:00Z">
        <w:r w:rsidR="00C56B26">
          <w:rPr>
            <w:highlight w:val="yellow"/>
          </w:rPr>
          <w:t>a total of 7 collared</w:t>
        </w:r>
      </w:ins>
      <w:del w:id="1278" w:author="Erik Hedlin" w:date="2020-10-20T11:24:00Z">
        <w:r w:rsidRPr="00C4635C" w:rsidDel="00C56B26">
          <w:rPr>
            <w:highlight w:val="yellow"/>
            <w:rPrChange w:id="1279" w:author="Erik Hedlin" w:date="2020-10-19T14:25:00Z">
              <w:rPr/>
            </w:rPrChange>
          </w:rPr>
          <w:delText>one collare</w:delText>
        </w:r>
      </w:del>
      <w:ins w:id="1280" w:author="Erik Hedlin" w:date="2020-10-20T11:24:00Z">
        <w:r w:rsidR="00C56B26">
          <w:rPr>
            <w:highlight w:val="yellow"/>
          </w:rPr>
          <w:t xml:space="preserve"> and one brown lemming</w:t>
        </w:r>
      </w:ins>
      <w:del w:id="1281" w:author="Erik Hedlin" w:date="2020-10-20T11:24:00Z">
        <w:r w:rsidRPr="00C4635C" w:rsidDel="00C56B26">
          <w:rPr>
            <w:highlight w:val="yellow"/>
            <w:rPrChange w:id="1282" w:author="Erik Hedlin" w:date="2020-10-19T14:25:00Z">
              <w:rPr/>
            </w:rPrChange>
          </w:rPr>
          <w:delText>d lemming was captured,</w:delText>
        </w:r>
      </w:del>
      <w:r w:rsidRPr="00C4635C">
        <w:rPr>
          <w:highlight w:val="yellow"/>
          <w:rPrChange w:id="1283" w:author="Erik Hedlin" w:date="2020-10-19T14:25:00Z">
            <w:rPr/>
          </w:rPrChange>
        </w:rPr>
        <w:t xml:space="preserve"> </w:t>
      </w:r>
      <w:ins w:id="1284" w:author="Erik Hedlin" w:date="2020-10-20T11:25:00Z">
        <w:r w:rsidR="00C56B26">
          <w:rPr>
            <w:highlight w:val="yellow"/>
          </w:rPr>
          <w:t>were trapped</w:t>
        </w:r>
      </w:ins>
      <w:del w:id="1285" w:author="Erik Hedlin" w:date="2020-10-20T11:25:00Z">
        <w:r w:rsidRPr="00C4635C" w:rsidDel="00C56B26">
          <w:rPr>
            <w:highlight w:val="yellow"/>
            <w:rPrChange w:id="1286" w:author="Erik Hedlin" w:date="2020-10-19T14:25:00Z">
              <w:rPr/>
            </w:rPrChange>
          </w:rPr>
          <w:delText>42 traps misfired</w:delText>
        </w:r>
      </w:del>
      <w:del w:id="1287" w:author="Erik Hedlin" w:date="2020-10-20T11:24:00Z">
        <w:r w:rsidRPr="00C4635C" w:rsidDel="00C56B26">
          <w:rPr>
            <w:highlight w:val="yellow"/>
            <w:rPrChange w:id="1288" w:author="Erik Hedlin" w:date="2020-10-19T14:25:00Z">
              <w:rPr/>
            </w:rPrChange>
          </w:rPr>
          <w:delText xml:space="preserve">, </w:delText>
        </w:r>
      </w:del>
      <w:ins w:id="1289" w:author="Erik Hedlin" w:date="2020-10-20T11:24:00Z">
        <w:r w:rsidR="00C56B26">
          <w:rPr>
            <w:highlight w:val="yellow"/>
          </w:rPr>
          <w:t xml:space="preserve">. </w:t>
        </w:r>
      </w:ins>
      <w:ins w:id="1290" w:author="Erik Hedlin" w:date="2020-10-20T11:25:00Z">
        <w:r w:rsidR="00C56B26">
          <w:rPr>
            <w:highlight w:val="yellow"/>
          </w:rPr>
          <w:t xml:space="preserve">This total was an increase from previous years (1 in 2019, and 0 in 2018), and suggests </w:t>
        </w:r>
      </w:ins>
      <w:ins w:id="1291" w:author="Erik Hedlin" w:date="2020-10-20T11:26:00Z">
        <w:r w:rsidR="00C56B26">
          <w:rPr>
            <w:highlight w:val="yellow"/>
          </w:rPr>
          <w:t>higher lemming abundance in the area</w:t>
        </w:r>
      </w:ins>
      <w:del w:id="1292" w:author="Erik Hedlin" w:date="2020-10-20T11:24:00Z">
        <w:r w:rsidRPr="00C4635C" w:rsidDel="00C56B26">
          <w:rPr>
            <w:highlight w:val="yellow"/>
            <w:rPrChange w:id="1293" w:author="Erik Hedlin" w:date="2020-10-19T14:25:00Z">
              <w:rPr/>
            </w:rPrChange>
          </w:rPr>
          <w:delText>and three traps had missing bait. The low detection of small mammals despite high effort indicates a regional low abundance of small mammals in 2019</w:delText>
        </w:r>
      </w:del>
      <w:r w:rsidRPr="00C4635C">
        <w:rPr>
          <w:highlight w:val="yellow"/>
          <w:rPrChange w:id="1294" w:author="Erik Hedlin" w:date="2020-10-19T14:25:00Z">
            <w:rPr/>
          </w:rPrChange>
        </w:rPr>
        <w:t>.</w:t>
      </w:r>
      <w:bookmarkEnd w:id="1267"/>
      <w:ins w:id="1295" w:author="Erik Hedlin" w:date="2020-10-20T11:26:00Z">
        <w:r w:rsidR="00C56B26">
          <w:rPr>
            <w:highlight w:val="yellow"/>
          </w:rPr>
          <w:t xml:space="preserve"> Rough-legged hawk occupancy </w:t>
        </w:r>
      </w:ins>
      <w:ins w:id="1296" w:author="Erik Hedlin" w:date="2020-10-20T11:27:00Z">
        <w:r w:rsidR="00C56B26">
          <w:rPr>
            <w:highlight w:val="yellow"/>
          </w:rPr>
          <w:t xml:space="preserve">and productivity </w:t>
        </w:r>
      </w:ins>
      <w:ins w:id="1297" w:author="Erik Hedlin" w:date="2020-10-20T11:26:00Z">
        <w:r w:rsidR="00C56B26">
          <w:rPr>
            <w:highlight w:val="yellow"/>
          </w:rPr>
          <w:t>was among the highest recorded in the study area</w:t>
        </w:r>
      </w:ins>
      <w:ins w:id="1298" w:author="Erik Hedlin" w:date="2020-10-20T11:27:00Z">
        <w:r w:rsidR="00C56B26">
          <w:rPr>
            <w:highlight w:val="yellow"/>
          </w:rPr>
          <w:t xml:space="preserve"> since 2012 – a fact that suggests lemming abundance was indeed higher throughout the RMA. </w:t>
        </w:r>
      </w:ins>
    </w:p>
    <w:p w14:paraId="3E825FAF" w14:textId="22E65B44" w:rsidR="00A629CD" w:rsidRPr="00C4635C" w:rsidRDefault="00A629CD" w:rsidP="00DF37B5">
      <w:pPr>
        <w:pStyle w:val="Heading4"/>
        <w:rPr>
          <w:ins w:id="1299" w:author="AlastairF" w:date="2020-10-01T15:47:00Z"/>
          <w:highlight w:val="yellow"/>
          <w:rPrChange w:id="1300" w:author="Erik Hedlin" w:date="2020-10-19T14:25:00Z">
            <w:rPr>
              <w:ins w:id="1301" w:author="AlastairF" w:date="2020-10-01T15:47:00Z"/>
            </w:rPr>
          </w:rPrChange>
        </w:rPr>
      </w:pPr>
      <w:ins w:id="1302" w:author="AlastairF" w:date="2020-10-01T14:34:00Z">
        <w:r w:rsidRPr="00C4635C">
          <w:rPr>
            <w:highlight w:val="yellow"/>
            <w:rPrChange w:id="1303" w:author="Erik Hedlin" w:date="2020-10-19T14:25:00Z">
              <w:rPr/>
            </w:rPrChange>
          </w:rPr>
          <w:t>Avian Prey Monitoring</w:t>
        </w:r>
      </w:ins>
    </w:p>
    <w:p w14:paraId="73D622B8" w14:textId="2D6DA7C2" w:rsidR="0016217E" w:rsidRPr="00E23DD9" w:rsidRDefault="00E57BE2">
      <w:pPr>
        <w:pStyle w:val="Heading6"/>
        <w:rPr>
          <w:ins w:id="1304" w:author="kevin.hawkshaw@sympatico.ca" w:date="2020-10-20T20:11:00Z"/>
        </w:rPr>
        <w:pPrChange w:id="1305" w:author="kevin.hawkshaw@sympatico.ca" w:date="2020-10-20T20:15:00Z">
          <w:pPr>
            <w:pStyle w:val="Heading2"/>
          </w:pPr>
        </w:pPrChange>
      </w:pPr>
      <w:commentRangeStart w:id="1306"/>
      <w:commentRangeEnd w:id="1306"/>
      <w:ins w:id="1307" w:author="AlastairF" w:date="2020-10-01T15:47:00Z">
        <w:r w:rsidRPr="00C4635C">
          <w:rPr>
            <w:rStyle w:val="CommentReference"/>
            <w:highlight w:val="yellow"/>
            <w:rPrChange w:id="1308" w:author="Erik Hedlin" w:date="2020-10-19T14:25:00Z">
              <w:rPr>
                <w:rStyle w:val="CommentReference"/>
                <w:b w:val="0"/>
                <w:bCs w:val="0"/>
                <w:iCs/>
                <w:caps w:val="0"/>
              </w:rPr>
            </w:rPrChange>
          </w:rPr>
          <w:commentReference w:id="1306"/>
        </w:r>
      </w:ins>
      <w:ins w:id="1309" w:author="kevin.hawkshaw@sympatico.ca" w:date="2020-10-20T20:11:00Z">
        <w:r w:rsidR="0016217E" w:rsidRPr="00E23DD9">
          <w:t>D</w:t>
        </w:r>
        <w:r w:rsidR="0016217E">
          <w:t>etection functions</w:t>
        </w:r>
      </w:ins>
    </w:p>
    <w:p w14:paraId="78FED60A" w14:textId="77777777" w:rsidR="0016217E" w:rsidRDefault="0016217E" w:rsidP="0016217E">
      <w:pPr>
        <w:spacing w:line="240" w:lineRule="auto"/>
        <w:rPr>
          <w:ins w:id="1310" w:author="kevin.hawkshaw@sympatico.ca" w:date="2020-10-20T20:11:00Z"/>
        </w:rPr>
      </w:pPr>
      <w:ins w:id="1311" w:author="kevin.hawkshaw@sympatico.ca" w:date="2020-10-20T20:11:00Z">
        <w:r>
          <w:rPr>
            <w:rFonts w:ascii="Times New Roman" w:hAnsi="Times New Roman" w:cs="Times New Roman"/>
            <w:sz w:val="20"/>
            <w:szCs w:val="20"/>
          </w:rPr>
          <w:t>We completed 113 line transects during the field season and recorded 286 songbird observations of 375 individual birds from 4 species (Online Resource 1). Songbird detection was best described by a hazard rate model with covariates day of the year, time of day and observer. Songbird detection declined with day of year (Est: -0.44, 95% CI: -0.71, -0.16) and time of day (Est: -0.22, 95% CI: -0.42, -0.01), and although the best fitting model included observer effects, confidence intervals for these terms overlapped zero. Detection probability of songbirds within 100-m of the transect line was 0.54 (95% CI: 0.44, 0.63)</w:t>
        </w:r>
        <w:r>
          <w:t>.</w:t>
        </w:r>
      </w:ins>
    </w:p>
    <w:p w14:paraId="63663EBC" w14:textId="1E095C4C" w:rsidR="0016217E" w:rsidRPr="00C5136C" w:rsidRDefault="0016217E">
      <w:pPr>
        <w:pStyle w:val="TableCaption-EDI"/>
        <w:numPr>
          <w:ilvl w:val="0"/>
          <w:numId w:val="0"/>
        </w:numPr>
        <w:rPr>
          <w:ins w:id="1312" w:author="kevin.hawkshaw@sympatico.ca" w:date="2020-10-20T20:11:00Z"/>
        </w:rPr>
        <w:pPrChange w:id="1313" w:author="kevin.hawkshaw@sympatico.ca" w:date="2020-10-20T20:18:00Z">
          <w:pPr>
            <w:pStyle w:val="Caption"/>
            <w:keepNext/>
          </w:pPr>
        </w:pPrChange>
      </w:pPr>
      <w:ins w:id="1314" w:author="kevin.hawkshaw@sympatico.ca" w:date="2020-10-20T20:11:00Z">
        <w:r w:rsidRPr="00C5136C">
          <w:t xml:space="preserve">Table </w:t>
        </w:r>
      </w:ins>
      <w:ins w:id="1315" w:author="kevin.hawkshaw@sympatico.ca" w:date="2020-10-20T20:18:00Z">
        <w:r w:rsidR="002E12F2">
          <w:t>6-7</w:t>
        </w:r>
      </w:ins>
      <w:ins w:id="1316" w:author="kevin.hawkshaw@sympatico.ca" w:date="2020-10-20T20:11:00Z">
        <w:r w:rsidRPr="00C5136C">
          <w:t xml:space="preserve"> Model results for 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xml:space="preserve">) surveyed at Mary River, Nunavut July-August 2020. Included is the response distribution (Dist) used in the modelling, proportion deviance explained (Dev), number of transect segments (N), and number of non-zero counts (N &gt; 0). Summary information for model terms is also included for each model, separated into fixed and random effects. For fixed effects, coefficient estimates are reported, along with their 95% confidence intervals (in parentheses). Random effects were modelled as smooth terms in the </w:t>
        </w:r>
        <w:proofErr w:type="gramStart"/>
        <w:r w:rsidRPr="00C5136C">
          <w:t>dsm</w:t>
        </w:r>
        <w:proofErr w:type="gramEnd"/>
        <w:r w:rsidRPr="00C5136C">
          <w:t xml:space="preserve"> package, so we report the estimated degrees of freedom of the smooth and the associated </w:t>
        </w:r>
        <w:r w:rsidRPr="00C5136C">
          <w:rPr>
            <w:i/>
          </w:rPr>
          <w:t>p</w:t>
        </w:r>
        <w:r w:rsidRPr="00C5136C">
          <w:t>-va</w:t>
        </w:r>
        <w:bookmarkStart w:id="1317" w:name="_GoBack"/>
        <w:bookmarkEnd w:id="1317"/>
        <w:r w:rsidRPr="00C5136C">
          <w:t xml:space="preserve">lue (in parentheses). Random effects are noted with an RE. Fixed effects with 95% confidence intervals not overlapping zero are bolded. </w:t>
        </w:r>
      </w:ins>
    </w:p>
    <w:tbl>
      <w:tblPr>
        <w:tblW w:w="5000" w:type="pct"/>
        <w:tblLook w:val="04A0" w:firstRow="1" w:lastRow="0" w:firstColumn="1" w:lastColumn="0" w:noHBand="0" w:noVBand="1"/>
      </w:tblPr>
      <w:tblGrid>
        <w:gridCol w:w="2512"/>
        <w:gridCol w:w="3532"/>
        <w:gridCol w:w="3532"/>
      </w:tblGrid>
      <w:tr w:rsidR="0016217E" w:rsidRPr="008911B9" w14:paraId="72444D09" w14:textId="77777777" w:rsidTr="00E72205">
        <w:trPr>
          <w:trHeight w:val="288"/>
          <w:ins w:id="1318" w:author="kevin.hawkshaw@sympatico.ca" w:date="2020-10-20T20:11:00Z"/>
        </w:trPr>
        <w:tc>
          <w:tcPr>
            <w:tcW w:w="1311" w:type="pct"/>
            <w:tcBorders>
              <w:top w:val="single" w:sz="4" w:space="0" w:color="auto"/>
              <w:left w:val="nil"/>
              <w:bottom w:val="single" w:sz="4" w:space="0" w:color="auto"/>
              <w:right w:val="nil"/>
            </w:tcBorders>
            <w:shd w:val="clear" w:color="auto" w:fill="auto"/>
            <w:noWrap/>
            <w:vAlign w:val="bottom"/>
            <w:hideMark/>
          </w:tcPr>
          <w:p w14:paraId="64818AEF" w14:textId="77777777" w:rsidR="0016217E" w:rsidRPr="008911B9" w:rsidRDefault="0016217E" w:rsidP="00E72205">
            <w:pPr>
              <w:spacing w:after="0" w:line="240" w:lineRule="auto"/>
              <w:rPr>
                <w:ins w:id="1319" w:author="kevin.hawkshaw@sympatico.ca" w:date="2020-10-20T20:11:00Z"/>
                <w:rFonts w:ascii="Times New Roman" w:eastAsia="Times New Roman" w:hAnsi="Times New Roman" w:cs="Times New Roman"/>
                <w:b/>
                <w:color w:val="000000"/>
                <w:lang w:eastAsia="en-CA"/>
              </w:rPr>
            </w:pPr>
          </w:p>
        </w:tc>
        <w:tc>
          <w:tcPr>
            <w:tcW w:w="1844" w:type="pct"/>
            <w:tcBorders>
              <w:top w:val="single" w:sz="4" w:space="0" w:color="auto"/>
              <w:left w:val="nil"/>
              <w:bottom w:val="single" w:sz="4" w:space="0" w:color="auto"/>
              <w:right w:val="nil"/>
            </w:tcBorders>
            <w:shd w:val="clear" w:color="auto" w:fill="auto"/>
            <w:noWrap/>
            <w:vAlign w:val="bottom"/>
            <w:hideMark/>
          </w:tcPr>
          <w:p w14:paraId="58BBEE74" w14:textId="77777777" w:rsidR="0016217E" w:rsidRPr="008911B9" w:rsidRDefault="0016217E" w:rsidP="00E72205">
            <w:pPr>
              <w:spacing w:after="0" w:line="240" w:lineRule="auto"/>
              <w:jc w:val="right"/>
              <w:rPr>
                <w:ins w:id="1320" w:author="kevin.hawkshaw@sympatico.ca" w:date="2020-10-20T20:11:00Z"/>
                <w:rFonts w:ascii="Times New Roman" w:eastAsia="Times New Roman" w:hAnsi="Times New Roman" w:cs="Times New Roman"/>
                <w:b/>
                <w:color w:val="000000"/>
                <w:lang w:eastAsia="en-CA"/>
              </w:rPr>
            </w:pPr>
            <w:ins w:id="1321" w:author="kevin.hawkshaw@sympatico.ca" w:date="2020-10-20T20:11:00Z">
              <w:r w:rsidRPr="008911B9">
                <w:rPr>
                  <w:rFonts w:ascii="Times New Roman" w:eastAsia="Times New Roman" w:hAnsi="Times New Roman" w:cs="Times New Roman"/>
                  <w:b/>
                  <w:color w:val="000000"/>
                  <w:lang w:eastAsia="en-CA"/>
                </w:rPr>
                <w:t>Lapland Longspur</w:t>
              </w:r>
            </w:ins>
          </w:p>
        </w:tc>
        <w:tc>
          <w:tcPr>
            <w:tcW w:w="1844" w:type="pct"/>
            <w:tcBorders>
              <w:top w:val="single" w:sz="4" w:space="0" w:color="auto"/>
              <w:left w:val="nil"/>
              <w:bottom w:val="single" w:sz="4" w:space="0" w:color="auto"/>
              <w:right w:val="nil"/>
            </w:tcBorders>
            <w:shd w:val="clear" w:color="auto" w:fill="auto"/>
            <w:noWrap/>
            <w:vAlign w:val="bottom"/>
            <w:hideMark/>
          </w:tcPr>
          <w:p w14:paraId="3CB7CD1B" w14:textId="77777777" w:rsidR="0016217E" w:rsidRPr="008911B9" w:rsidRDefault="0016217E" w:rsidP="00E72205">
            <w:pPr>
              <w:spacing w:after="0" w:line="240" w:lineRule="auto"/>
              <w:jc w:val="right"/>
              <w:rPr>
                <w:ins w:id="1322" w:author="kevin.hawkshaw@sympatico.ca" w:date="2020-10-20T20:11:00Z"/>
                <w:rFonts w:ascii="Times New Roman" w:eastAsia="Times New Roman" w:hAnsi="Times New Roman" w:cs="Times New Roman"/>
                <w:b/>
                <w:color w:val="000000"/>
                <w:lang w:eastAsia="en-CA"/>
              </w:rPr>
            </w:pPr>
            <w:ins w:id="1323" w:author="kevin.hawkshaw@sympatico.ca" w:date="2020-10-20T20:11:00Z">
              <w:r w:rsidRPr="008911B9">
                <w:rPr>
                  <w:rFonts w:ascii="Times New Roman" w:eastAsia="Times New Roman" w:hAnsi="Times New Roman" w:cs="Times New Roman"/>
                  <w:b/>
                  <w:color w:val="000000"/>
                  <w:lang w:eastAsia="en-CA"/>
                </w:rPr>
                <w:t>Snow Bunting</w:t>
              </w:r>
            </w:ins>
          </w:p>
        </w:tc>
      </w:tr>
      <w:tr w:rsidR="0016217E" w:rsidRPr="008911B9" w14:paraId="7C9B1465" w14:textId="77777777" w:rsidTr="00E72205">
        <w:trPr>
          <w:trHeight w:val="288"/>
          <w:ins w:id="1324" w:author="kevin.hawkshaw@sympatico.ca" w:date="2020-10-20T20:11:00Z"/>
        </w:trPr>
        <w:tc>
          <w:tcPr>
            <w:tcW w:w="1311" w:type="pct"/>
            <w:tcBorders>
              <w:top w:val="single" w:sz="4" w:space="0" w:color="auto"/>
              <w:left w:val="nil"/>
              <w:bottom w:val="nil"/>
              <w:right w:val="nil"/>
            </w:tcBorders>
            <w:shd w:val="clear" w:color="auto" w:fill="auto"/>
            <w:noWrap/>
            <w:vAlign w:val="bottom"/>
            <w:hideMark/>
          </w:tcPr>
          <w:p w14:paraId="414C565E" w14:textId="77777777" w:rsidR="0016217E" w:rsidRPr="008911B9" w:rsidRDefault="0016217E" w:rsidP="00E72205">
            <w:pPr>
              <w:spacing w:after="0" w:line="240" w:lineRule="auto"/>
              <w:rPr>
                <w:ins w:id="1325" w:author="kevin.hawkshaw@sympatico.ca" w:date="2020-10-20T20:11:00Z"/>
                <w:rFonts w:ascii="Times New Roman" w:eastAsia="Times New Roman" w:hAnsi="Times New Roman" w:cs="Times New Roman"/>
                <w:b/>
                <w:color w:val="000000"/>
                <w:lang w:eastAsia="en-CA"/>
              </w:rPr>
            </w:pPr>
            <w:ins w:id="1326" w:author="kevin.hawkshaw@sympatico.ca" w:date="2020-10-20T20:11:00Z">
              <w:r w:rsidRPr="008911B9">
                <w:rPr>
                  <w:rFonts w:ascii="Times New Roman" w:eastAsia="Times New Roman" w:hAnsi="Times New Roman" w:cs="Times New Roman"/>
                  <w:b/>
                  <w:color w:val="000000"/>
                  <w:lang w:eastAsia="en-CA"/>
                </w:rPr>
                <w:t>Intercept</w:t>
              </w:r>
            </w:ins>
          </w:p>
        </w:tc>
        <w:tc>
          <w:tcPr>
            <w:tcW w:w="1844" w:type="pct"/>
            <w:tcBorders>
              <w:top w:val="single" w:sz="4" w:space="0" w:color="auto"/>
              <w:left w:val="nil"/>
              <w:bottom w:val="nil"/>
              <w:right w:val="nil"/>
            </w:tcBorders>
            <w:shd w:val="clear" w:color="auto" w:fill="auto"/>
            <w:noWrap/>
            <w:vAlign w:val="bottom"/>
            <w:hideMark/>
          </w:tcPr>
          <w:p w14:paraId="289A36FB" w14:textId="77777777" w:rsidR="0016217E" w:rsidRPr="008911B9" w:rsidRDefault="0016217E" w:rsidP="00E72205">
            <w:pPr>
              <w:spacing w:after="0" w:line="240" w:lineRule="auto"/>
              <w:jc w:val="right"/>
              <w:rPr>
                <w:ins w:id="1327" w:author="kevin.hawkshaw@sympatico.ca" w:date="2020-10-20T20:11:00Z"/>
                <w:rFonts w:ascii="Times New Roman" w:eastAsia="Times New Roman" w:hAnsi="Times New Roman" w:cs="Times New Roman"/>
                <w:color w:val="000000"/>
                <w:lang w:eastAsia="en-CA"/>
              </w:rPr>
            </w:pPr>
            <w:ins w:id="1328" w:author="kevin.hawkshaw@sympatico.ca" w:date="2020-10-20T20:11:00Z">
              <w:r w:rsidRPr="008911B9">
                <w:rPr>
                  <w:rFonts w:ascii="Times New Roman" w:eastAsia="Times New Roman" w:hAnsi="Times New Roman" w:cs="Times New Roman"/>
                  <w:color w:val="000000"/>
                  <w:lang w:eastAsia="en-CA"/>
                </w:rPr>
                <w:t>-12.65 (-13.15, -12.16)</w:t>
              </w:r>
            </w:ins>
          </w:p>
        </w:tc>
        <w:tc>
          <w:tcPr>
            <w:tcW w:w="1844" w:type="pct"/>
            <w:tcBorders>
              <w:top w:val="single" w:sz="4" w:space="0" w:color="auto"/>
              <w:left w:val="nil"/>
              <w:bottom w:val="nil"/>
              <w:right w:val="nil"/>
            </w:tcBorders>
            <w:shd w:val="clear" w:color="auto" w:fill="auto"/>
            <w:noWrap/>
            <w:vAlign w:val="bottom"/>
            <w:hideMark/>
          </w:tcPr>
          <w:p w14:paraId="3F3C0510" w14:textId="77777777" w:rsidR="0016217E" w:rsidRPr="008911B9" w:rsidRDefault="0016217E" w:rsidP="00E72205">
            <w:pPr>
              <w:spacing w:after="0" w:line="240" w:lineRule="auto"/>
              <w:jc w:val="right"/>
              <w:rPr>
                <w:ins w:id="1329" w:author="kevin.hawkshaw@sympatico.ca" w:date="2020-10-20T20:11:00Z"/>
                <w:rFonts w:ascii="Times New Roman" w:eastAsia="Times New Roman" w:hAnsi="Times New Roman" w:cs="Times New Roman"/>
                <w:color w:val="000000"/>
                <w:lang w:eastAsia="en-CA"/>
              </w:rPr>
            </w:pPr>
            <w:ins w:id="1330" w:author="kevin.hawkshaw@sympatico.ca" w:date="2020-10-20T20:11:00Z">
              <w:r w:rsidRPr="008911B9">
                <w:rPr>
                  <w:rFonts w:ascii="Times New Roman" w:eastAsia="Times New Roman" w:hAnsi="Times New Roman" w:cs="Times New Roman"/>
                  <w:color w:val="000000"/>
                  <w:lang w:eastAsia="en-CA"/>
                </w:rPr>
                <w:t>-12.4</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12.82, -11.99)</w:t>
              </w:r>
            </w:ins>
          </w:p>
        </w:tc>
      </w:tr>
      <w:tr w:rsidR="0016217E" w:rsidRPr="008911B9" w14:paraId="1A6A287D" w14:textId="77777777" w:rsidTr="00E72205">
        <w:trPr>
          <w:trHeight w:val="288"/>
          <w:ins w:id="1331" w:author="kevin.hawkshaw@sympatico.ca" w:date="2020-10-20T20:11:00Z"/>
        </w:trPr>
        <w:tc>
          <w:tcPr>
            <w:tcW w:w="1311" w:type="pct"/>
            <w:tcBorders>
              <w:top w:val="nil"/>
              <w:left w:val="nil"/>
              <w:bottom w:val="nil"/>
              <w:right w:val="nil"/>
            </w:tcBorders>
            <w:shd w:val="clear" w:color="auto" w:fill="auto"/>
            <w:noWrap/>
            <w:vAlign w:val="bottom"/>
            <w:hideMark/>
          </w:tcPr>
          <w:p w14:paraId="646A61DF" w14:textId="77777777" w:rsidR="0016217E" w:rsidRPr="008911B9" w:rsidRDefault="0016217E" w:rsidP="00E72205">
            <w:pPr>
              <w:spacing w:after="0" w:line="240" w:lineRule="auto"/>
              <w:rPr>
                <w:ins w:id="1332" w:author="kevin.hawkshaw@sympatico.ca" w:date="2020-10-20T20:11:00Z"/>
                <w:rFonts w:ascii="Times New Roman" w:eastAsia="Times New Roman" w:hAnsi="Times New Roman" w:cs="Times New Roman"/>
                <w:b/>
                <w:color w:val="000000"/>
                <w:lang w:eastAsia="en-CA"/>
              </w:rPr>
            </w:pPr>
            <w:ins w:id="1333" w:author="kevin.hawkshaw@sympatico.ca" w:date="2020-10-20T20:11:00Z">
              <w:r w:rsidRPr="008911B9">
                <w:rPr>
                  <w:rFonts w:ascii="Times New Roman" w:eastAsia="Times New Roman" w:hAnsi="Times New Roman" w:cs="Times New Roman"/>
                  <w:b/>
                  <w:color w:val="000000"/>
                  <w:lang w:eastAsia="en-CA"/>
                </w:rPr>
                <w:t>Ruggedness</w:t>
              </w:r>
            </w:ins>
          </w:p>
        </w:tc>
        <w:tc>
          <w:tcPr>
            <w:tcW w:w="1844" w:type="pct"/>
            <w:tcBorders>
              <w:top w:val="nil"/>
              <w:left w:val="nil"/>
              <w:bottom w:val="nil"/>
              <w:right w:val="nil"/>
            </w:tcBorders>
            <w:shd w:val="clear" w:color="auto" w:fill="auto"/>
            <w:noWrap/>
            <w:vAlign w:val="bottom"/>
            <w:hideMark/>
          </w:tcPr>
          <w:p w14:paraId="60399987" w14:textId="77777777" w:rsidR="0016217E" w:rsidRPr="008911B9" w:rsidRDefault="0016217E" w:rsidP="00E72205">
            <w:pPr>
              <w:spacing w:after="0" w:line="240" w:lineRule="auto"/>
              <w:jc w:val="right"/>
              <w:rPr>
                <w:ins w:id="1334" w:author="kevin.hawkshaw@sympatico.ca" w:date="2020-10-20T20:11:00Z"/>
                <w:rFonts w:ascii="Times New Roman" w:eastAsia="Times New Roman" w:hAnsi="Times New Roman" w:cs="Times New Roman"/>
                <w:color w:val="000000"/>
                <w:lang w:eastAsia="en-CA"/>
              </w:rPr>
            </w:pPr>
            <w:ins w:id="1335" w:author="kevin.hawkshaw@sympatico.ca" w:date="2020-10-20T20:11:00Z">
              <w:r w:rsidRPr="008911B9">
                <w:rPr>
                  <w:rFonts w:ascii="Times New Roman" w:eastAsia="Times New Roman" w:hAnsi="Times New Roman" w:cs="Times New Roman"/>
                  <w:color w:val="000000"/>
                  <w:lang w:eastAsia="en-CA"/>
                </w:rPr>
                <w:t>-0.44 (-0.92, 0.04)</w:t>
              </w:r>
            </w:ins>
          </w:p>
        </w:tc>
        <w:tc>
          <w:tcPr>
            <w:tcW w:w="1844" w:type="pct"/>
            <w:tcBorders>
              <w:top w:val="nil"/>
              <w:left w:val="nil"/>
              <w:bottom w:val="nil"/>
              <w:right w:val="nil"/>
            </w:tcBorders>
            <w:shd w:val="clear" w:color="auto" w:fill="auto"/>
            <w:noWrap/>
            <w:vAlign w:val="bottom"/>
            <w:hideMark/>
          </w:tcPr>
          <w:p w14:paraId="1CC3B101" w14:textId="77777777" w:rsidR="0016217E" w:rsidRPr="008911B9" w:rsidRDefault="0016217E" w:rsidP="00E72205">
            <w:pPr>
              <w:spacing w:after="0" w:line="240" w:lineRule="auto"/>
              <w:jc w:val="right"/>
              <w:rPr>
                <w:ins w:id="1336" w:author="kevin.hawkshaw@sympatico.ca" w:date="2020-10-20T20:11:00Z"/>
                <w:rFonts w:ascii="Times New Roman" w:eastAsia="Times New Roman" w:hAnsi="Times New Roman" w:cs="Times New Roman"/>
                <w:color w:val="000000"/>
                <w:lang w:eastAsia="en-CA"/>
              </w:rPr>
            </w:pPr>
            <w:ins w:id="1337" w:author="kevin.hawkshaw@sympatico.ca" w:date="2020-10-20T20:11:00Z">
              <w:r w:rsidRPr="008911B9">
                <w:rPr>
                  <w:rFonts w:ascii="Times New Roman" w:eastAsia="Times New Roman" w:hAnsi="Times New Roman" w:cs="Times New Roman"/>
                  <w:color w:val="000000"/>
                  <w:lang w:eastAsia="en-CA"/>
                </w:rPr>
                <w:t>0.24 (-0.08, 0.57)</w:t>
              </w:r>
            </w:ins>
          </w:p>
        </w:tc>
      </w:tr>
      <w:tr w:rsidR="0016217E" w:rsidRPr="008911B9" w14:paraId="66D3E736" w14:textId="77777777" w:rsidTr="00E72205">
        <w:trPr>
          <w:trHeight w:val="288"/>
          <w:ins w:id="1338" w:author="kevin.hawkshaw@sympatico.ca" w:date="2020-10-20T20:11:00Z"/>
        </w:trPr>
        <w:tc>
          <w:tcPr>
            <w:tcW w:w="1311" w:type="pct"/>
            <w:tcBorders>
              <w:top w:val="nil"/>
              <w:left w:val="nil"/>
              <w:bottom w:val="nil"/>
              <w:right w:val="nil"/>
            </w:tcBorders>
            <w:shd w:val="clear" w:color="auto" w:fill="auto"/>
            <w:noWrap/>
            <w:vAlign w:val="bottom"/>
            <w:hideMark/>
          </w:tcPr>
          <w:p w14:paraId="75A014EE" w14:textId="77777777" w:rsidR="0016217E" w:rsidRPr="008911B9" w:rsidRDefault="0016217E" w:rsidP="00E72205">
            <w:pPr>
              <w:spacing w:after="0" w:line="240" w:lineRule="auto"/>
              <w:rPr>
                <w:ins w:id="1339" w:author="kevin.hawkshaw@sympatico.ca" w:date="2020-10-20T20:11:00Z"/>
                <w:rFonts w:ascii="Times New Roman" w:eastAsia="Times New Roman" w:hAnsi="Times New Roman" w:cs="Times New Roman"/>
                <w:b/>
                <w:color w:val="000000"/>
                <w:lang w:eastAsia="en-CA"/>
              </w:rPr>
            </w:pPr>
            <w:ins w:id="1340" w:author="kevin.hawkshaw@sympatico.ca" w:date="2020-10-20T20:11:00Z">
              <w:r w:rsidRPr="008911B9">
                <w:rPr>
                  <w:rFonts w:ascii="Times New Roman" w:eastAsia="Times New Roman" w:hAnsi="Times New Roman" w:cs="Times New Roman"/>
                  <w:b/>
                  <w:color w:val="000000"/>
                  <w:lang w:eastAsia="en-CA"/>
                </w:rPr>
                <w:t>NDVI</w:t>
              </w:r>
            </w:ins>
          </w:p>
        </w:tc>
        <w:tc>
          <w:tcPr>
            <w:tcW w:w="1844" w:type="pct"/>
            <w:tcBorders>
              <w:top w:val="nil"/>
              <w:left w:val="nil"/>
              <w:bottom w:val="nil"/>
              <w:right w:val="nil"/>
            </w:tcBorders>
            <w:shd w:val="clear" w:color="auto" w:fill="auto"/>
            <w:noWrap/>
            <w:vAlign w:val="bottom"/>
            <w:hideMark/>
          </w:tcPr>
          <w:p w14:paraId="194FE048" w14:textId="77777777" w:rsidR="0016217E" w:rsidRPr="008911B9" w:rsidRDefault="0016217E" w:rsidP="00E72205">
            <w:pPr>
              <w:spacing w:after="0" w:line="240" w:lineRule="auto"/>
              <w:jc w:val="right"/>
              <w:rPr>
                <w:ins w:id="1341" w:author="kevin.hawkshaw@sympatico.ca" w:date="2020-10-20T20:11:00Z"/>
                <w:rFonts w:ascii="Times New Roman" w:eastAsia="Times New Roman" w:hAnsi="Times New Roman" w:cs="Times New Roman"/>
                <w:b/>
                <w:color w:val="000000"/>
                <w:lang w:eastAsia="en-CA"/>
              </w:rPr>
            </w:pPr>
            <w:ins w:id="1342" w:author="kevin.hawkshaw@sympatico.ca" w:date="2020-10-20T20:11:00Z">
              <w:r w:rsidRPr="008911B9">
                <w:rPr>
                  <w:rFonts w:ascii="Times New Roman" w:eastAsia="Times New Roman" w:hAnsi="Times New Roman" w:cs="Times New Roman"/>
                  <w:b/>
                  <w:color w:val="000000"/>
                  <w:lang w:eastAsia="en-CA"/>
                </w:rPr>
                <w:t>0.98 (0.58, 1.37)</w:t>
              </w:r>
            </w:ins>
          </w:p>
        </w:tc>
        <w:tc>
          <w:tcPr>
            <w:tcW w:w="1844" w:type="pct"/>
            <w:tcBorders>
              <w:top w:val="nil"/>
              <w:left w:val="nil"/>
              <w:bottom w:val="nil"/>
              <w:right w:val="nil"/>
            </w:tcBorders>
            <w:shd w:val="clear" w:color="auto" w:fill="auto"/>
            <w:noWrap/>
            <w:vAlign w:val="bottom"/>
            <w:hideMark/>
          </w:tcPr>
          <w:p w14:paraId="285BDA56" w14:textId="77777777" w:rsidR="0016217E" w:rsidRPr="008911B9" w:rsidRDefault="0016217E" w:rsidP="00E72205">
            <w:pPr>
              <w:spacing w:after="0" w:line="240" w:lineRule="auto"/>
              <w:jc w:val="right"/>
              <w:rPr>
                <w:ins w:id="1343" w:author="kevin.hawkshaw@sympatico.ca" w:date="2020-10-20T20:11:00Z"/>
                <w:rFonts w:ascii="Times New Roman" w:eastAsia="Times New Roman" w:hAnsi="Times New Roman" w:cs="Times New Roman"/>
                <w:color w:val="000000"/>
                <w:lang w:eastAsia="en-CA"/>
              </w:rPr>
            </w:pPr>
            <w:ins w:id="1344" w:author="kevin.hawkshaw@sympatico.ca" w:date="2020-10-20T20:11:00Z">
              <w:r w:rsidRPr="008911B9">
                <w:rPr>
                  <w:rFonts w:ascii="Times New Roman" w:eastAsia="Times New Roman" w:hAnsi="Times New Roman" w:cs="Times New Roman"/>
                  <w:color w:val="000000"/>
                  <w:lang w:eastAsia="en-CA"/>
                </w:rPr>
                <w:t>-0.26 (-0.69, 0.17)</w:t>
              </w:r>
            </w:ins>
          </w:p>
        </w:tc>
      </w:tr>
      <w:tr w:rsidR="0016217E" w:rsidRPr="008911B9" w14:paraId="05B39C1A" w14:textId="77777777" w:rsidTr="00E72205">
        <w:trPr>
          <w:trHeight w:val="288"/>
          <w:ins w:id="1345" w:author="kevin.hawkshaw@sympatico.ca" w:date="2020-10-20T20:11:00Z"/>
        </w:trPr>
        <w:tc>
          <w:tcPr>
            <w:tcW w:w="1311" w:type="pct"/>
            <w:tcBorders>
              <w:top w:val="nil"/>
              <w:left w:val="nil"/>
              <w:bottom w:val="nil"/>
              <w:right w:val="nil"/>
            </w:tcBorders>
            <w:shd w:val="clear" w:color="auto" w:fill="auto"/>
            <w:noWrap/>
            <w:vAlign w:val="bottom"/>
            <w:hideMark/>
          </w:tcPr>
          <w:p w14:paraId="6A59F7E1" w14:textId="77777777" w:rsidR="0016217E" w:rsidRPr="008911B9" w:rsidRDefault="0016217E" w:rsidP="00E72205">
            <w:pPr>
              <w:spacing w:after="0" w:line="240" w:lineRule="auto"/>
              <w:rPr>
                <w:ins w:id="1346" w:author="kevin.hawkshaw@sympatico.ca" w:date="2020-10-20T20:11:00Z"/>
                <w:rFonts w:ascii="Times New Roman" w:eastAsia="Times New Roman" w:hAnsi="Times New Roman" w:cs="Times New Roman"/>
                <w:b/>
                <w:color w:val="000000"/>
                <w:lang w:eastAsia="en-CA"/>
              </w:rPr>
            </w:pPr>
            <w:ins w:id="1347" w:author="kevin.hawkshaw@sympatico.ca" w:date="2020-10-20T20:11:00Z">
              <w:r w:rsidRPr="008911B9">
                <w:rPr>
                  <w:rFonts w:ascii="Times New Roman" w:eastAsia="Times New Roman" w:hAnsi="Times New Roman" w:cs="Times New Roman"/>
                  <w:b/>
                  <w:color w:val="000000"/>
                  <w:lang w:eastAsia="en-CA"/>
                </w:rPr>
                <w:t>Freshwater</w:t>
              </w:r>
            </w:ins>
          </w:p>
        </w:tc>
        <w:tc>
          <w:tcPr>
            <w:tcW w:w="1844" w:type="pct"/>
            <w:tcBorders>
              <w:top w:val="nil"/>
              <w:left w:val="nil"/>
              <w:bottom w:val="nil"/>
              <w:right w:val="nil"/>
            </w:tcBorders>
            <w:shd w:val="clear" w:color="auto" w:fill="auto"/>
            <w:noWrap/>
            <w:vAlign w:val="bottom"/>
            <w:hideMark/>
          </w:tcPr>
          <w:p w14:paraId="188756D8" w14:textId="77777777" w:rsidR="0016217E" w:rsidRPr="008911B9" w:rsidRDefault="0016217E" w:rsidP="00E72205">
            <w:pPr>
              <w:spacing w:after="0" w:line="240" w:lineRule="auto"/>
              <w:jc w:val="right"/>
              <w:rPr>
                <w:ins w:id="1348" w:author="kevin.hawkshaw@sympatico.ca" w:date="2020-10-20T20:11:00Z"/>
                <w:rFonts w:ascii="Times New Roman" w:eastAsia="Times New Roman" w:hAnsi="Times New Roman" w:cs="Times New Roman"/>
                <w:color w:val="000000"/>
                <w:lang w:eastAsia="en-CA"/>
              </w:rPr>
            </w:pPr>
            <w:ins w:id="1349" w:author="kevin.hawkshaw@sympatico.ca" w:date="2020-10-20T20:11:00Z">
              <w:r w:rsidRPr="008911B9">
                <w:rPr>
                  <w:rFonts w:ascii="Times New Roman" w:eastAsia="Times New Roman" w:hAnsi="Times New Roman" w:cs="Times New Roman"/>
                  <w:color w:val="000000"/>
                  <w:lang w:eastAsia="en-CA"/>
                </w:rPr>
                <w:t>-0.12 (-0.32, 0.07)</w:t>
              </w:r>
            </w:ins>
          </w:p>
        </w:tc>
        <w:tc>
          <w:tcPr>
            <w:tcW w:w="1844" w:type="pct"/>
            <w:tcBorders>
              <w:top w:val="nil"/>
              <w:left w:val="nil"/>
              <w:bottom w:val="nil"/>
              <w:right w:val="nil"/>
            </w:tcBorders>
            <w:shd w:val="clear" w:color="auto" w:fill="auto"/>
            <w:noWrap/>
            <w:vAlign w:val="bottom"/>
            <w:hideMark/>
          </w:tcPr>
          <w:p w14:paraId="1B1B69B9" w14:textId="77777777" w:rsidR="0016217E" w:rsidRPr="008911B9" w:rsidRDefault="0016217E" w:rsidP="00E72205">
            <w:pPr>
              <w:spacing w:after="0" w:line="240" w:lineRule="auto"/>
              <w:jc w:val="right"/>
              <w:rPr>
                <w:ins w:id="1350" w:author="kevin.hawkshaw@sympatico.ca" w:date="2020-10-20T20:11:00Z"/>
                <w:rFonts w:ascii="Times New Roman" w:eastAsia="Times New Roman" w:hAnsi="Times New Roman" w:cs="Times New Roman"/>
                <w:color w:val="000000"/>
                <w:lang w:eastAsia="en-CA"/>
              </w:rPr>
            </w:pPr>
            <w:ins w:id="1351" w:author="kevin.hawkshaw@sympatico.ca" w:date="2020-10-20T20:11:00Z">
              <w:r w:rsidRPr="008911B9">
                <w:rPr>
                  <w:rFonts w:ascii="Times New Roman" w:eastAsia="Times New Roman" w:hAnsi="Times New Roman" w:cs="Times New Roman"/>
                  <w:color w:val="000000"/>
                  <w:lang w:eastAsia="en-CA"/>
                </w:rPr>
                <w:t>-0.3</w:t>
              </w:r>
              <w:r w:rsidRPr="001068B6">
                <w:rPr>
                  <w:rFonts w:ascii="Times New Roman" w:eastAsia="Times New Roman" w:hAnsi="Times New Roman" w:cs="Times New Roman"/>
                  <w:color w:val="000000"/>
                  <w:lang w:eastAsia="en-CA"/>
                </w:rPr>
                <w:t>0</w:t>
              </w:r>
              <w:r w:rsidRPr="008911B9">
                <w:rPr>
                  <w:rFonts w:ascii="Times New Roman" w:eastAsia="Times New Roman" w:hAnsi="Times New Roman" w:cs="Times New Roman"/>
                  <w:color w:val="000000"/>
                  <w:lang w:eastAsia="en-CA"/>
                </w:rPr>
                <w:t xml:space="preserve"> (-0.66, 0.06)</w:t>
              </w:r>
            </w:ins>
          </w:p>
        </w:tc>
      </w:tr>
      <w:tr w:rsidR="0016217E" w:rsidRPr="008911B9" w14:paraId="164097DD" w14:textId="77777777" w:rsidTr="00E72205">
        <w:trPr>
          <w:trHeight w:val="288"/>
          <w:ins w:id="1352" w:author="kevin.hawkshaw@sympatico.ca" w:date="2020-10-20T20:11:00Z"/>
        </w:trPr>
        <w:tc>
          <w:tcPr>
            <w:tcW w:w="1311" w:type="pct"/>
            <w:tcBorders>
              <w:top w:val="nil"/>
              <w:left w:val="nil"/>
              <w:bottom w:val="nil"/>
              <w:right w:val="nil"/>
            </w:tcBorders>
            <w:shd w:val="clear" w:color="auto" w:fill="auto"/>
            <w:noWrap/>
            <w:vAlign w:val="bottom"/>
            <w:hideMark/>
          </w:tcPr>
          <w:p w14:paraId="56784645" w14:textId="77777777" w:rsidR="0016217E" w:rsidRPr="008911B9" w:rsidRDefault="0016217E" w:rsidP="00E72205">
            <w:pPr>
              <w:spacing w:after="0" w:line="240" w:lineRule="auto"/>
              <w:rPr>
                <w:ins w:id="1353" w:author="kevin.hawkshaw@sympatico.ca" w:date="2020-10-20T20:11:00Z"/>
                <w:rFonts w:ascii="Times New Roman" w:eastAsia="Times New Roman" w:hAnsi="Times New Roman" w:cs="Times New Roman"/>
                <w:b/>
                <w:color w:val="000000"/>
                <w:lang w:eastAsia="en-CA"/>
              </w:rPr>
            </w:pPr>
            <w:ins w:id="1354" w:author="kevin.hawkshaw@sympatico.ca" w:date="2020-10-20T20:11:00Z">
              <w:r w:rsidRPr="008911B9">
                <w:rPr>
                  <w:rFonts w:ascii="Times New Roman" w:eastAsia="Times New Roman" w:hAnsi="Times New Roman" w:cs="Times New Roman"/>
                  <w:b/>
                  <w:color w:val="000000"/>
                  <w:lang w:eastAsia="en-CA"/>
                </w:rPr>
                <w:t>Elevation</w:t>
              </w:r>
            </w:ins>
          </w:p>
        </w:tc>
        <w:tc>
          <w:tcPr>
            <w:tcW w:w="1844" w:type="pct"/>
            <w:tcBorders>
              <w:top w:val="nil"/>
              <w:left w:val="nil"/>
              <w:bottom w:val="nil"/>
              <w:right w:val="nil"/>
            </w:tcBorders>
            <w:shd w:val="clear" w:color="auto" w:fill="auto"/>
            <w:noWrap/>
            <w:vAlign w:val="bottom"/>
            <w:hideMark/>
          </w:tcPr>
          <w:p w14:paraId="5F2CA114" w14:textId="77777777" w:rsidR="0016217E" w:rsidRPr="008911B9" w:rsidRDefault="0016217E" w:rsidP="00E72205">
            <w:pPr>
              <w:spacing w:after="0" w:line="240" w:lineRule="auto"/>
              <w:jc w:val="right"/>
              <w:rPr>
                <w:ins w:id="1355" w:author="kevin.hawkshaw@sympatico.ca" w:date="2020-10-20T20:11:00Z"/>
                <w:rFonts w:ascii="Times New Roman" w:eastAsia="Times New Roman" w:hAnsi="Times New Roman" w:cs="Times New Roman"/>
                <w:b/>
                <w:color w:val="000000"/>
                <w:lang w:eastAsia="en-CA"/>
              </w:rPr>
            </w:pPr>
            <w:ins w:id="1356" w:author="kevin.hawkshaw@sympatico.ca" w:date="2020-10-20T20:11:00Z">
              <w:r w:rsidRPr="008911B9">
                <w:rPr>
                  <w:rFonts w:ascii="Times New Roman" w:eastAsia="Times New Roman" w:hAnsi="Times New Roman" w:cs="Times New Roman"/>
                  <w:b/>
                  <w:color w:val="000000"/>
                  <w:lang w:eastAsia="en-CA"/>
                </w:rPr>
                <w:t>-1.09 (-1.7</w:t>
              </w:r>
              <w:r w:rsidRPr="001068B6">
                <w:rPr>
                  <w:rFonts w:ascii="Times New Roman" w:eastAsia="Times New Roman" w:hAnsi="Times New Roman" w:cs="Times New Roman"/>
                  <w:b/>
                  <w:color w:val="000000"/>
                  <w:lang w:eastAsia="en-CA"/>
                </w:rPr>
                <w:t>0</w:t>
              </w:r>
              <w:r w:rsidRPr="008911B9">
                <w:rPr>
                  <w:rFonts w:ascii="Times New Roman" w:eastAsia="Times New Roman" w:hAnsi="Times New Roman" w:cs="Times New Roman"/>
                  <w:b/>
                  <w:color w:val="000000"/>
                  <w:lang w:eastAsia="en-CA"/>
                </w:rPr>
                <w:t>, -0.48)</w:t>
              </w:r>
            </w:ins>
          </w:p>
        </w:tc>
        <w:tc>
          <w:tcPr>
            <w:tcW w:w="1844" w:type="pct"/>
            <w:tcBorders>
              <w:top w:val="nil"/>
              <w:left w:val="nil"/>
              <w:bottom w:val="nil"/>
              <w:right w:val="nil"/>
            </w:tcBorders>
            <w:shd w:val="clear" w:color="auto" w:fill="auto"/>
            <w:noWrap/>
            <w:vAlign w:val="bottom"/>
            <w:hideMark/>
          </w:tcPr>
          <w:p w14:paraId="4E2C5834" w14:textId="77777777" w:rsidR="0016217E" w:rsidRPr="008911B9" w:rsidRDefault="0016217E" w:rsidP="00E72205">
            <w:pPr>
              <w:spacing w:after="0" w:line="240" w:lineRule="auto"/>
              <w:jc w:val="right"/>
              <w:rPr>
                <w:ins w:id="1357" w:author="kevin.hawkshaw@sympatico.ca" w:date="2020-10-20T20:11:00Z"/>
                <w:rFonts w:ascii="Times New Roman" w:eastAsia="Times New Roman" w:hAnsi="Times New Roman" w:cs="Times New Roman"/>
                <w:b/>
                <w:color w:val="000000"/>
                <w:lang w:eastAsia="en-CA"/>
              </w:rPr>
            </w:pPr>
            <w:ins w:id="1358" w:author="kevin.hawkshaw@sympatico.ca" w:date="2020-10-20T20:11:00Z">
              <w:r w:rsidRPr="008911B9">
                <w:rPr>
                  <w:rFonts w:ascii="Times New Roman" w:eastAsia="Times New Roman" w:hAnsi="Times New Roman" w:cs="Times New Roman"/>
                  <w:b/>
                  <w:color w:val="000000"/>
                  <w:lang w:eastAsia="en-CA"/>
                </w:rPr>
                <w:t>0.51 (0.09, 0.94)</w:t>
              </w:r>
            </w:ins>
          </w:p>
        </w:tc>
      </w:tr>
      <w:tr w:rsidR="0016217E" w:rsidRPr="008911B9" w14:paraId="182CD162" w14:textId="77777777" w:rsidTr="00E72205">
        <w:trPr>
          <w:trHeight w:val="288"/>
          <w:ins w:id="1359" w:author="kevin.hawkshaw@sympatico.ca" w:date="2020-10-20T20:11:00Z"/>
        </w:trPr>
        <w:tc>
          <w:tcPr>
            <w:tcW w:w="1311" w:type="pct"/>
            <w:tcBorders>
              <w:top w:val="nil"/>
              <w:left w:val="nil"/>
              <w:bottom w:val="nil"/>
              <w:right w:val="nil"/>
            </w:tcBorders>
            <w:shd w:val="clear" w:color="auto" w:fill="auto"/>
            <w:noWrap/>
            <w:vAlign w:val="bottom"/>
            <w:hideMark/>
          </w:tcPr>
          <w:p w14:paraId="470EAC03" w14:textId="77777777" w:rsidR="0016217E" w:rsidRPr="008911B9" w:rsidRDefault="0016217E" w:rsidP="00E72205">
            <w:pPr>
              <w:spacing w:after="0" w:line="240" w:lineRule="auto"/>
              <w:rPr>
                <w:ins w:id="1360" w:author="kevin.hawkshaw@sympatico.ca" w:date="2020-10-20T20:11:00Z"/>
                <w:rFonts w:ascii="Times New Roman" w:eastAsia="Times New Roman" w:hAnsi="Times New Roman" w:cs="Times New Roman"/>
                <w:b/>
                <w:color w:val="000000"/>
                <w:lang w:eastAsia="en-CA"/>
              </w:rPr>
            </w:pPr>
            <w:ins w:id="1361" w:author="kevin.hawkshaw@sympatico.ca" w:date="2020-10-20T20:11:00Z">
              <w:r w:rsidRPr="008911B9">
                <w:rPr>
                  <w:rFonts w:ascii="Times New Roman" w:eastAsia="Times New Roman" w:hAnsi="Times New Roman" w:cs="Times New Roman"/>
                  <w:b/>
                  <w:color w:val="000000"/>
                  <w:lang w:eastAsia="en-CA"/>
                </w:rPr>
                <w:t>Transect.Label</w:t>
              </w:r>
              <w:r>
                <w:rPr>
                  <w:rFonts w:ascii="Times New Roman" w:eastAsia="Times New Roman" w:hAnsi="Times New Roman" w:cs="Times New Roman"/>
                  <w:b/>
                  <w:color w:val="000000"/>
                  <w:lang w:eastAsia="en-CA"/>
                </w:rPr>
                <w:t xml:space="preserve"> (RE)</w:t>
              </w:r>
            </w:ins>
          </w:p>
        </w:tc>
        <w:tc>
          <w:tcPr>
            <w:tcW w:w="1844" w:type="pct"/>
            <w:tcBorders>
              <w:top w:val="nil"/>
              <w:left w:val="nil"/>
              <w:bottom w:val="nil"/>
              <w:right w:val="nil"/>
            </w:tcBorders>
            <w:shd w:val="clear" w:color="auto" w:fill="auto"/>
            <w:noWrap/>
            <w:vAlign w:val="bottom"/>
            <w:hideMark/>
          </w:tcPr>
          <w:p w14:paraId="18E9C7CF" w14:textId="77777777" w:rsidR="0016217E" w:rsidRPr="008911B9" w:rsidRDefault="0016217E" w:rsidP="00E72205">
            <w:pPr>
              <w:spacing w:after="0" w:line="240" w:lineRule="auto"/>
              <w:jc w:val="right"/>
              <w:rPr>
                <w:ins w:id="1362" w:author="kevin.hawkshaw@sympatico.ca" w:date="2020-10-20T20:11:00Z"/>
                <w:rFonts w:ascii="Times New Roman" w:eastAsia="Times New Roman" w:hAnsi="Times New Roman" w:cs="Times New Roman"/>
                <w:color w:val="000000"/>
                <w:lang w:eastAsia="en-CA"/>
              </w:rPr>
            </w:pPr>
            <w:ins w:id="1363" w:author="kevin.hawkshaw@sympatico.ca" w:date="2020-10-20T20:11:00Z">
              <w:r w:rsidRPr="001068B6">
                <w:rPr>
                  <w:rFonts w:ascii="Times New Roman" w:eastAsia="Times New Roman" w:hAnsi="Times New Roman" w:cs="Times New Roman"/>
                  <w:color w:val="000000"/>
                  <w:lang w:eastAsia="en-CA"/>
                </w:rPr>
                <w:t>35.62 (&lt;0.001</w:t>
              </w:r>
              <w:r w:rsidRPr="008911B9">
                <w:rPr>
                  <w:rFonts w:ascii="Times New Roman" w:eastAsia="Times New Roman" w:hAnsi="Times New Roman" w:cs="Times New Roman"/>
                  <w:color w:val="000000"/>
                  <w:lang w:eastAsia="en-CA"/>
                </w:rPr>
                <w:t>)</w:t>
              </w:r>
            </w:ins>
          </w:p>
        </w:tc>
        <w:tc>
          <w:tcPr>
            <w:tcW w:w="1844" w:type="pct"/>
            <w:tcBorders>
              <w:top w:val="nil"/>
              <w:left w:val="nil"/>
              <w:bottom w:val="nil"/>
              <w:right w:val="nil"/>
            </w:tcBorders>
            <w:shd w:val="clear" w:color="auto" w:fill="auto"/>
            <w:noWrap/>
            <w:vAlign w:val="bottom"/>
            <w:hideMark/>
          </w:tcPr>
          <w:p w14:paraId="5BA30612" w14:textId="77777777" w:rsidR="0016217E" w:rsidRPr="008911B9" w:rsidRDefault="0016217E" w:rsidP="00E72205">
            <w:pPr>
              <w:spacing w:after="0" w:line="240" w:lineRule="auto"/>
              <w:jc w:val="right"/>
              <w:rPr>
                <w:ins w:id="1364" w:author="kevin.hawkshaw@sympatico.ca" w:date="2020-10-20T20:11:00Z"/>
                <w:rFonts w:ascii="Times New Roman" w:eastAsia="Times New Roman" w:hAnsi="Times New Roman" w:cs="Times New Roman"/>
                <w:color w:val="000000"/>
                <w:lang w:eastAsia="en-CA"/>
              </w:rPr>
            </w:pPr>
            <w:ins w:id="1365" w:author="kevin.hawkshaw@sympatico.ca" w:date="2020-10-20T20:11:00Z">
              <w:r w:rsidRPr="008911B9">
                <w:rPr>
                  <w:rFonts w:ascii="Times New Roman" w:eastAsia="Times New Roman" w:hAnsi="Times New Roman" w:cs="Times New Roman"/>
                  <w:color w:val="000000"/>
                  <w:lang w:eastAsia="en-CA"/>
                </w:rPr>
                <w:t>36.29 (</w:t>
              </w:r>
              <w:r w:rsidRPr="001068B6">
                <w:rPr>
                  <w:rFonts w:ascii="Times New Roman" w:eastAsia="Times New Roman" w:hAnsi="Times New Roman" w:cs="Times New Roman"/>
                  <w:color w:val="000000"/>
                  <w:lang w:eastAsia="en-CA"/>
                </w:rPr>
                <w:t>&lt;0.001</w:t>
              </w:r>
              <w:r w:rsidRPr="008911B9">
                <w:rPr>
                  <w:rFonts w:ascii="Times New Roman" w:eastAsia="Times New Roman" w:hAnsi="Times New Roman" w:cs="Times New Roman"/>
                  <w:color w:val="000000"/>
                  <w:lang w:eastAsia="en-CA"/>
                </w:rPr>
                <w:t>)</w:t>
              </w:r>
            </w:ins>
          </w:p>
        </w:tc>
      </w:tr>
      <w:tr w:rsidR="0016217E" w:rsidRPr="008911B9" w14:paraId="6357C52B" w14:textId="77777777" w:rsidTr="00E72205">
        <w:trPr>
          <w:trHeight w:val="288"/>
          <w:ins w:id="1366" w:author="kevin.hawkshaw@sympatico.ca" w:date="2020-10-20T20:11:00Z"/>
        </w:trPr>
        <w:tc>
          <w:tcPr>
            <w:tcW w:w="1311" w:type="pct"/>
            <w:tcBorders>
              <w:top w:val="nil"/>
              <w:left w:val="nil"/>
              <w:bottom w:val="nil"/>
              <w:right w:val="nil"/>
            </w:tcBorders>
            <w:shd w:val="clear" w:color="auto" w:fill="auto"/>
            <w:noWrap/>
            <w:vAlign w:val="bottom"/>
            <w:hideMark/>
          </w:tcPr>
          <w:p w14:paraId="0A696536" w14:textId="77777777" w:rsidR="0016217E" w:rsidRPr="008911B9" w:rsidRDefault="0016217E" w:rsidP="00E72205">
            <w:pPr>
              <w:spacing w:after="0" w:line="240" w:lineRule="auto"/>
              <w:rPr>
                <w:ins w:id="1367" w:author="kevin.hawkshaw@sympatico.ca" w:date="2020-10-20T20:11:00Z"/>
                <w:rFonts w:ascii="Times New Roman" w:eastAsia="Times New Roman" w:hAnsi="Times New Roman" w:cs="Times New Roman"/>
                <w:b/>
                <w:color w:val="000000"/>
                <w:lang w:eastAsia="en-CA"/>
              </w:rPr>
            </w:pPr>
            <w:ins w:id="1368" w:author="kevin.hawkshaw@sympatico.ca" w:date="2020-10-20T20:11:00Z">
              <w:r w:rsidRPr="001068B6">
                <w:rPr>
                  <w:rFonts w:ascii="Times New Roman" w:eastAsia="Times New Roman" w:hAnsi="Times New Roman" w:cs="Times New Roman"/>
                  <w:b/>
                  <w:color w:val="000000"/>
                  <w:lang w:eastAsia="en-CA"/>
                </w:rPr>
                <w:t>D</w:t>
              </w:r>
              <w:r w:rsidRPr="008911B9">
                <w:rPr>
                  <w:rFonts w:ascii="Times New Roman" w:eastAsia="Times New Roman" w:hAnsi="Times New Roman" w:cs="Times New Roman"/>
                  <w:b/>
                  <w:color w:val="000000"/>
                  <w:lang w:eastAsia="en-CA"/>
                </w:rPr>
                <w:t>ist</w:t>
              </w:r>
            </w:ins>
          </w:p>
        </w:tc>
        <w:tc>
          <w:tcPr>
            <w:tcW w:w="1844" w:type="pct"/>
            <w:tcBorders>
              <w:top w:val="nil"/>
              <w:left w:val="nil"/>
              <w:bottom w:val="nil"/>
              <w:right w:val="nil"/>
            </w:tcBorders>
            <w:shd w:val="clear" w:color="auto" w:fill="auto"/>
            <w:noWrap/>
            <w:vAlign w:val="bottom"/>
            <w:hideMark/>
          </w:tcPr>
          <w:p w14:paraId="085C7C79" w14:textId="77777777" w:rsidR="0016217E" w:rsidRPr="008911B9" w:rsidRDefault="0016217E" w:rsidP="00E72205">
            <w:pPr>
              <w:spacing w:after="0" w:line="240" w:lineRule="auto"/>
              <w:jc w:val="right"/>
              <w:rPr>
                <w:ins w:id="1369" w:author="kevin.hawkshaw@sympatico.ca" w:date="2020-10-20T20:11:00Z"/>
                <w:rFonts w:ascii="Times New Roman" w:eastAsia="Times New Roman" w:hAnsi="Times New Roman" w:cs="Times New Roman"/>
                <w:color w:val="000000"/>
                <w:lang w:eastAsia="en-CA"/>
              </w:rPr>
            </w:pPr>
            <w:ins w:id="1370" w:author="kevin.hawkshaw@sympatico.ca" w:date="2020-10-20T20:11:00Z">
              <w:r w:rsidRPr="001068B6">
                <w:rPr>
                  <w:rFonts w:ascii="Times New Roman" w:eastAsia="Times New Roman" w:hAnsi="Times New Roman" w:cs="Times New Roman"/>
                  <w:color w:val="000000"/>
                  <w:lang w:eastAsia="en-CA"/>
                </w:rPr>
                <w:t>Tweedie</w:t>
              </w:r>
            </w:ins>
          </w:p>
        </w:tc>
        <w:tc>
          <w:tcPr>
            <w:tcW w:w="1844" w:type="pct"/>
            <w:tcBorders>
              <w:top w:val="nil"/>
              <w:left w:val="nil"/>
              <w:bottom w:val="nil"/>
              <w:right w:val="nil"/>
            </w:tcBorders>
            <w:shd w:val="clear" w:color="auto" w:fill="auto"/>
            <w:noWrap/>
            <w:vAlign w:val="bottom"/>
            <w:hideMark/>
          </w:tcPr>
          <w:p w14:paraId="5F1FD5BE" w14:textId="77777777" w:rsidR="0016217E" w:rsidRPr="008911B9" w:rsidRDefault="0016217E" w:rsidP="00E72205">
            <w:pPr>
              <w:spacing w:after="0" w:line="240" w:lineRule="auto"/>
              <w:jc w:val="right"/>
              <w:rPr>
                <w:ins w:id="1371" w:author="kevin.hawkshaw@sympatico.ca" w:date="2020-10-20T20:11:00Z"/>
                <w:rFonts w:ascii="Times New Roman" w:eastAsia="Times New Roman" w:hAnsi="Times New Roman" w:cs="Times New Roman"/>
                <w:color w:val="000000"/>
                <w:lang w:eastAsia="en-CA"/>
              </w:rPr>
            </w:pPr>
            <w:ins w:id="1372" w:author="kevin.hawkshaw@sympatico.ca" w:date="2020-10-20T20:11:00Z">
              <w:r w:rsidRPr="008911B9">
                <w:rPr>
                  <w:rFonts w:ascii="Times New Roman" w:eastAsia="Times New Roman" w:hAnsi="Times New Roman" w:cs="Times New Roman"/>
                  <w:color w:val="000000"/>
                  <w:lang w:eastAsia="en-CA"/>
                </w:rPr>
                <w:t>Tweedie</w:t>
              </w:r>
            </w:ins>
          </w:p>
        </w:tc>
      </w:tr>
      <w:tr w:rsidR="0016217E" w:rsidRPr="008911B9" w14:paraId="218E675D" w14:textId="77777777" w:rsidTr="00E72205">
        <w:trPr>
          <w:trHeight w:val="288"/>
          <w:ins w:id="1373" w:author="kevin.hawkshaw@sympatico.ca" w:date="2020-10-20T20:11:00Z"/>
        </w:trPr>
        <w:tc>
          <w:tcPr>
            <w:tcW w:w="1311" w:type="pct"/>
            <w:tcBorders>
              <w:top w:val="nil"/>
              <w:left w:val="nil"/>
              <w:bottom w:val="nil"/>
              <w:right w:val="nil"/>
            </w:tcBorders>
            <w:shd w:val="clear" w:color="auto" w:fill="auto"/>
            <w:noWrap/>
            <w:vAlign w:val="bottom"/>
            <w:hideMark/>
          </w:tcPr>
          <w:p w14:paraId="3933F915" w14:textId="77777777" w:rsidR="0016217E" w:rsidRPr="008911B9" w:rsidRDefault="0016217E" w:rsidP="00E72205">
            <w:pPr>
              <w:spacing w:after="0" w:line="240" w:lineRule="auto"/>
              <w:rPr>
                <w:ins w:id="1374" w:author="kevin.hawkshaw@sympatico.ca" w:date="2020-10-20T20:11:00Z"/>
                <w:rFonts w:ascii="Times New Roman" w:eastAsia="Times New Roman" w:hAnsi="Times New Roman" w:cs="Times New Roman"/>
                <w:b/>
                <w:color w:val="000000"/>
                <w:lang w:eastAsia="en-CA"/>
              </w:rPr>
            </w:pPr>
            <w:ins w:id="1375" w:author="kevin.hawkshaw@sympatico.ca" w:date="2020-10-20T20:11:00Z">
              <w:r w:rsidRPr="008911B9">
                <w:rPr>
                  <w:rFonts w:ascii="Times New Roman" w:eastAsia="Times New Roman" w:hAnsi="Times New Roman" w:cs="Times New Roman"/>
                  <w:b/>
                  <w:color w:val="000000"/>
                  <w:lang w:eastAsia="en-CA"/>
                </w:rPr>
                <w:t>N</w:t>
              </w:r>
            </w:ins>
          </w:p>
        </w:tc>
        <w:tc>
          <w:tcPr>
            <w:tcW w:w="1844" w:type="pct"/>
            <w:tcBorders>
              <w:top w:val="nil"/>
              <w:left w:val="nil"/>
              <w:bottom w:val="nil"/>
              <w:right w:val="nil"/>
            </w:tcBorders>
            <w:shd w:val="clear" w:color="auto" w:fill="auto"/>
            <w:noWrap/>
            <w:vAlign w:val="bottom"/>
            <w:hideMark/>
          </w:tcPr>
          <w:p w14:paraId="19E77B24" w14:textId="77777777" w:rsidR="0016217E" w:rsidRPr="008911B9" w:rsidRDefault="0016217E" w:rsidP="00E72205">
            <w:pPr>
              <w:spacing w:after="0" w:line="240" w:lineRule="auto"/>
              <w:jc w:val="right"/>
              <w:rPr>
                <w:ins w:id="1376" w:author="kevin.hawkshaw@sympatico.ca" w:date="2020-10-20T20:11:00Z"/>
                <w:rFonts w:ascii="Times New Roman" w:eastAsia="Times New Roman" w:hAnsi="Times New Roman" w:cs="Times New Roman"/>
                <w:color w:val="000000"/>
                <w:lang w:eastAsia="en-CA"/>
              </w:rPr>
            </w:pPr>
            <w:ins w:id="1377" w:author="kevin.hawkshaw@sympatico.ca" w:date="2020-10-20T20:11:00Z">
              <w:r w:rsidRPr="008911B9">
                <w:rPr>
                  <w:rFonts w:ascii="Times New Roman" w:eastAsia="Times New Roman" w:hAnsi="Times New Roman" w:cs="Times New Roman"/>
                  <w:color w:val="000000"/>
                  <w:lang w:eastAsia="en-CA"/>
                </w:rPr>
                <w:t>475</w:t>
              </w:r>
            </w:ins>
          </w:p>
        </w:tc>
        <w:tc>
          <w:tcPr>
            <w:tcW w:w="1844" w:type="pct"/>
            <w:tcBorders>
              <w:top w:val="nil"/>
              <w:left w:val="nil"/>
              <w:bottom w:val="nil"/>
              <w:right w:val="nil"/>
            </w:tcBorders>
            <w:shd w:val="clear" w:color="auto" w:fill="auto"/>
            <w:noWrap/>
            <w:vAlign w:val="bottom"/>
            <w:hideMark/>
          </w:tcPr>
          <w:p w14:paraId="606BC5C1" w14:textId="77777777" w:rsidR="0016217E" w:rsidRPr="008911B9" w:rsidRDefault="0016217E" w:rsidP="00E72205">
            <w:pPr>
              <w:spacing w:after="0" w:line="240" w:lineRule="auto"/>
              <w:jc w:val="right"/>
              <w:rPr>
                <w:ins w:id="1378" w:author="kevin.hawkshaw@sympatico.ca" w:date="2020-10-20T20:11:00Z"/>
                <w:rFonts w:ascii="Times New Roman" w:eastAsia="Times New Roman" w:hAnsi="Times New Roman" w:cs="Times New Roman"/>
                <w:color w:val="000000"/>
                <w:lang w:eastAsia="en-CA"/>
              </w:rPr>
            </w:pPr>
            <w:ins w:id="1379" w:author="kevin.hawkshaw@sympatico.ca" w:date="2020-10-20T20:11:00Z">
              <w:r w:rsidRPr="008911B9">
                <w:rPr>
                  <w:rFonts w:ascii="Times New Roman" w:eastAsia="Times New Roman" w:hAnsi="Times New Roman" w:cs="Times New Roman"/>
                  <w:color w:val="000000"/>
                  <w:lang w:eastAsia="en-CA"/>
                </w:rPr>
                <w:t>475</w:t>
              </w:r>
            </w:ins>
          </w:p>
        </w:tc>
      </w:tr>
      <w:tr w:rsidR="0016217E" w:rsidRPr="008911B9" w14:paraId="2E9DB5B6" w14:textId="77777777" w:rsidTr="00E72205">
        <w:trPr>
          <w:trHeight w:val="288"/>
          <w:ins w:id="1380" w:author="kevin.hawkshaw@sympatico.ca" w:date="2020-10-20T20:11:00Z"/>
        </w:trPr>
        <w:tc>
          <w:tcPr>
            <w:tcW w:w="1311" w:type="pct"/>
            <w:tcBorders>
              <w:top w:val="nil"/>
              <w:left w:val="nil"/>
              <w:right w:val="nil"/>
            </w:tcBorders>
            <w:shd w:val="clear" w:color="auto" w:fill="auto"/>
            <w:noWrap/>
            <w:vAlign w:val="bottom"/>
            <w:hideMark/>
          </w:tcPr>
          <w:p w14:paraId="6F2023FD" w14:textId="188E0D2F" w:rsidR="0016217E" w:rsidRPr="008911B9" w:rsidRDefault="0016217E" w:rsidP="00E72205">
            <w:pPr>
              <w:spacing w:after="0" w:line="240" w:lineRule="auto"/>
              <w:rPr>
                <w:ins w:id="1381" w:author="kevin.hawkshaw@sympatico.ca" w:date="2020-10-20T20:11:00Z"/>
                <w:rFonts w:ascii="Times New Roman" w:eastAsia="Times New Roman" w:hAnsi="Times New Roman" w:cs="Times New Roman"/>
                <w:b/>
                <w:color w:val="000000"/>
                <w:lang w:eastAsia="en-CA"/>
              </w:rPr>
            </w:pPr>
            <w:ins w:id="1382" w:author="kevin.hawkshaw@sympatico.ca" w:date="2020-10-20T20:11:00Z">
              <w:r w:rsidRPr="008911B9">
                <w:rPr>
                  <w:rFonts w:ascii="Times New Roman" w:eastAsia="Times New Roman" w:hAnsi="Times New Roman" w:cs="Times New Roman"/>
                  <w:b/>
                  <w:color w:val="000000"/>
                  <w:lang w:eastAsia="en-CA"/>
                </w:rPr>
                <w:t>N</w:t>
              </w:r>
            </w:ins>
            <w:ins w:id="1383" w:author="kevin.hawkshaw@sympatico.ca" w:date="2020-10-20T20:19:00Z">
              <w:r w:rsidR="002E12F2">
                <w:rPr>
                  <w:rFonts w:ascii="Times New Roman" w:eastAsia="Times New Roman" w:hAnsi="Times New Roman" w:cs="Times New Roman"/>
                  <w:b/>
                  <w:color w:val="000000"/>
                  <w:lang w:eastAsia="en-CA"/>
                </w:rPr>
                <w:t xml:space="preserve"> </w:t>
              </w:r>
            </w:ins>
            <w:ins w:id="1384" w:author="kevin.hawkshaw@sympatico.ca" w:date="2020-10-20T20:11:00Z">
              <w:r>
                <w:rPr>
                  <w:rFonts w:ascii="Times New Roman" w:eastAsia="Times New Roman" w:hAnsi="Times New Roman" w:cs="Times New Roman"/>
                  <w:b/>
                  <w:color w:val="000000"/>
                  <w:lang w:eastAsia="en-CA"/>
                </w:rPr>
                <w:t>&gt;</w:t>
              </w:r>
            </w:ins>
            <w:ins w:id="1385" w:author="kevin.hawkshaw@sympatico.ca" w:date="2020-10-20T20:19:00Z">
              <w:r w:rsidR="002E12F2">
                <w:rPr>
                  <w:rFonts w:ascii="Times New Roman" w:eastAsia="Times New Roman" w:hAnsi="Times New Roman" w:cs="Times New Roman"/>
                  <w:b/>
                  <w:color w:val="000000"/>
                  <w:lang w:eastAsia="en-CA"/>
                </w:rPr>
                <w:t xml:space="preserve"> </w:t>
              </w:r>
            </w:ins>
            <w:ins w:id="1386" w:author="kevin.hawkshaw@sympatico.ca" w:date="2020-10-20T20:11:00Z">
              <w:r w:rsidRPr="008911B9">
                <w:rPr>
                  <w:rFonts w:ascii="Times New Roman" w:eastAsia="Times New Roman" w:hAnsi="Times New Roman" w:cs="Times New Roman"/>
                  <w:b/>
                  <w:color w:val="000000"/>
                  <w:lang w:eastAsia="en-CA"/>
                </w:rPr>
                <w:t>0</w:t>
              </w:r>
            </w:ins>
          </w:p>
        </w:tc>
        <w:tc>
          <w:tcPr>
            <w:tcW w:w="1844" w:type="pct"/>
            <w:tcBorders>
              <w:top w:val="nil"/>
              <w:left w:val="nil"/>
              <w:right w:val="nil"/>
            </w:tcBorders>
            <w:shd w:val="clear" w:color="auto" w:fill="auto"/>
            <w:noWrap/>
            <w:vAlign w:val="bottom"/>
            <w:hideMark/>
          </w:tcPr>
          <w:p w14:paraId="3F118C82" w14:textId="77777777" w:rsidR="0016217E" w:rsidRPr="008911B9" w:rsidRDefault="0016217E" w:rsidP="00E72205">
            <w:pPr>
              <w:spacing w:after="0" w:line="240" w:lineRule="auto"/>
              <w:jc w:val="right"/>
              <w:rPr>
                <w:ins w:id="1387" w:author="kevin.hawkshaw@sympatico.ca" w:date="2020-10-20T20:11:00Z"/>
                <w:rFonts w:ascii="Times New Roman" w:eastAsia="Times New Roman" w:hAnsi="Times New Roman" w:cs="Times New Roman"/>
                <w:color w:val="000000"/>
                <w:lang w:eastAsia="en-CA"/>
              </w:rPr>
            </w:pPr>
            <w:ins w:id="1388" w:author="kevin.hawkshaw@sympatico.ca" w:date="2020-10-20T20:11:00Z">
              <w:r w:rsidRPr="008911B9">
                <w:rPr>
                  <w:rFonts w:ascii="Times New Roman" w:eastAsia="Times New Roman" w:hAnsi="Times New Roman" w:cs="Times New Roman"/>
                  <w:color w:val="000000"/>
                  <w:lang w:eastAsia="en-CA"/>
                </w:rPr>
                <w:t>88</w:t>
              </w:r>
            </w:ins>
          </w:p>
        </w:tc>
        <w:tc>
          <w:tcPr>
            <w:tcW w:w="1844" w:type="pct"/>
            <w:tcBorders>
              <w:top w:val="nil"/>
              <w:left w:val="nil"/>
              <w:right w:val="nil"/>
            </w:tcBorders>
            <w:shd w:val="clear" w:color="auto" w:fill="auto"/>
            <w:noWrap/>
            <w:vAlign w:val="bottom"/>
            <w:hideMark/>
          </w:tcPr>
          <w:p w14:paraId="1F482AC6" w14:textId="77777777" w:rsidR="0016217E" w:rsidRPr="008911B9" w:rsidRDefault="0016217E" w:rsidP="00E72205">
            <w:pPr>
              <w:spacing w:after="0" w:line="240" w:lineRule="auto"/>
              <w:jc w:val="right"/>
              <w:rPr>
                <w:ins w:id="1389" w:author="kevin.hawkshaw@sympatico.ca" w:date="2020-10-20T20:11:00Z"/>
                <w:rFonts w:ascii="Times New Roman" w:eastAsia="Times New Roman" w:hAnsi="Times New Roman" w:cs="Times New Roman"/>
                <w:color w:val="000000"/>
                <w:lang w:eastAsia="en-CA"/>
              </w:rPr>
            </w:pPr>
            <w:ins w:id="1390" w:author="kevin.hawkshaw@sympatico.ca" w:date="2020-10-20T20:11:00Z">
              <w:r w:rsidRPr="008911B9">
                <w:rPr>
                  <w:rFonts w:ascii="Times New Roman" w:eastAsia="Times New Roman" w:hAnsi="Times New Roman" w:cs="Times New Roman"/>
                  <w:color w:val="000000"/>
                  <w:lang w:eastAsia="en-CA"/>
                </w:rPr>
                <w:t>63</w:t>
              </w:r>
            </w:ins>
          </w:p>
        </w:tc>
      </w:tr>
      <w:tr w:rsidR="0016217E" w:rsidRPr="008911B9" w14:paraId="4039E99A" w14:textId="77777777" w:rsidTr="00E72205">
        <w:trPr>
          <w:trHeight w:val="288"/>
          <w:ins w:id="1391" w:author="kevin.hawkshaw@sympatico.ca" w:date="2020-10-20T20:11:00Z"/>
        </w:trPr>
        <w:tc>
          <w:tcPr>
            <w:tcW w:w="1311" w:type="pct"/>
            <w:tcBorders>
              <w:top w:val="nil"/>
              <w:left w:val="nil"/>
              <w:bottom w:val="single" w:sz="4" w:space="0" w:color="auto"/>
              <w:right w:val="nil"/>
            </w:tcBorders>
            <w:shd w:val="clear" w:color="auto" w:fill="auto"/>
            <w:noWrap/>
            <w:vAlign w:val="bottom"/>
            <w:hideMark/>
          </w:tcPr>
          <w:p w14:paraId="7350E167" w14:textId="77777777" w:rsidR="0016217E" w:rsidRPr="008911B9" w:rsidRDefault="0016217E" w:rsidP="00E72205">
            <w:pPr>
              <w:spacing w:after="0" w:line="240" w:lineRule="auto"/>
              <w:rPr>
                <w:ins w:id="1392" w:author="kevin.hawkshaw@sympatico.ca" w:date="2020-10-20T20:11:00Z"/>
                <w:rFonts w:ascii="Times New Roman" w:eastAsia="Times New Roman" w:hAnsi="Times New Roman" w:cs="Times New Roman"/>
                <w:b/>
                <w:color w:val="000000"/>
                <w:lang w:eastAsia="en-CA"/>
              </w:rPr>
            </w:pPr>
            <w:ins w:id="1393" w:author="kevin.hawkshaw@sympatico.ca" w:date="2020-10-20T20:11:00Z">
              <w:r w:rsidRPr="008911B9">
                <w:rPr>
                  <w:rFonts w:ascii="Times New Roman" w:eastAsia="Times New Roman" w:hAnsi="Times New Roman" w:cs="Times New Roman"/>
                  <w:b/>
                  <w:color w:val="000000"/>
                  <w:lang w:eastAsia="en-CA"/>
                </w:rPr>
                <w:t>Dev</w:t>
              </w:r>
            </w:ins>
          </w:p>
        </w:tc>
        <w:tc>
          <w:tcPr>
            <w:tcW w:w="1844" w:type="pct"/>
            <w:tcBorders>
              <w:top w:val="nil"/>
              <w:left w:val="nil"/>
              <w:bottom w:val="single" w:sz="4" w:space="0" w:color="auto"/>
              <w:right w:val="nil"/>
            </w:tcBorders>
            <w:shd w:val="clear" w:color="auto" w:fill="auto"/>
            <w:noWrap/>
            <w:vAlign w:val="bottom"/>
            <w:hideMark/>
          </w:tcPr>
          <w:p w14:paraId="00E427E7" w14:textId="77777777" w:rsidR="0016217E" w:rsidRPr="008911B9" w:rsidRDefault="0016217E" w:rsidP="00E72205">
            <w:pPr>
              <w:spacing w:after="0" w:line="240" w:lineRule="auto"/>
              <w:jc w:val="right"/>
              <w:rPr>
                <w:ins w:id="1394" w:author="kevin.hawkshaw@sympatico.ca" w:date="2020-10-20T20:11:00Z"/>
                <w:rFonts w:ascii="Times New Roman" w:eastAsia="Times New Roman" w:hAnsi="Times New Roman" w:cs="Times New Roman"/>
                <w:color w:val="000000"/>
                <w:lang w:eastAsia="en-CA"/>
              </w:rPr>
            </w:pPr>
            <w:ins w:id="1395" w:author="kevin.hawkshaw@sympatico.ca" w:date="2020-10-20T20:11:00Z">
              <w:r w:rsidRPr="008911B9">
                <w:rPr>
                  <w:rFonts w:ascii="Times New Roman" w:eastAsia="Times New Roman" w:hAnsi="Times New Roman" w:cs="Times New Roman"/>
                  <w:color w:val="000000"/>
                  <w:lang w:eastAsia="en-CA"/>
                </w:rPr>
                <w:t>0.6</w:t>
              </w:r>
              <w:r w:rsidRPr="001068B6">
                <w:rPr>
                  <w:rFonts w:ascii="Times New Roman" w:eastAsia="Times New Roman" w:hAnsi="Times New Roman" w:cs="Times New Roman"/>
                  <w:color w:val="000000"/>
                  <w:lang w:eastAsia="en-CA"/>
                </w:rPr>
                <w:t>0</w:t>
              </w:r>
            </w:ins>
          </w:p>
        </w:tc>
        <w:tc>
          <w:tcPr>
            <w:tcW w:w="1844" w:type="pct"/>
            <w:tcBorders>
              <w:top w:val="nil"/>
              <w:left w:val="nil"/>
              <w:bottom w:val="single" w:sz="4" w:space="0" w:color="auto"/>
              <w:right w:val="nil"/>
            </w:tcBorders>
            <w:shd w:val="clear" w:color="auto" w:fill="auto"/>
            <w:noWrap/>
            <w:vAlign w:val="bottom"/>
            <w:hideMark/>
          </w:tcPr>
          <w:p w14:paraId="4BDB8995" w14:textId="77777777" w:rsidR="0016217E" w:rsidRPr="008911B9" w:rsidRDefault="0016217E" w:rsidP="00E72205">
            <w:pPr>
              <w:spacing w:after="0" w:line="240" w:lineRule="auto"/>
              <w:jc w:val="right"/>
              <w:rPr>
                <w:ins w:id="1396" w:author="kevin.hawkshaw@sympatico.ca" w:date="2020-10-20T20:11:00Z"/>
                <w:rFonts w:ascii="Times New Roman" w:eastAsia="Times New Roman" w:hAnsi="Times New Roman" w:cs="Times New Roman"/>
                <w:color w:val="000000"/>
                <w:lang w:eastAsia="en-CA"/>
              </w:rPr>
            </w:pPr>
            <w:ins w:id="1397" w:author="kevin.hawkshaw@sympatico.ca" w:date="2020-10-20T20:11:00Z">
              <w:r w:rsidRPr="008911B9">
                <w:rPr>
                  <w:rFonts w:ascii="Times New Roman" w:eastAsia="Times New Roman" w:hAnsi="Times New Roman" w:cs="Times New Roman"/>
                  <w:color w:val="000000"/>
                  <w:lang w:eastAsia="en-CA"/>
                </w:rPr>
                <w:t>0.52</w:t>
              </w:r>
            </w:ins>
          </w:p>
        </w:tc>
      </w:tr>
    </w:tbl>
    <w:p w14:paraId="54138179" w14:textId="77777777" w:rsidR="0016217E" w:rsidRDefault="0016217E">
      <w:pPr>
        <w:pStyle w:val="Heading6"/>
        <w:ind w:left="0" w:firstLine="0"/>
        <w:rPr>
          <w:ins w:id="1398" w:author="kevin.hawkshaw@sympatico.ca" w:date="2020-10-20T20:11:00Z"/>
        </w:rPr>
        <w:pPrChange w:id="1399" w:author="kevin.hawkshaw@sympatico.ca" w:date="2020-10-20T20:13:00Z">
          <w:pPr>
            <w:pStyle w:val="Heading2"/>
          </w:pPr>
        </w:pPrChange>
      </w:pPr>
      <w:ins w:id="1400" w:author="kevin.hawkshaw@sympatico.ca" w:date="2020-10-20T20:11:00Z">
        <w:r w:rsidRPr="00F57D1F">
          <w:t>Habitat associations</w:t>
        </w:r>
      </w:ins>
    </w:p>
    <w:p w14:paraId="0B5ADA60" w14:textId="58BEBC19" w:rsidR="0016217E" w:rsidRDefault="0016217E" w:rsidP="0016217E">
      <w:pPr>
        <w:rPr>
          <w:ins w:id="1401" w:author="kevin.hawkshaw@sympatico.ca" w:date="2020-10-20T20:11:00Z"/>
          <w:rFonts w:ascii="Times New Roman" w:hAnsi="Times New Roman" w:cs="Times New Roman"/>
          <w:sz w:val="20"/>
          <w:szCs w:val="20"/>
        </w:rPr>
      </w:pPr>
      <w:ins w:id="1402" w:author="kevin.hawkshaw@sympatico.ca" w:date="2020-10-20T20:11:00Z">
        <w:r>
          <w:rPr>
            <w:rFonts w:ascii="Times New Roman" w:hAnsi="Times New Roman" w:cs="Times New Roman"/>
            <w:sz w:val="20"/>
            <w:szCs w:val="20"/>
          </w:rPr>
          <w:t>Lapland Longspurs were more abundant at low elevation and in areas with high NDVI</w:t>
        </w:r>
        <w:r w:rsidR="002E12F2">
          <w:rPr>
            <w:rFonts w:ascii="Times New Roman" w:hAnsi="Times New Roman" w:cs="Times New Roman"/>
            <w:sz w:val="20"/>
            <w:szCs w:val="20"/>
          </w:rPr>
          <w:t xml:space="preserve"> (Table 1, Figure </w:t>
        </w:r>
      </w:ins>
      <w:ins w:id="1403" w:author="kevin.hawkshaw@sympatico.ca" w:date="2020-10-20T20:18:00Z">
        <w:r w:rsidR="002E12F2">
          <w:rPr>
            <w:rFonts w:ascii="Times New Roman" w:hAnsi="Times New Roman" w:cs="Times New Roman"/>
            <w:sz w:val="20"/>
            <w:szCs w:val="20"/>
          </w:rPr>
          <w:t>6-9</w:t>
        </w:r>
      </w:ins>
      <w:ins w:id="1404" w:author="kevin.hawkshaw@sympatico.ca" w:date="2020-10-20T20:11:00Z">
        <w:r>
          <w:rPr>
            <w:rFonts w:ascii="Times New Roman" w:hAnsi="Times New Roman" w:cs="Times New Roman"/>
            <w:sz w:val="20"/>
            <w:szCs w:val="20"/>
          </w:rPr>
          <w:t xml:space="preserve">). Longspurs were also more abundant in areas with low ruggedness, but there was minor overlap of the 95% confidence intervals for this term with zero. In contrast, Snow Buntings were more abundant at high elevation, and </w:t>
        </w:r>
        <w:proofErr w:type="gramStart"/>
        <w:r>
          <w:rPr>
            <w:rFonts w:ascii="Times New Roman" w:hAnsi="Times New Roman" w:cs="Times New Roman"/>
            <w:sz w:val="20"/>
            <w:szCs w:val="20"/>
          </w:rPr>
          <w:lastRenderedPageBreak/>
          <w:t>while</w:t>
        </w:r>
        <w:proofErr w:type="gramEnd"/>
        <w:r>
          <w:rPr>
            <w:rFonts w:ascii="Times New Roman" w:hAnsi="Times New Roman" w:cs="Times New Roman"/>
            <w:sz w:val="20"/>
            <w:szCs w:val="20"/>
          </w:rPr>
          <w:t xml:space="preserve"> results indicated they were also more abundant in areas with high ruggedness and low freshwater, confidence intervals for these terms had minor overlap of zero. </w:t>
        </w:r>
      </w:ins>
    </w:p>
    <w:p w14:paraId="37783911" w14:textId="27ED1670" w:rsidR="0016217E" w:rsidRDefault="0016217E" w:rsidP="0016217E">
      <w:pPr>
        <w:rPr>
          <w:ins w:id="1405" w:author="kevin.hawkshaw@sympatico.ca" w:date="2020-10-20T20:11:00Z"/>
          <w:rFonts w:ascii="Times New Roman" w:hAnsi="Times New Roman" w:cs="Times New Roman"/>
          <w:sz w:val="20"/>
          <w:szCs w:val="20"/>
        </w:rPr>
      </w:pPr>
      <w:ins w:id="1406" w:author="kevin.hawkshaw@sympatico.ca" w:date="2020-10-20T20:11:00Z">
        <w:r>
          <w:rPr>
            <w:rFonts w:ascii="Times New Roman" w:hAnsi="Times New Roman" w:cs="Times New Roman"/>
            <w:sz w:val="20"/>
            <w:szCs w:val="20"/>
          </w:rPr>
          <w:tab/>
          <w:t>Using our habitat models we predicted Lapland Longspur and Snow Bunting distributi</w:t>
        </w:r>
        <w:r w:rsidR="002E12F2">
          <w:rPr>
            <w:rFonts w:ascii="Times New Roman" w:hAnsi="Times New Roman" w:cs="Times New Roman"/>
            <w:sz w:val="20"/>
            <w:szCs w:val="20"/>
          </w:rPr>
          <w:t xml:space="preserve">on over the study area (Figure </w:t>
        </w:r>
      </w:ins>
      <w:ins w:id="1407" w:author="kevin.hawkshaw@sympatico.ca" w:date="2020-10-20T20:18:00Z">
        <w:r w:rsidR="002E12F2">
          <w:rPr>
            <w:rFonts w:ascii="Times New Roman" w:hAnsi="Times New Roman" w:cs="Times New Roman"/>
            <w:sz w:val="20"/>
            <w:szCs w:val="20"/>
          </w:rPr>
          <w:t>6-10</w:t>
        </w:r>
      </w:ins>
      <w:ins w:id="1408" w:author="kevin.hawkshaw@sympatico.ca" w:date="2020-10-20T20:11:00Z">
        <w:r>
          <w:rPr>
            <w:rFonts w:ascii="Times New Roman" w:hAnsi="Times New Roman" w:cs="Times New Roman"/>
            <w:sz w:val="20"/>
            <w:szCs w:val="20"/>
          </w:rPr>
          <w:t xml:space="preserve">). In general, longspurs were more abundant in the low-lying, productive areas in the south of the study area, while Snow Buntings were more abundant in the highlands to the northeast. Both species appeared to avoid the unproductive plateau west of the Tote Road. </w:t>
        </w:r>
      </w:ins>
    </w:p>
    <w:p w14:paraId="1A3210C1" w14:textId="79F6F1F0" w:rsidR="0016217E" w:rsidRDefault="0016217E" w:rsidP="0016217E">
      <w:pPr>
        <w:keepNext/>
        <w:rPr>
          <w:ins w:id="1409" w:author="kevin.hawkshaw@sympatico.ca" w:date="2020-10-20T20:11:00Z"/>
        </w:rPr>
      </w:pPr>
      <w:ins w:id="1410" w:author="kevin.hawkshaw@sympatico.ca" w:date="2020-10-20T20:11:00Z">
        <w:r>
          <w:rPr>
            <w:rFonts w:ascii="Times New Roman" w:hAnsi="Times New Roman" w:cs="Times New Roman"/>
            <w:noProof/>
            <w:sz w:val="20"/>
            <w:szCs w:val="20"/>
            <w:lang w:eastAsia="en-CA"/>
          </w:rPr>
          <w:drawing>
            <wp:inline distT="0" distB="0" distL="0" distR="0" wp14:anchorId="5A628695" wp14:editId="56FB18E5">
              <wp:extent cx="5486400" cy="3657600"/>
              <wp:effectExtent l="0" t="0" r="0" b="0"/>
              <wp:docPr id="7" name="Picture 7" descr="C:\Users\kevin_000\AppData\Local\Microsoft\Windows\INetCache\Content.Word\model_main_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_000\AppData\Local\Microsoft\Windows\INetCache\Content.Word\model_main_effects.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ins>
    </w:p>
    <w:p w14:paraId="0DB96BD9" w14:textId="770F6640" w:rsidR="0016217E" w:rsidRPr="00C5136C" w:rsidRDefault="0016217E">
      <w:pPr>
        <w:pStyle w:val="FigureCaption-EDI"/>
        <w:numPr>
          <w:ilvl w:val="0"/>
          <w:numId w:val="0"/>
        </w:numPr>
        <w:ind w:left="720" w:hanging="360"/>
        <w:rPr>
          <w:ins w:id="1411" w:author="kevin.hawkshaw@sympatico.ca" w:date="2020-10-20T20:11:00Z"/>
        </w:rPr>
        <w:pPrChange w:id="1412" w:author="kevin.hawkshaw@sympatico.ca" w:date="2020-10-20T20:17:00Z">
          <w:pPr>
            <w:pStyle w:val="Caption"/>
            <w:keepNext/>
          </w:pPr>
        </w:pPrChange>
      </w:pPr>
      <w:ins w:id="1413" w:author="kevin.hawkshaw@sympatico.ca" w:date="2020-10-20T20:11:00Z">
        <w:r w:rsidRPr="00C5136C">
          <w:t xml:space="preserve">Figure </w:t>
        </w:r>
      </w:ins>
      <w:ins w:id="1414" w:author="kevin.hawkshaw@sympatico.ca" w:date="2020-10-20T20:16:00Z">
        <w:r>
          <w:t>6-9</w:t>
        </w:r>
      </w:ins>
      <w:ins w:id="1415" w:author="kevin.hawkshaw@sympatico.ca" w:date="2020-10-20T20:11:00Z">
        <w:r w:rsidRPr="00C5136C">
          <w:t xml:space="preserve"> </w:t>
        </w:r>
        <w:proofErr w:type="gramStart"/>
        <w:r w:rsidRPr="00C5136C">
          <w:t>Parametric</w:t>
        </w:r>
        <w:proofErr w:type="gramEnd"/>
        <w:r w:rsidRPr="00C5136C">
          <w:t xml:space="preserve"> coefficients and 95% confidence intervals for habitat covariates included in models of</w:t>
        </w:r>
        <w:r>
          <w:t xml:space="preserve"> </w:t>
        </w:r>
        <w:r w:rsidRPr="00C5136C">
          <w:t>Lapland Longspur (</w:t>
        </w:r>
        <w:r w:rsidRPr="00C5136C">
          <w:rPr>
            <w:i/>
          </w:rPr>
          <w:t>Calcarius lapponicus</w:t>
        </w:r>
        <w:r w:rsidRPr="00C5136C">
          <w:t>)</w:t>
        </w:r>
        <w:r>
          <w:t xml:space="preserve"> and</w:t>
        </w:r>
        <w:r w:rsidRPr="00C5136C">
          <w:t xml:space="preserve"> Snow Bunting (</w:t>
        </w:r>
        <w:r w:rsidRPr="00C5136C">
          <w:rPr>
            <w:i/>
          </w:rPr>
          <w:t>Plectrophenax nivalis</w:t>
        </w:r>
        <w:r w:rsidRPr="00C5136C">
          <w:t xml:space="preserve">) abundance. All covariates were standardized before analyses. Habitat covariates were averaged at the 270 x 270-m scale. Survey data collected July-August 2020 at Mary River, Nunavut. </w:t>
        </w:r>
      </w:ins>
    </w:p>
    <w:p w14:paraId="1D6B0BFF" w14:textId="77777777" w:rsidR="0016217E" w:rsidRPr="00C5136C" w:rsidRDefault="0016217E" w:rsidP="0016217E">
      <w:pPr>
        <w:pStyle w:val="Caption"/>
        <w:rPr>
          <w:ins w:id="1416" w:author="kevin.hawkshaw@sympatico.ca" w:date="2020-10-20T20:11:00Z"/>
          <w:rFonts w:ascii="Times New Roman" w:hAnsi="Times New Roman" w:cs="Times New Roman"/>
          <w:color w:val="auto"/>
          <w:szCs w:val="20"/>
        </w:rPr>
        <w:sectPr w:rsidR="0016217E" w:rsidRPr="00C5136C" w:rsidSect="00EB0EBA">
          <w:pgSz w:w="12240" w:h="15840"/>
          <w:pgMar w:top="1440" w:right="1440" w:bottom="1440" w:left="1440" w:header="708" w:footer="708" w:gutter="0"/>
          <w:cols w:space="708"/>
          <w:docGrid w:linePitch="360"/>
        </w:sectPr>
      </w:pPr>
    </w:p>
    <w:p w14:paraId="2EB7F6E7" w14:textId="0D3F0277" w:rsidR="0016217E" w:rsidRDefault="0016217E" w:rsidP="0016217E">
      <w:pPr>
        <w:keepNext/>
        <w:rPr>
          <w:ins w:id="1417" w:author="kevin.hawkshaw@sympatico.ca" w:date="2020-10-20T20:11:00Z"/>
        </w:rPr>
      </w:pPr>
      <w:ins w:id="1418" w:author="kevin.hawkshaw@sympatico.ca" w:date="2020-10-20T20:11:00Z">
        <w:r>
          <w:rPr>
            <w:rFonts w:ascii="Times New Roman" w:hAnsi="Times New Roman" w:cs="Times New Roman"/>
            <w:noProof/>
            <w:sz w:val="20"/>
            <w:szCs w:val="20"/>
            <w:lang w:eastAsia="en-CA"/>
          </w:rPr>
          <w:lastRenderedPageBreak/>
          <w:drawing>
            <wp:inline distT="0" distB="0" distL="0" distR="0" wp14:anchorId="10D1E15E" wp14:editId="16BA89A3">
              <wp:extent cx="8153400" cy="3990975"/>
              <wp:effectExtent l="0" t="0" r="0" b="9525"/>
              <wp:docPr id="6" name="Picture 6" descr="C:\Users\kevin_000\AppData\Local\Microsoft\Windows\INetCache\Content.Word\LALO_SNBU_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_000\AppData\Local\Microsoft\Windows\INetCache\Content.Word\LALO_SNBU_map.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153400" cy="3990975"/>
                      </a:xfrm>
                      <a:prstGeom prst="rect">
                        <a:avLst/>
                      </a:prstGeom>
                      <a:noFill/>
                      <a:ln>
                        <a:noFill/>
                      </a:ln>
                    </pic:spPr>
                  </pic:pic>
                </a:graphicData>
              </a:graphic>
            </wp:inline>
          </w:drawing>
        </w:r>
      </w:ins>
    </w:p>
    <w:p w14:paraId="6287B769" w14:textId="309D30C0" w:rsidR="0016217E" w:rsidRPr="00EB0EBA" w:rsidRDefault="0016217E">
      <w:pPr>
        <w:pStyle w:val="FigureCaption-EDI"/>
        <w:numPr>
          <w:ilvl w:val="0"/>
          <w:numId w:val="0"/>
        </w:numPr>
        <w:ind w:left="720" w:hanging="360"/>
        <w:rPr>
          <w:ins w:id="1419" w:author="kevin.hawkshaw@sympatico.ca" w:date="2020-10-20T20:11:00Z"/>
        </w:rPr>
        <w:pPrChange w:id="1420" w:author="kevin.hawkshaw@sympatico.ca" w:date="2020-10-20T20:17:00Z">
          <w:pPr>
            <w:pStyle w:val="Caption"/>
          </w:pPr>
        </w:pPrChange>
      </w:pPr>
      <w:ins w:id="1421" w:author="kevin.hawkshaw@sympatico.ca" w:date="2020-10-20T20:11:00Z">
        <w:r w:rsidRPr="00EB0EBA">
          <w:t xml:space="preserve">Figure </w:t>
        </w:r>
      </w:ins>
      <w:ins w:id="1422" w:author="kevin.hawkshaw@sympatico.ca" w:date="2020-10-20T20:16:00Z">
        <w:r>
          <w:t>6-10</w:t>
        </w:r>
      </w:ins>
      <w:ins w:id="1423" w:author="kevin.hawkshaw@sympatico.ca" w:date="2020-10-20T20:11:00Z">
        <w:r w:rsidRPr="00EB0EBA">
          <w:t xml:space="preserve"> Predicted distribution for Lapland Longspurs (</w:t>
        </w:r>
        <w:r w:rsidRPr="00EB0EBA">
          <w:rPr>
            <w:i/>
          </w:rPr>
          <w:t>Calcarius lapponicus</w:t>
        </w:r>
        <w:r w:rsidRPr="00EB0EBA">
          <w:t>) and Snow Buntings (</w:t>
        </w:r>
        <w:r w:rsidRPr="00EB0EBA">
          <w:rPr>
            <w:i/>
          </w:rPr>
          <w:t>Plectrophenax nivalis</w:t>
        </w:r>
        <w:r w:rsidRPr="00EB0EBA">
          <w:t>) for Mary River, Nunavut. Survey data collected July-August 2020. Areas coloured white are waterbodies or outside of our study area. We avoided extrapolating our model results to areas outside the range of covariate values we sampled</w:t>
        </w:r>
        <w:r>
          <w:t xml:space="preserve"> (coloured grey)</w:t>
        </w:r>
        <w:r w:rsidRPr="00EB0EBA">
          <w:t>. Yellow circles represent the locations of occupied Peregrine Falcon (</w:t>
        </w:r>
        <w:r w:rsidRPr="00EB0EBA">
          <w:rPr>
            <w:i/>
          </w:rPr>
          <w:t>Falco peregrinus</w:t>
        </w:r>
        <w:r w:rsidRPr="00EB0EBA">
          <w:t>) nest sites</w:t>
        </w:r>
        <w:r>
          <w:t xml:space="preserve"> in 2020</w:t>
        </w:r>
        <w:r w:rsidRPr="00EB0EBA">
          <w:t>, and the Tote Road is represented in red</w:t>
        </w:r>
      </w:ins>
    </w:p>
    <w:p w14:paraId="082D39EA" w14:textId="77777777" w:rsidR="0016217E" w:rsidRDefault="0016217E" w:rsidP="00F929A8">
      <w:pPr>
        <w:pStyle w:val="Heading6"/>
        <w:ind w:left="0" w:firstLine="0"/>
        <w:rPr>
          <w:ins w:id="1424" w:author="kevin.hawkshaw@sympatico.ca" w:date="2020-10-20T20:12:00Z"/>
          <w:rFonts w:cs="Times New Roman"/>
          <w:color w:val="auto"/>
          <w:sz w:val="20"/>
          <w:szCs w:val="20"/>
        </w:rPr>
        <w:sectPr w:rsidR="0016217E" w:rsidSect="0016217E">
          <w:headerReference w:type="default" r:id="rId28"/>
          <w:headerReference w:type="first" r:id="rId29"/>
          <w:pgSz w:w="15840" w:h="12240" w:orient="landscape"/>
          <w:pgMar w:top="1440" w:right="1440" w:bottom="1440" w:left="1440" w:header="709" w:footer="709" w:gutter="0"/>
          <w:cols w:space="708"/>
          <w:docGrid w:linePitch="360"/>
          <w:sectPrChange w:id="1425" w:author="kevin.hawkshaw@sympatico.ca" w:date="2020-10-20T20:12:00Z">
            <w:sectPr w:rsidR="0016217E" w:rsidSect="0016217E">
              <w:pgSz w:w="12240" w:h="15840" w:orient="portrait"/>
              <w:pgMar w:top="1440" w:right="1440" w:bottom="1440" w:left="1440" w:header="708" w:footer="708" w:gutter="0"/>
            </w:sectPr>
          </w:sectPrChange>
        </w:sectPr>
      </w:pPr>
    </w:p>
    <w:p w14:paraId="03116DEA" w14:textId="77777777" w:rsidR="00F929A8" w:rsidRPr="003D2D4B" w:rsidRDefault="00F929A8" w:rsidP="00F929A8">
      <w:pPr>
        <w:rPr>
          <w:ins w:id="1426" w:author="kevin.hawkshaw@sympatico.ca" w:date="2020-10-20T15:23:00Z"/>
          <w:rFonts w:ascii="Times New Roman" w:hAnsi="Times New Roman" w:cs="Times New Roman"/>
          <w:sz w:val="20"/>
          <w:szCs w:val="20"/>
        </w:rPr>
      </w:pPr>
    </w:p>
    <w:p w14:paraId="7A48150B" w14:textId="77777777" w:rsidR="00E57BE2" w:rsidRPr="00C4635C" w:rsidRDefault="00E57BE2" w:rsidP="00E57BE2">
      <w:pPr>
        <w:rPr>
          <w:highlight w:val="yellow"/>
          <w:rPrChange w:id="1427" w:author="Erik Hedlin" w:date="2020-10-19T14:25:00Z">
            <w:rPr/>
          </w:rPrChange>
        </w:rPr>
      </w:pPr>
    </w:p>
    <w:p w14:paraId="43C28822" w14:textId="77777777" w:rsidR="00DF37B5" w:rsidRPr="00C4635C" w:rsidRDefault="00DF37B5" w:rsidP="00DF37B5">
      <w:pPr>
        <w:pStyle w:val="Heading3"/>
        <w:rPr>
          <w:highlight w:val="yellow"/>
          <w:rPrChange w:id="1428" w:author="Erik Hedlin" w:date="2020-10-19T14:25:00Z">
            <w:rPr/>
          </w:rPrChange>
        </w:rPr>
      </w:pPr>
      <w:bookmarkStart w:id="1429" w:name="_Toc46996155"/>
      <w:commentRangeStart w:id="1430"/>
      <w:r w:rsidRPr="00C4635C">
        <w:rPr>
          <w:highlight w:val="yellow"/>
          <w:rPrChange w:id="1431" w:author="Erik Hedlin" w:date="2020-10-19T14:25:00Z">
            <w:rPr/>
          </w:rPrChange>
        </w:rPr>
        <w:t>Discussion</w:t>
      </w:r>
      <w:bookmarkEnd w:id="1261"/>
      <w:bookmarkEnd w:id="1262"/>
      <w:bookmarkEnd w:id="1429"/>
      <w:commentRangeEnd w:id="1430"/>
      <w:r w:rsidR="006A7656">
        <w:rPr>
          <w:rStyle w:val="CommentReference"/>
          <w:rFonts w:asciiTheme="minorHAnsi" w:hAnsiTheme="minorHAnsi"/>
          <w:b w:val="0"/>
          <w:bCs w:val="0"/>
          <w:caps w:val="0"/>
          <w:color w:val="auto"/>
        </w:rPr>
        <w:commentReference w:id="1430"/>
      </w:r>
    </w:p>
    <w:p w14:paraId="18ED4BE2" w14:textId="7263805E" w:rsidR="00DF37B5" w:rsidRPr="00C4635C" w:rsidRDefault="00DF37B5" w:rsidP="00DF37B5">
      <w:pPr>
        <w:pStyle w:val="BodyText-EDI"/>
        <w:rPr>
          <w:highlight w:val="yellow"/>
          <w:rPrChange w:id="1432" w:author="Erik Hedlin" w:date="2020-10-19T14:25:00Z">
            <w:rPr/>
          </w:rPrChange>
        </w:rPr>
      </w:pPr>
      <w:del w:id="1433" w:author="Erik Hedlin" w:date="2020-10-20T11:28:00Z">
        <w:r w:rsidRPr="00C4635C" w:rsidDel="00C56B26">
          <w:rPr>
            <w:highlight w:val="yellow"/>
            <w:rPrChange w:id="1434" w:author="Erik Hedlin" w:date="2020-10-19T14:25:00Z">
              <w:rPr/>
            </w:rPrChange>
          </w:rPr>
          <w:delText xml:space="preserve">The raptor section continues to address two main issues raised previously by reviewers: 1) clearly defining terminology; and 2) accounting </w:delText>
        </w:r>
      </w:del>
      <w:ins w:id="1435" w:author="AlastairF" w:date="2020-10-01T13:58:00Z">
        <w:del w:id="1436" w:author="Erik Hedlin" w:date="2020-10-20T11:28:00Z">
          <w:r w:rsidR="00527CE1" w:rsidRPr="00C4635C" w:rsidDel="00C56B26">
            <w:rPr>
              <w:highlight w:val="yellow"/>
              <w:rPrChange w:id="1437" w:author="Erik Hedlin" w:date="2020-10-19T14:25:00Z">
                <w:rPr/>
              </w:rPrChange>
            </w:rPr>
            <w:delText xml:space="preserve">documenting </w:delText>
          </w:r>
        </w:del>
      </w:ins>
      <w:del w:id="1438" w:author="Erik Hedlin" w:date="2020-10-20T11:28:00Z">
        <w:r w:rsidRPr="00C4635C" w:rsidDel="00C56B26">
          <w:rPr>
            <w:highlight w:val="yellow"/>
            <w:rPrChange w:id="1439" w:author="Erik Hedlin" w:date="2020-10-19T14:25:00Z">
              <w:rPr/>
            </w:rPrChange>
          </w:rPr>
          <w:delText>for the effect of increased detection of alternative nesting sites on occupancy and reproductive success</w:delText>
        </w:r>
      </w:del>
      <w:ins w:id="1440" w:author="Erik Hedlin" w:date="2020-10-20T11:29:00Z">
        <w:r w:rsidR="00C56B26">
          <w:rPr>
            <w:highlight w:val="yellow"/>
          </w:rPr>
          <w:t xml:space="preserve">Raptor site occupancy and productivity </w:t>
        </w:r>
      </w:ins>
      <w:ins w:id="1441" w:author="Erik Hedlin" w:date="2020-10-20T11:30:00Z">
        <w:r w:rsidR="00C56B26">
          <w:rPr>
            <w:highlight w:val="yellow"/>
          </w:rPr>
          <w:t xml:space="preserve">in 2020 </w:t>
        </w:r>
      </w:ins>
      <w:ins w:id="1442" w:author="Erik Hedlin" w:date="2020-10-20T11:29:00Z">
        <w:r w:rsidR="00C56B26">
          <w:rPr>
            <w:highlight w:val="yellow"/>
          </w:rPr>
          <w:t xml:space="preserve">was </w:t>
        </w:r>
      </w:ins>
      <w:ins w:id="1443" w:author="Erik Hedlin" w:date="2020-10-20T11:30:00Z">
        <w:r w:rsidR="00C56B26">
          <w:rPr>
            <w:highlight w:val="yellow"/>
          </w:rPr>
          <w:t>among the highest observed since 2012. Rough-legged hawks produced 27 more nestlings than the previous record high</w:t>
        </w:r>
      </w:ins>
      <w:ins w:id="1444" w:author="Erik Hedlin" w:date="2020-10-20T11:31:00Z">
        <w:r w:rsidR="00C56B26">
          <w:rPr>
            <w:highlight w:val="yellow"/>
          </w:rPr>
          <w:t>, and peregrine falcons</w:t>
        </w:r>
      </w:ins>
      <w:ins w:id="1445" w:author="Erik Hedlin" w:date="2020-10-20T11:32:00Z">
        <w:r w:rsidR="00C56B26">
          <w:rPr>
            <w:highlight w:val="yellow"/>
          </w:rPr>
          <w:t xml:space="preserve"> were only 2 nestlings short of their previous record (114 in </w:t>
        </w:r>
        <w:r w:rsidR="006A7656">
          <w:rPr>
            <w:highlight w:val="yellow"/>
          </w:rPr>
          <w:t xml:space="preserve">2016). Such high </w:t>
        </w:r>
      </w:ins>
      <w:ins w:id="1446" w:author="Erik Hedlin" w:date="2020-10-20T11:33:00Z">
        <w:r w:rsidR="006A7656">
          <w:rPr>
            <w:highlight w:val="yellow"/>
          </w:rPr>
          <w:t>estimates of occupancy and productivity suggests that the RMA experienced higher than normal prey availability</w:t>
        </w:r>
      </w:ins>
      <w:ins w:id="1447" w:author="Erik Hedlin" w:date="2020-10-20T11:34:00Z">
        <w:r w:rsidR="006A7656">
          <w:rPr>
            <w:highlight w:val="yellow"/>
          </w:rPr>
          <w:t xml:space="preserve"> – a fact corroborated b</w:t>
        </w:r>
      </w:ins>
      <w:ins w:id="1448" w:author="Erik Hedlin" w:date="2020-10-20T11:35:00Z">
        <w:r w:rsidR="006A7656">
          <w:rPr>
            <w:highlight w:val="yellow"/>
          </w:rPr>
          <w:t>y increased small mammal detections -</w:t>
        </w:r>
      </w:ins>
      <w:ins w:id="1449" w:author="Erik Hedlin" w:date="2020-10-20T11:33:00Z">
        <w:r w:rsidR="006A7656">
          <w:rPr>
            <w:highlight w:val="yellow"/>
          </w:rPr>
          <w:t xml:space="preserve"> </w:t>
        </w:r>
      </w:ins>
      <w:ins w:id="1450" w:author="Erik Hedlin" w:date="2020-10-20T11:34:00Z">
        <w:r w:rsidR="006A7656">
          <w:rPr>
            <w:highlight w:val="yellow"/>
          </w:rPr>
          <w:t xml:space="preserve">and </w:t>
        </w:r>
      </w:ins>
      <w:ins w:id="1451" w:author="Erik Hedlin" w:date="2020-10-20T11:33:00Z">
        <w:r w:rsidR="006A7656">
          <w:rPr>
            <w:highlight w:val="yellow"/>
          </w:rPr>
          <w:t xml:space="preserve">with </w:t>
        </w:r>
      </w:ins>
      <w:ins w:id="1452" w:author="Erik Hedlin" w:date="2020-10-20T11:34:00Z">
        <w:r w:rsidR="006A7656">
          <w:rPr>
            <w:highlight w:val="yellow"/>
          </w:rPr>
          <w:t xml:space="preserve">non-disruptive weather conditions. </w:t>
        </w:r>
      </w:ins>
      <w:ins w:id="1453" w:author="Erik Hedlin" w:date="2020-10-20T11:35:00Z">
        <w:r w:rsidR="006A7656">
          <w:rPr>
            <w:highlight w:val="yellow"/>
          </w:rPr>
          <w:t>__ talk about avian surveys here__</w:t>
        </w:r>
      </w:ins>
      <w:ins w:id="1454" w:author="Erik Hedlin" w:date="2020-10-20T11:36:00Z">
        <w:r w:rsidR="006A7656">
          <w:rPr>
            <w:highlight w:val="yellow"/>
          </w:rPr>
          <w:t xml:space="preserve">. </w:t>
        </w:r>
      </w:ins>
      <w:del w:id="1455" w:author="Erik Hedlin" w:date="2020-10-20T11:30:00Z">
        <w:r w:rsidRPr="00C4635C" w:rsidDel="00C56B26">
          <w:rPr>
            <w:highlight w:val="yellow"/>
            <w:rPrChange w:id="1456" w:author="Erik Hedlin" w:date="2020-10-19T14:25:00Z">
              <w:rPr/>
            </w:rPrChange>
          </w:rPr>
          <w:delText xml:space="preserve">. </w:delText>
        </w:r>
      </w:del>
      <w:del w:id="1457" w:author="Erik Hedlin" w:date="2020-10-20T11:36:00Z">
        <w:r w:rsidRPr="00C4635C" w:rsidDel="006A7656">
          <w:rPr>
            <w:highlight w:val="yellow"/>
            <w:rPrChange w:id="1458" w:author="Erik Hedlin" w:date="2020-10-19T14:25:00Z">
              <w:rPr/>
            </w:rPrChange>
          </w:rPr>
          <w:delText xml:space="preserve">Although </w:delText>
        </w:r>
      </w:del>
      <w:del w:id="1459" w:author="Erik Hedlin" w:date="2020-10-20T11:37:00Z">
        <w:r w:rsidRPr="00C4635C" w:rsidDel="006A7656">
          <w:rPr>
            <w:highlight w:val="yellow"/>
            <w:rPrChange w:id="1460" w:author="Erik Hedlin" w:date="2020-10-19T14:25:00Z">
              <w:rPr/>
            </w:rPrChange>
          </w:rPr>
          <w:delText xml:space="preserve">annual variation in reproductive success for Peregrine Falcons and Rough-legged Hawks is apparent, it is most likely representative of natural variability associated with variation in prey availability and weather rather than due to the influence of anthropogenic disturbance. </w:delText>
        </w:r>
      </w:del>
      <w:r w:rsidRPr="00C4635C">
        <w:rPr>
          <w:highlight w:val="yellow"/>
          <w:rPrChange w:id="1461" w:author="Erik Hedlin" w:date="2020-10-19T14:25:00Z">
            <w:rPr/>
          </w:rPrChange>
        </w:rPr>
        <w:t>A potential ongoing decline in Peregrine Falcon occupancy and</w:t>
      </w:r>
      <w:r w:rsidRPr="00C4635C">
        <w:rPr>
          <w:noProof/>
          <w:highlight w:val="yellow"/>
          <w:rPrChange w:id="1462" w:author="Erik Hedlin" w:date="2020-10-19T14:25:00Z">
            <w:rPr>
              <w:noProof/>
            </w:rPr>
          </w:rPrChange>
        </w:rPr>
        <w:t xml:space="preserve"> weak evidence that distance to disturbance may be associated with reduced reproductive success, flagged in 2018, does not appear warranted with the additional data collected in 2019</w:t>
      </w:r>
      <w:r w:rsidRPr="00C4635C">
        <w:rPr>
          <w:highlight w:val="yellow"/>
          <w:rPrChange w:id="1463" w:author="Erik Hedlin" w:date="2020-10-19T14:25:00Z">
            <w:rPr/>
          </w:rPrChange>
        </w:rPr>
        <w:t xml:space="preserve">. For Rough-legged Hawks, occupancy continues to appear to be cyclical (approximately 4-year oscillation), although the anticipated 2019 upswing in Rough-legged Hawk occupancy and reproductive success was not detected. Small mammal monitoring indicated that lemmings and voles remained at low abundance levels, which strongly suggests that occupancy (and therefore count of nestlings) is associated with the natural small mammal cycle </w:t>
      </w:r>
      <w:r w:rsidRPr="00C4635C">
        <w:rPr>
          <w:highlight w:val="yellow"/>
          <w:rPrChange w:id="1464" w:author="Erik Hedlin" w:date="2020-10-19T14:25:00Z">
            <w:rPr/>
          </w:rPrChange>
        </w:rPr>
        <w:fldChar w:fldCharType="begin"/>
      </w:r>
      <w:r w:rsidRPr="00C4635C">
        <w:rPr>
          <w:highlight w:val="yellow"/>
          <w:rPrChange w:id="1465" w:author="Erik Hedlin" w:date="2020-10-19T14:25:00Z">
            <w:rPr/>
          </w:rPrChange>
        </w:rP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rsidRPr="00C4635C">
        <w:rPr>
          <w:highlight w:val="yellow"/>
          <w:rPrChange w:id="1466" w:author="Erik Hedlin" w:date="2020-10-19T14:25:00Z">
            <w:rPr/>
          </w:rPrChange>
        </w:rPr>
        <w:fldChar w:fldCharType="separate"/>
      </w:r>
      <w:r w:rsidRPr="00C4635C">
        <w:rPr>
          <w:highlight w:val="yellow"/>
          <w:rPrChange w:id="1467" w:author="Erik Hedlin" w:date="2020-10-19T14:25:00Z">
            <w:rPr/>
          </w:rPrChange>
        </w:rPr>
        <w:t>(Gilg et al. 2003)</w:t>
      </w:r>
      <w:r w:rsidRPr="00C4635C">
        <w:rPr>
          <w:highlight w:val="yellow"/>
          <w:rPrChange w:id="1468" w:author="Erik Hedlin" w:date="2020-10-19T14:25:00Z">
            <w:rPr/>
          </w:rPrChange>
        </w:rPr>
        <w:fldChar w:fldCharType="end"/>
      </w:r>
      <w:r w:rsidRPr="00C4635C">
        <w:rPr>
          <w:highlight w:val="yellow"/>
          <w:rPrChange w:id="1469" w:author="Erik Hedlin" w:date="2020-10-19T14:25:00Z">
            <w:rPr/>
          </w:rPrChange>
        </w:rPr>
        <w:t>.</w:t>
      </w:r>
    </w:p>
    <w:p w14:paraId="6284D42C" w14:textId="77777777" w:rsidR="00DF37B5" w:rsidRPr="00C4635C" w:rsidRDefault="00DF37B5" w:rsidP="00DF37B5">
      <w:pPr>
        <w:pStyle w:val="BodyText-EDI"/>
        <w:rPr>
          <w:highlight w:val="yellow"/>
          <w:rPrChange w:id="1470" w:author="Erik Hedlin" w:date="2020-10-19T14:25:00Z">
            <w:rPr/>
          </w:rPrChange>
        </w:rPr>
      </w:pPr>
      <w:r w:rsidRPr="00C4635C">
        <w:rPr>
          <w:highlight w:val="yellow"/>
          <w:rPrChange w:id="1471" w:author="Erik Hedlin" w:date="2020-10-19T14:25:00Z">
            <w:rPr/>
          </w:rPrChange>
        </w:rPr>
        <w:t>Monitoring of small mammal abundance was incorporated to address whether occupancy and reproductive success of Rough-legged Hawks cycles with small mammal abundance. In addition, weather-related environmental variables are anticipated to be included with distance to anthropogenic disturbance as part of on-going modelling efforts. Based on the analysis to account for distance to disturbance and distance to nearest neighbour individually, and as an interaction, it appears that there is no negative effect of these factors on occupancy (i.e., estimates ± standard errors of λ overlap with 1.0) or reproductive success.</w:t>
      </w:r>
    </w:p>
    <w:p w14:paraId="1CCC893B" w14:textId="77777777" w:rsidR="00DF37B5" w:rsidRPr="00C4635C" w:rsidRDefault="00DF37B5" w:rsidP="00DF37B5">
      <w:pPr>
        <w:pStyle w:val="BodyText-EDI"/>
        <w:rPr>
          <w:highlight w:val="yellow"/>
          <w:rPrChange w:id="1472" w:author="Erik Hedlin" w:date="2020-10-19T14:25:00Z">
            <w:rPr/>
          </w:rPrChange>
        </w:rPr>
      </w:pPr>
      <w:r w:rsidRPr="00C4635C">
        <w:rPr>
          <w:highlight w:val="yellow"/>
          <w:rPrChange w:id="1473" w:author="Erik Hedlin" w:date="2020-10-19T14:25:00Z">
            <w:rPr/>
          </w:rPrChange>
        </w:rPr>
        <w:t>Future monitoring will continue to focus on multiple nesting territory visits annually. Accounting for detection error is an important component of periodic within-season monitoring (to account for the assumption of closure), and surveys should thus be conducted a minimum of twice per season (early incubation and during brood rearing).</w:t>
      </w:r>
    </w:p>
    <w:p w14:paraId="6DB96FD4" w14:textId="77777777" w:rsidR="00DF37B5" w:rsidRPr="00C4635C" w:rsidRDefault="00DF37B5" w:rsidP="00DF37B5">
      <w:pPr>
        <w:pStyle w:val="Heading3"/>
        <w:rPr>
          <w:highlight w:val="yellow"/>
          <w:rPrChange w:id="1474" w:author="Erik Hedlin" w:date="2020-10-19T14:25:00Z">
            <w:rPr/>
          </w:rPrChange>
        </w:rPr>
      </w:pPr>
      <w:bookmarkStart w:id="1475" w:name="_Toc46996156"/>
      <w:r w:rsidRPr="00C4635C">
        <w:rPr>
          <w:highlight w:val="yellow"/>
          <w:rPrChange w:id="1476" w:author="Erik Hedlin" w:date="2020-10-19T14:25:00Z">
            <w:rPr/>
          </w:rPrChange>
        </w:rPr>
        <w:t>Inter-Annual Trends</w:t>
      </w:r>
      <w:bookmarkEnd w:id="1475"/>
    </w:p>
    <w:p w14:paraId="7E03F838" w14:textId="77777777" w:rsidR="00DF37B5" w:rsidRDefault="00DF37B5" w:rsidP="00DF37B5">
      <w:pPr>
        <w:pStyle w:val="BodyText-EDI"/>
      </w:pPr>
      <w:r w:rsidRPr="00C4635C">
        <w:rPr>
          <w:highlight w:val="yellow"/>
          <w:rPrChange w:id="1477" w:author="Erik Hedlin" w:date="2020-10-19T14:25:00Z">
            <w:rPr/>
          </w:rPrChange>
        </w:rPr>
        <w:lastRenderedPageBreak/>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microtine rodents, which are known to cycle approximately every four years. Occupancy of potential nesting sites by Gyrfalcons in the RMA </w:t>
      </w:r>
      <w:r w:rsidRPr="00C4635C">
        <w:rPr>
          <w:noProof/>
          <w:highlight w:val="yellow"/>
          <w:rPrChange w:id="1478" w:author="Erik Hedlin" w:date="2020-10-19T14:25:00Z">
            <w:rPr>
              <w:noProof/>
            </w:rPr>
          </w:rPrChange>
        </w:rPr>
        <w:t>have</w:t>
      </w:r>
      <w:r w:rsidRPr="00C4635C">
        <w:rPr>
          <w:highlight w:val="yellow"/>
          <w:rPrChange w:id="1479" w:author="Erik Hedlin" w:date="2020-10-19T14:25:00Z">
            <w:rPr/>
          </w:rPrChange>
        </w:rPr>
        <w:t xml:space="preserve"> been too low to monitor annual trends. At the population level, on-going monitoring suggests that distance to disturbance and distance to nearest neighbour (individually and as an interaction) have no negative effect on occupancy or reproductive success for Peregrine Falcons and </w:t>
      </w:r>
      <w:r w:rsidRPr="00C4635C">
        <w:rPr>
          <w:noProof/>
          <w:highlight w:val="yellow"/>
          <w:rPrChange w:id="1480" w:author="Erik Hedlin" w:date="2020-10-19T14:25:00Z">
            <w:rPr>
              <w:noProof/>
            </w:rPr>
          </w:rPrChange>
        </w:rPr>
        <w:t>Rough-legged</w:t>
      </w:r>
      <w:r w:rsidRPr="00C4635C">
        <w:rPr>
          <w:highlight w:val="yellow"/>
          <w:rPrChange w:id="1481" w:author="Erik Hedlin" w:date="2020-10-19T14:25:00Z">
            <w:rPr/>
          </w:rPrChange>
        </w:rPr>
        <w:t xml:space="preserve"> </w:t>
      </w:r>
      <w:r w:rsidRPr="00C4635C">
        <w:rPr>
          <w:noProof/>
          <w:highlight w:val="yellow"/>
          <w:rPrChange w:id="1482" w:author="Erik Hedlin" w:date="2020-10-19T14:25:00Z">
            <w:rPr>
              <w:noProof/>
            </w:rPr>
          </w:rPrChange>
        </w:rPr>
        <w:t>Hawk</w:t>
      </w:r>
      <w:r w:rsidRPr="00C4635C">
        <w:rPr>
          <w:highlight w:val="yellow"/>
          <w:rPrChange w:id="1483" w:author="Erik Hedlin" w:date="2020-10-19T14:25:00Z">
            <w:rPr/>
          </w:rPrChange>
        </w:rPr>
        <w:t>s.</w:t>
      </w:r>
      <w:r w:rsidRPr="00AF0258">
        <w:t xml:space="preserve"> </w:t>
      </w:r>
    </w:p>
    <w:p w14:paraId="2F84F97E" w14:textId="77777777" w:rsidR="005B4E6B" w:rsidRPr="00DF37B5" w:rsidRDefault="005B4E6B" w:rsidP="00DF37B5"/>
    <w:sectPr w:rsidR="005B4E6B" w:rsidRPr="00DF37B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1" w:author="AlastairF" w:date="2020-10-01T16:04:00Z" w:initials="A">
    <w:p w14:paraId="055A12E6" w14:textId="77777777" w:rsidR="00975776" w:rsidRDefault="00975776">
      <w:pPr>
        <w:pStyle w:val="CommentText"/>
      </w:pPr>
      <w:r>
        <w:rPr>
          <w:rStyle w:val="CommentReference"/>
        </w:rPr>
        <w:annotationRef/>
      </w:r>
      <w:r>
        <w:t>Copy paste from prey paper (most recent version)</w:t>
      </w:r>
    </w:p>
    <w:p w14:paraId="4A5DEB24" w14:textId="6C2E3C7C" w:rsidR="00975776" w:rsidRDefault="00975776">
      <w:pPr>
        <w:pStyle w:val="CommentText"/>
      </w:pPr>
      <w:r>
        <w:t>KH to revise where necessary.</w:t>
      </w:r>
    </w:p>
  </w:comment>
  <w:comment w:id="1306" w:author="AlastairF" w:date="2020-10-01T15:47:00Z" w:initials="A">
    <w:p w14:paraId="53725C5E" w14:textId="1F042E96" w:rsidR="00975776" w:rsidRDefault="00975776"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975776" w:rsidRDefault="00975776" w:rsidP="00E57BE2">
      <w:pPr>
        <w:pStyle w:val="CommentText"/>
        <w:numPr>
          <w:ilvl w:val="0"/>
          <w:numId w:val="41"/>
        </w:numPr>
        <w:rPr>
          <w:rStyle w:val="CommentReference"/>
        </w:rPr>
      </w:pPr>
      <w:r>
        <w:rPr>
          <w:rStyle w:val="CommentReference"/>
        </w:rPr>
        <w:t>EH to send transect data to KH</w:t>
      </w:r>
    </w:p>
    <w:p w14:paraId="207693B4" w14:textId="2D5227E8" w:rsidR="00975776" w:rsidRDefault="00975776" w:rsidP="00E57BE2">
      <w:pPr>
        <w:pStyle w:val="CommentText"/>
        <w:numPr>
          <w:ilvl w:val="0"/>
          <w:numId w:val="41"/>
        </w:numPr>
        <w:rPr>
          <w:rStyle w:val="CommentReference"/>
        </w:rPr>
      </w:pPr>
      <w:r>
        <w:rPr>
          <w:rStyle w:val="CommentReference"/>
        </w:rPr>
        <w:t>DSM</w:t>
      </w:r>
    </w:p>
    <w:p w14:paraId="24C00A7C" w14:textId="5CD63330" w:rsidR="00975776" w:rsidRDefault="00975776" w:rsidP="00E57BE2">
      <w:pPr>
        <w:pStyle w:val="CommentText"/>
        <w:ind w:left="2160"/>
      </w:pPr>
      <w:proofErr w:type="gramStart"/>
      <w:r>
        <w:rPr>
          <w:rStyle w:val="CommentReference"/>
        </w:rPr>
        <w:t>get</w:t>
      </w:r>
      <w:proofErr w:type="gramEnd"/>
      <w:r>
        <w:t xml:space="preserve"> raster data</w:t>
      </w:r>
    </w:p>
    <w:p w14:paraId="2CD86EF8" w14:textId="77777777" w:rsidR="00975776" w:rsidRDefault="00975776" w:rsidP="00E57BE2">
      <w:pPr>
        <w:pStyle w:val="CommentText"/>
        <w:ind w:left="2160"/>
      </w:pPr>
      <w:r w:rsidRPr="00FB11ED">
        <w:rPr>
          <w:b/>
        </w:rPr>
        <w:t>NDVI</w:t>
      </w:r>
      <w:r>
        <w:t xml:space="preserve"> KH has</w:t>
      </w:r>
    </w:p>
    <w:p w14:paraId="1A31C862" w14:textId="77777777" w:rsidR="00975776" w:rsidRDefault="00975776" w:rsidP="00E57BE2">
      <w:pPr>
        <w:pStyle w:val="CommentText"/>
        <w:ind w:left="2160"/>
      </w:pPr>
      <w:r>
        <w:t>Elevation KH has</w:t>
      </w:r>
    </w:p>
    <w:p w14:paraId="17FE9BCF" w14:textId="753C684C" w:rsidR="00975776" w:rsidRDefault="00975776" w:rsidP="00E57BE2">
      <w:pPr>
        <w:pStyle w:val="CommentText"/>
        <w:ind w:left="2160"/>
      </w:pPr>
      <w:r>
        <w:t>Fresh water KH has will convert to raster</w:t>
      </w:r>
    </w:p>
    <w:p w14:paraId="4B7FB22F" w14:textId="77777777" w:rsidR="00975776" w:rsidRDefault="00975776" w:rsidP="00E57BE2">
      <w:pPr>
        <w:pStyle w:val="CommentText"/>
        <w:ind w:left="2160"/>
      </w:pPr>
      <w:r>
        <w:t>Ruggedness get from elevation map</w:t>
      </w:r>
    </w:p>
    <w:p w14:paraId="3F05CEAA" w14:textId="11D2F9D7" w:rsidR="00975776" w:rsidRDefault="00975776" w:rsidP="00E57BE2">
      <w:pPr>
        <w:pStyle w:val="CommentText"/>
        <w:numPr>
          <w:ilvl w:val="0"/>
          <w:numId w:val="41"/>
        </w:numPr>
      </w:pPr>
      <w:r>
        <w:t>Results</w:t>
      </w:r>
    </w:p>
    <w:p w14:paraId="65C76107" w14:textId="32813303" w:rsidR="00975776" w:rsidRDefault="00975776" w:rsidP="00E57BE2">
      <w:pPr>
        <w:pStyle w:val="CommentText"/>
        <w:numPr>
          <w:ilvl w:val="1"/>
          <w:numId w:val="41"/>
        </w:numPr>
      </w:pPr>
      <w:r>
        <w:t xml:space="preserve"> Figures</w:t>
      </w:r>
    </w:p>
    <w:p w14:paraId="70EFBE81" w14:textId="393981F6" w:rsidR="00975776" w:rsidRDefault="00975776" w:rsidP="00E57BE2">
      <w:pPr>
        <w:pStyle w:val="CommentText"/>
        <w:numPr>
          <w:ilvl w:val="2"/>
          <w:numId w:val="41"/>
        </w:numPr>
      </w:pPr>
      <w:r>
        <w:t>Covariates for SNBU and LALO</w:t>
      </w:r>
    </w:p>
    <w:p w14:paraId="218ED5E1" w14:textId="2CCFCFF7" w:rsidR="00975776" w:rsidRDefault="00975776" w:rsidP="00E57BE2">
      <w:pPr>
        <w:pStyle w:val="CommentText"/>
        <w:numPr>
          <w:ilvl w:val="2"/>
          <w:numId w:val="41"/>
        </w:numPr>
      </w:pPr>
      <w:r>
        <w:t xml:space="preserve">Surface with nesting sites </w:t>
      </w:r>
    </w:p>
    <w:p w14:paraId="355DE6BF" w14:textId="6E3B8AB0" w:rsidR="00975776" w:rsidRDefault="00975776" w:rsidP="00E57BE2">
      <w:pPr>
        <w:pStyle w:val="CommentText"/>
        <w:numPr>
          <w:ilvl w:val="1"/>
          <w:numId w:val="41"/>
        </w:numPr>
      </w:pPr>
      <w:r>
        <w:t>Tables</w:t>
      </w:r>
    </w:p>
    <w:p w14:paraId="7D447759" w14:textId="76ADDC12" w:rsidR="00975776" w:rsidRDefault="00975776" w:rsidP="00BE3B1F">
      <w:pPr>
        <w:pStyle w:val="CommentText"/>
        <w:numPr>
          <w:ilvl w:val="2"/>
          <w:numId w:val="41"/>
        </w:numPr>
      </w:pPr>
      <w:r>
        <w:t>Detections species, or blurb</w:t>
      </w:r>
    </w:p>
    <w:p w14:paraId="496F28A8" w14:textId="04E715E1" w:rsidR="00975776" w:rsidRDefault="00975776" w:rsidP="00BE3B1F">
      <w:pPr>
        <w:pStyle w:val="CommentText"/>
        <w:numPr>
          <w:ilvl w:val="2"/>
          <w:numId w:val="41"/>
        </w:numPr>
      </w:pPr>
      <w:r>
        <w:t>Parameter estimates SNBU and LAL</w:t>
      </w:r>
    </w:p>
    <w:p w14:paraId="303F0360" w14:textId="3AA02A80" w:rsidR="00975776" w:rsidRDefault="00975776" w:rsidP="0071261E">
      <w:pPr>
        <w:pStyle w:val="CommentText"/>
        <w:numPr>
          <w:ilvl w:val="1"/>
          <w:numId w:val="41"/>
        </w:numPr>
      </w:pPr>
      <w:r>
        <w:t>Bullets results</w:t>
      </w:r>
    </w:p>
    <w:p w14:paraId="2D8B355C" w14:textId="3767C377" w:rsidR="00975776" w:rsidRDefault="00975776" w:rsidP="0071261E">
      <w:pPr>
        <w:pStyle w:val="CommentText"/>
        <w:numPr>
          <w:ilvl w:val="0"/>
          <w:numId w:val="41"/>
        </w:numPr>
      </w:pPr>
      <w:r>
        <w:t>Discussion</w:t>
      </w:r>
    </w:p>
    <w:p w14:paraId="22C27151" w14:textId="41E61A7E" w:rsidR="00975776" w:rsidRDefault="00975776" w:rsidP="0071261E">
      <w:pPr>
        <w:pStyle w:val="CommentText"/>
        <w:numPr>
          <w:ilvl w:val="1"/>
          <w:numId w:val="41"/>
        </w:numPr>
      </w:pPr>
      <w:r>
        <w:t>A few key points bullet form</w:t>
      </w:r>
    </w:p>
    <w:p w14:paraId="008068BA" w14:textId="7CE3822C" w:rsidR="00975776" w:rsidRDefault="00975776">
      <w:pPr>
        <w:pStyle w:val="CommentText"/>
      </w:pPr>
    </w:p>
  </w:comment>
  <w:comment w:id="1430" w:author="Erik Hedlin" w:date="2020-10-20T11:39:00Z" w:initials="EH">
    <w:p w14:paraId="6E407FA5" w14:textId="348D8C80" w:rsidR="00975776" w:rsidRDefault="00975776">
      <w:pPr>
        <w:pStyle w:val="CommentText"/>
      </w:pPr>
      <w:r>
        <w:rPr>
          <w:rStyle w:val="CommentReference"/>
        </w:rPr>
        <w:annotationRef/>
      </w:r>
      <w:r>
        <w:t>Edited this some, but maybe it’s better to wait until kev’s results are in. I’m also don’t have a good understanding of what’s important to emphasize to B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Ex w15:paraId="6E407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Id w16cid:paraId="6E407FA5" w16cid:durableId="23394B0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0F8D52" w14:textId="77777777" w:rsidR="00BA57F1" w:rsidRDefault="00BA57F1">
      <w:pPr>
        <w:spacing w:after="0" w:line="240" w:lineRule="auto"/>
      </w:pPr>
      <w:r>
        <w:separator/>
      </w:r>
    </w:p>
  </w:endnote>
  <w:endnote w:type="continuationSeparator" w:id="0">
    <w:p w14:paraId="5DA76890" w14:textId="77777777" w:rsidR="00BA57F1" w:rsidRDefault="00BA5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369341" w14:textId="77777777" w:rsidR="00BA57F1" w:rsidRDefault="00BA57F1">
      <w:pPr>
        <w:spacing w:after="0" w:line="240" w:lineRule="auto"/>
      </w:pPr>
      <w:r>
        <w:separator/>
      </w:r>
    </w:p>
  </w:footnote>
  <w:footnote w:type="continuationSeparator" w:id="0">
    <w:p w14:paraId="34183C9A" w14:textId="77777777" w:rsidR="00BA57F1" w:rsidRDefault="00BA57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975776"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6C9F1036" w14:textId="77777777" w:rsidR="00975776" w:rsidRDefault="00975776" w:rsidP="008A1C71">
              <w:pPr>
                <w:pStyle w:val="Header"/>
              </w:pPr>
              <w:r>
                <w:t xml:space="preserve">     </w:t>
              </w:r>
            </w:p>
          </w:tc>
        </w:sdtContent>
      </w:sdt>
      <w:tc>
        <w:tcPr>
          <w:tcW w:w="2070" w:type="dxa"/>
          <w:tcBorders>
            <w:bottom w:val="single" w:sz="4" w:space="0" w:color="006990"/>
          </w:tcBorders>
          <w:vAlign w:val="bottom"/>
        </w:tcPr>
        <w:p w14:paraId="2D3DE114" w14:textId="77777777" w:rsidR="00975776" w:rsidRDefault="00975776" w:rsidP="008A1C71">
          <w:pPr>
            <w:pStyle w:val="Header"/>
            <w:jc w:val="right"/>
          </w:pPr>
          <w:r w:rsidRPr="006C6788">
            <w:rPr>
              <w:noProof/>
              <w:lang w:eastAsia="en-CA"/>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975776" w:rsidRPr="00433572" w:rsidRDefault="00975776" w:rsidP="008A1C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975776"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10359" w:type="dxa"/>
              <w:tcBorders>
                <w:bottom w:val="single" w:sz="4" w:space="0" w:color="006990"/>
              </w:tcBorders>
              <w:vAlign w:val="bottom"/>
            </w:tcPr>
            <w:p w14:paraId="3A24A823" w14:textId="77777777" w:rsidR="00975776" w:rsidRDefault="00975776" w:rsidP="008A1C71">
              <w:pPr>
                <w:pStyle w:val="Header"/>
              </w:pPr>
              <w:r>
                <w:t xml:space="preserve">     </w:t>
              </w:r>
            </w:p>
          </w:tc>
        </w:sdtContent>
      </w:sdt>
      <w:tc>
        <w:tcPr>
          <w:tcW w:w="2793" w:type="dxa"/>
          <w:tcBorders>
            <w:bottom w:val="single" w:sz="4" w:space="0" w:color="006990"/>
          </w:tcBorders>
          <w:vAlign w:val="bottom"/>
        </w:tcPr>
        <w:p w14:paraId="2B531C36" w14:textId="77777777" w:rsidR="00975776" w:rsidRDefault="00975776" w:rsidP="008A1C71">
          <w:pPr>
            <w:pStyle w:val="Header"/>
            <w:jc w:val="right"/>
          </w:pPr>
          <w:r w:rsidRPr="006C6788">
            <w:rPr>
              <w:noProof/>
              <w:lang w:eastAsia="en-CA"/>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975776" w:rsidRPr="00433572" w:rsidRDefault="00975776" w:rsidP="008A1C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975776"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199A393A" w14:textId="77777777" w:rsidR="00975776" w:rsidRDefault="00975776" w:rsidP="008A1C71">
              <w:pPr>
                <w:pStyle w:val="Header"/>
              </w:pPr>
              <w:r>
                <w:t xml:space="preserve">     </w:t>
              </w:r>
            </w:p>
          </w:tc>
        </w:sdtContent>
      </w:sdt>
      <w:tc>
        <w:tcPr>
          <w:tcW w:w="1440" w:type="dxa"/>
          <w:vAlign w:val="bottom"/>
        </w:tcPr>
        <w:p w14:paraId="4C9237E4" w14:textId="77777777" w:rsidR="00975776" w:rsidRDefault="00975776" w:rsidP="008A1C71">
          <w:pPr>
            <w:pStyle w:val="Header"/>
            <w:jc w:val="right"/>
          </w:pPr>
          <w:r>
            <w:rPr>
              <w:noProof/>
              <w:lang w:eastAsia="en-CA"/>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975776" w:rsidRDefault="0097577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975776"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D7366F" w14:textId="77777777" w:rsidR="00975776" w:rsidRDefault="00975776" w:rsidP="008A1C71">
              <w:pPr>
                <w:pStyle w:val="Header"/>
              </w:pPr>
              <w:r>
                <w:t xml:space="preserve">     </w:t>
              </w:r>
            </w:p>
          </w:tc>
        </w:sdtContent>
      </w:sdt>
      <w:tc>
        <w:tcPr>
          <w:tcW w:w="2160" w:type="dxa"/>
          <w:tcBorders>
            <w:bottom w:val="single" w:sz="4" w:space="0" w:color="006990"/>
          </w:tcBorders>
          <w:vAlign w:val="bottom"/>
        </w:tcPr>
        <w:p w14:paraId="7E5044B8" w14:textId="77777777" w:rsidR="00975776" w:rsidRDefault="00975776" w:rsidP="008A1C71">
          <w:pPr>
            <w:pStyle w:val="Header"/>
            <w:jc w:val="right"/>
          </w:pPr>
          <w:r w:rsidRPr="006C6788">
            <w:rPr>
              <w:noProof/>
              <w:lang w:eastAsia="en-CA"/>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975776" w:rsidRPr="00433572" w:rsidRDefault="00975776" w:rsidP="008A1C7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975776"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6AF124AB" w14:textId="77777777" w:rsidR="00975776" w:rsidRDefault="00975776" w:rsidP="008A1C71">
              <w:pPr>
                <w:pStyle w:val="Header"/>
              </w:pPr>
              <w:r>
                <w:t xml:space="preserve">     </w:t>
              </w:r>
            </w:p>
          </w:tc>
        </w:sdtContent>
      </w:sdt>
      <w:tc>
        <w:tcPr>
          <w:tcW w:w="1440" w:type="dxa"/>
          <w:vAlign w:val="bottom"/>
        </w:tcPr>
        <w:p w14:paraId="4018A051" w14:textId="77777777" w:rsidR="00975776" w:rsidRDefault="00975776" w:rsidP="008A1C71">
          <w:pPr>
            <w:pStyle w:val="Header"/>
            <w:jc w:val="right"/>
          </w:pPr>
          <w:r>
            <w:rPr>
              <w:noProof/>
              <w:lang w:eastAsia="en-CA"/>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975776" w:rsidRDefault="0097577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975776"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BB57EC" w14:textId="77777777" w:rsidR="00975776" w:rsidRPr="00DF37B5" w:rsidRDefault="00975776" w:rsidP="00DF37B5">
              <w:r w:rsidRPr="00DF37B5">
                <w:t xml:space="preserve">     </w:t>
              </w:r>
            </w:p>
          </w:tc>
        </w:sdtContent>
      </w:sdt>
      <w:tc>
        <w:tcPr>
          <w:tcW w:w="2160" w:type="dxa"/>
          <w:tcBorders>
            <w:bottom w:val="single" w:sz="4" w:space="0" w:color="006990"/>
          </w:tcBorders>
          <w:vAlign w:val="bottom"/>
        </w:tcPr>
        <w:p w14:paraId="5128FCE8" w14:textId="77777777" w:rsidR="00975776" w:rsidRPr="00DF37B5" w:rsidRDefault="00975776" w:rsidP="00DF37B5">
          <w:r w:rsidRPr="00DF37B5">
            <w:rPr>
              <w:noProof/>
              <w:lang w:eastAsia="en-CA"/>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975776" w:rsidRPr="00DF37B5" w:rsidRDefault="00975776" w:rsidP="00DF37B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975776"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543CB131" w14:textId="77777777" w:rsidR="00975776" w:rsidRPr="00DF37B5" w:rsidRDefault="00975776" w:rsidP="00DF37B5">
              <w:r w:rsidRPr="00DF37B5">
                <w:t xml:space="preserve">     </w:t>
              </w:r>
            </w:p>
          </w:tc>
        </w:sdtContent>
      </w:sdt>
      <w:tc>
        <w:tcPr>
          <w:tcW w:w="1440" w:type="dxa"/>
          <w:vAlign w:val="bottom"/>
        </w:tcPr>
        <w:p w14:paraId="3766853C" w14:textId="77777777" w:rsidR="00975776" w:rsidRPr="00DF37B5" w:rsidRDefault="00975776" w:rsidP="00DF37B5">
          <w:r w:rsidRPr="00DF37B5">
            <w:rPr>
              <w:noProof/>
              <w:lang w:eastAsia="en-CA"/>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975776" w:rsidRPr="00DF37B5" w:rsidRDefault="00975776" w:rsidP="00DF37B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8"/>
    <w:multiLevelType w:val="singleLevel"/>
    <w:tmpl w:val="A97A47B8"/>
    <w:lvl w:ilvl="0">
      <w:start w:val="1"/>
      <w:numFmt w:val="decimal"/>
      <w:pStyle w:val="ListNumber"/>
      <w:lvlText w:val="%1."/>
      <w:lvlJc w:val="left"/>
      <w:pPr>
        <w:ind w:left="1080" w:hanging="360"/>
      </w:pPr>
    </w:lvl>
  </w:abstractNum>
  <w:abstractNum w:abstractNumId="7">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C8C0E0B"/>
    <w:multiLevelType w:val="multilevel"/>
    <w:tmpl w:val="95AC8C14"/>
    <w:numStyleLink w:val="AppendixLabel"/>
  </w:abstractNum>
  <w:abstractNum w:abstractNumId="27">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Hedlin">
    <w15:presenceInfo w15:providerId="None" w15:userId="Erik Hedlin"/>
  </w15:person>
  <w15:person w15:author="AlastairF">
    <w15:presenceInfo w15:providerId="None" w15:userId="Alastai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37B5"/>
    <w:rsid w:val="00022B42"/>
    <w:rsid w:val="000244BC"/>
    <w:rsid w:val="0003356D"/>
    <w:rsid w:val="00081377"/>
    <w:rsid w:val="000C70AC"/>
    <w:rsid w:val="001123CB"/>
    <w:rsid w:val="00124992"/>
    <w:rsid w:val="0016217E"/>
    <w:rsid w:val="00164F13"/>
    <w:rsid w:val="001A78B5"/>
    <w:rsid w:val="00234FBD"/>
    <w:rsid w:val="002A167E"/>
    <w:rsid w:val="002C1F2E"/>
    <w:rsid w:val="002E12F2"/>
    <w:rsid w:val="002E1EE5"/>
    <w:rsid w:val="003026BD"/>
    <w:rsid w:val="0039496D"/>
    <w:rsid w:val="003B5896"/>
    <w:rsid w:val="003C2B67"/>
    <w:rsid w:val="003F6AE7"/>
    <w:rsid w:val="00401496"/>
    <w:rsid w:val="00413534"/>
    <w:rsid w:val="00480B31"/>
    <w:rsid w:val="004B4111"/>
    <w:rsid w:val="00512733"/>
    <w:rsid w:val="00513B0A"/>
    <w:rsid w:val="00527CE1"/>
    <w:rsid w:val="00551C5F"/>
    <w:rsid w:val="00594958"/>
    <w:rsid w:val="005B4E6B"/>
    <w:rsid w:val="005F08D5"/>
    <w:rsid w:val="00613309"/>
    <w:rsid w:val="0061631A"/>
    <w:rsid w:val="006A7656"/>
    <w:rsid w:val="006F42B9"/>
    <w:rsid w:val="00706621"/>
    <w:rsid w:val="0071261E"/>
    <w:rsid w:val="00720970"/>
    <w:rsid w:val="00760217"/>
    <w:rsid w:val="00763629"/>
    <w:rsid w:val="00785C82"/>
    <w:rsid w:val="007B487C"/>
    <w:rsid w:val="00817AC3"/>
    <w:rsid w:val="00817AF6"/>
    <w:rsid w:val="008A1C71"/>
    <w:rsid w:val="008E7BA9"/>
    <w:rsid w:val="00975776"/>
    <w:rsid w:val="009E6165"/>
    <w:rsid w:val="00A629CD"/>
    <w:rsid w:val="00A9287C"/>
    <w:rsid w:val="00AB29DE"/>
    <w:rsid w:val="00AD7B97"/>
    <w:rsid w:val="00AF0544"/>
    <w:rsid w:val="00AF2D30"/>
    <w:rsid w:val="00AF526E"/>
    <w:rsid w:val="00B30FF6"/>
    <w:rsid w:val="00B53FF8"/>
    <w:rsid w:val="00B541E7"/>
    <w:rsid w:val="00B70BC2"/>
    <w:rsid w:val="00B7170F"/>
    <w:rsid w:val="00BA57F1"/>
    <w:rsid w:val="00BB04EF"/>
    <w:rsid w:val="00BD399D"/>
    <w:rsid w:val="00BE00E0"/>
    <w:rsid w:val="00BE3B1F"/>
    <w:rsid w:val="00C13BCD"/>
    <w:rsid w:val="00C4635C"/>
    <w:rsid w:val="00C56B26"/>
    <w:rsid w:val="00CE6853"/>
    <w:rsid w:val="00D26B6F"/>
    <w:rsid w:val="00D36723"/>
    <w:rsid w:val="00D910B2"/>
    <w:rsid w:val="00DB1D94"/>
    <w:rsid w:val="00DB75D0"/>
    <w:rsid w:val="00DF37B5"/>
    <w:rsid w:val="00DF58BC"/>
    <w:rsid w:val="00E10515"/>
    <w:rsid w:val="00E219D6"/>
    <w:rsid w:val="00E35BDB"/>
    <w:rsid w:val="00E57BE2"/>
    <w:rsid w:val="00E75842"/>
    <w:rsid w:val="00EF1D2F"/>
    <w:rsid w:val="00F265F5"/>
    <w:rsid w:val="00F43FB0"/>
    <w:rsid w:val="00F83B05"/>
    <w:rsid w:val="00F929A8"/>
    <w:rsid w:val="00FA4371"/>
    <w:rsid w:val="00FA5306"/>
    <w:rsid w:val="00FB11ED"/>
    <w:rsid w:val="00FC662B"/>
    <w:rsid w:val="00FD7B04"/>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1"/>
    <w:lsdException w:name="caption" w:uiPriority="35" w:qFormat="1"/>
    <w:lsdException w:name="footnote reference" w:qFormat="1"/>
    <w:lsdException w:name="annotation reference" w:qFormat="1"/>
    <w:lsdException w:name="List Bullet" w:qFormat="1"/>
    <w:lsdException w:name="List Number" w:uiPriority="0"/>
    <w:lsdException w:name="List Bullet 2" w:qFormat="1"/>
    <w:lsdException w:name="List Bullet 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975776"/>
    <w:pPr>
      <w:keepNext/>
      <w:keepLines/>
      <w:spacing w:before="200" w:after="0"/>
      <w:ind w:left="1152" w:hanging="1152"/>
      <w:outlineLvl w:val="5"/>
      <w:pPrChange w:id="0" w:author="kevin.hawkshaw@sympatico.ca" w:date="2020-10-20T15:10:00Z">
        <w:pPr>
          <w:keepNext/>
          <w:keepLines/>
          <w:spacing w:before="200" w:line="276" w:lineRule="auto"/>
          <w:ind w:left="1152" w:hanging="1152"/>
          <w:outlineLvl w:val="5"/>
        </w:pPr>
      </w:pPrChange>
    </w:pPr>
    <w:rPr>
      <w:rFonts w:ascii="Times New Roman" w:eastAsiaTheme="majorEastAsia" w:hAnsi="Times New Roman" w:cstheme="majorBidi"/>
      <w:iCs/>
      <w:color w:val="1F3763" w:themeColor="accent1" w:themeShade="7F"/>
      <w:rPrChange w:id="0" w:author="kevin.hawkshaw@sympatico.ca" w:date="2020-10-20T15:10:00Z">
        <w:rPr>
          <w:rFonts w:eastAsiaTheme="majorEastAsia" w:cstheme="majorBidi"/>
          <w:i/>
          <w:iCs/>
          <w:color w:val="1F3763" w:themeColor="accent1" w:themeShade="7F"/>
          <w:sz w:val="22"/>
          <w:szCs w:val="22"/>
          <w:lang w:val="en-CA" w:eastAsia="en-US" w:bidi="ar-SA"/>
        </w:rPr>
      </w:rPrChange>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975776"/>
    <w:rPr>
      <w:rFonts w:ascii="Times New Roman" w:eastAsiaTheme="majorEastAsia" w:hAnsi="Times New Roman" w:cstheme="majorBid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customStyle="1"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customStyle="1"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customStyle="1"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GridTable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1"/>
    <w:lsdException w:name="caption" w:uiPriority="35" w:qFormat="1"/>
    <w:lsdException w:name="footnote reference" w:qFormat="1"/>
    <w:lsdException w:name="annotation reference" w:qFormat="1"/>
    <w:lsdException w:name="List Bullet" w:qFormat="1"/>
    <w:lsdException w:name="List Number" w:uiPriority="0"/>
    <w:lsdException w:name="List Bullet 2" w:qFormat="1"/>
    <w:lsdException w:name="List Bullet 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975776"/>
    <w:pPr>
      <w:keepNext/>
      <w:keepLines/>
      <w:spacing w:before="200" w:after="0"/>
      <w:ind w:left="1152" w:hanging="1152"/>
      <w:outlineLvl w:val="5"/>
      <w:pPrChange w:id="1" w:author="kevin.hawkshaw@sympatico.ca" w:date="2020-10-20T15:10:00Z">
        <w:pPr>
          <w:keepNext/>
          <w:keepLines/>
          <w:spacing w:before="200" w:line="276" w:lineRule="auto"/>
          <w:ind w:left="1152" w:hanging="1152"/>
          <w:outlineLvl w:val="5"/>
        </w:pPr>
      </w:pPrChange>
    </w:pPr>
    <w:rPr>
      <w:rFonts w:ascii="Times New Roman" w:eastAsiaTheme="majorEastAsia" w:hAnsi="Times New Roman" w:cstheme="majorBidi"/>
      <w:iCs/>
      <w:color w:val="1F3763" w:themeColor="accent1" w:themeShade="7F"/>
      <w:rPrChange w:id="1" w:author="kevin.hawkshaw@sympatico.ca" w:date="2020-10-20T15:10:00Z">
        <w:rPr>
          <w:rFonts w:eastAsiaTheme="majorEastAsia" w:cstheme="majorBidi"/>
          <w:i/>
          <w:iCs/>
          <w:color w:val="1F3763" w:themeColor="accent1" w:themeShade="7F"/>
          <w:sz w:val="22"/>
          <w:szCs w:val="22"/>
          <w:lang w:val="en-CA" w:eastAsia="en-US" w:bidi="ar-SA"/>
        </w:rPr>
      </w:rPrChange>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975776"/>
    <w:rPr>
      <w:rFonts w:ascii="Times New Roman" w:eastAsiaTheme="majorEastAsia" w:hAnsi="Times New Roman" w:cstheme="majorBid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customStyle="1"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customStyle="1"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customStyle="1"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GridTable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image" Target="media/image15.tiff"/><Relationship Id="rId3" Type="http://schemas.microsoft.com/office/2007/relationships/stylesWithEffects" Target="stylesWithEffects.xml"/><Relationship Id="rId21" Type="http://schemas.openxmlformats.org/officeDocument/2006/relationships/header" Target="header4.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14.png"/><Relationship Id="rId33"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image" Target="media/image11.png"/><Relationship Id="rId29"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2.png"/><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5.xml"/><Relationship Id="rId27" Type="http://schemas.openxmlformats.org/officeDocument/2006/relationships/image" Target="media/image16.tiff"/><Relationship Id="rId30" Type="http://schemas.openxmlformats.org/officeDocument/2006/relationships/fontTable" Target="fontTable.xml"/><Relationship Id="rId35"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0.emf"/></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header5.xml.rels><?xml version="1.0" encoding="UTF-8" standalone="yes"?>
<Relationships xmlns="http://schemas.openxmlformats.org/package/2006/relationships"><Relationship Id="rId1" Type="http://schemas.openxmlformats.org/officeDocument/2006/relationships/image" Target="media/image10.emf"/></Relationships>
</file>

<file path=word/_rels/header6.xml.rels><?xml version="1.0" encoding="UTF-8" standalone="yes"?>
<Relationships xmlns="http://schemas.openxmlformats.org/package/2006/relationships"><Relationship Id="rId1" Type="http://schemas.openxmlformats.org/officeDocument/2006/relationships/image" Target="media/image9.png"/></Relationships>
</file>

<file path=word/_rels/header7.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18630</Words>
  <Characters>106196</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 Pelchat</dc:creator>
  <cp:lastModifiedBy>kevin.hawkshaw@sympatico.ca</cp:lastModifiedBy>
  <cp:revision>2</cp:revision>
  <dcterms:created xsi:type="dcterms:W3CDTF">2020-10-21T02:27:00Z</dcterms:created>
  <dcterms:modified xsi:type="dcterms:W3CDTF">2020-10-2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Ecology</vt:lpwstr>
  </property>
</Properties>
</file>